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C288C1" w14:textId="1778A66F" w:rsidR="00D44A8B" w:rsidRPr="00385A21" w:rsidRDefault="00C05049" w:rsidP="00571347">
      <w:pPr>
        <w:pStyle w:val="Heading3"/>
        <w:spacing w:before="0"/>
        <w:rPr>
          <w:rFonts w:asciiTheme="majorHAnsi" w:eastAsiaTheme="minorEastAsia" w:hAnsiTheme="majorHAnsi"/>
          <w:sz w:val="28"/>
          <w:szCs w:val="28"/>
          <w:u w:val="none"/>
        </w:rPr>
      </w:pPr>
      <w:bookmarkStart w:id="0" w:name="t1"/>
      <w:bookmarkStart w:id="1" w:name="_GoBack"/>
      <w:bookmarkEnd w:id="0"/>
      <w:bookmarkEnd w:id="1"/>
      <w:r w:rsidRPr="00385A21">
        <w:rPr>
          <w:rFonts w:asciiTheme="majorHAnsi" w:eastAsiaTheme="minorEastAsia" w:hAnsiTheme="majorHAnsi"/>
          <w:sz w:val="28"/>
          <w:szCs w:val="28"/>
          <w:u w:val="none"/>
        </w:rPr>
        <w:t>The Mutation</w:t>
      </w:r>
      <w:r w:rsidR="003718C8" w:rsidRPr="00385A21">
        <w:rPr>
          <w:rFonts w:asciiTheme="majorHAnsi" w:eastAsiaTheme="minorEastAsia" w:hAnsiTheme="majorHAnsi"/>
          <w:sz w:val="28"/>
          <w:szCs w:val="28"/>
          <w:u w:val="none"/>
        </w:rPr>
        <w:t>s</w:t>
      </w:r>
      <w:r w:rsidRPr="00385A21">
        <w:rPr>
          <w:rFonts w:asciiTheme="majorHAnsi" w:eastAsiaTheme="minorEastAsia" w:hAnsiTheme="majorHAnsi"/>
          <w:sz w:val="28"/>
          <w:szCs w:val="28"/>
          <w:u w:val="none"/>
        </w:rPr>
        <w:t xml:space="preserve"> of Professional Responsibility: </w:t>
      </w:r>
    </w:p>
    <w:p w14:paraId="5C6883F4" w14:textId="02053141" w:rsidR="004372C4" w:rsidRPr="00385A21" w:rsidRDefault="00FF11AA" w:rsidP="00571347">
      <w:pPr>
        <w:pStyle w:val="Heading3"/>
        <w:spacing w:before="0"/>
        <w:rPr>
          <w:rFonts w:asciiTheme="majorHAnsi" w:eastAsiaTheme="minorEastAsia" w:hAnsiTheme="majorHAnsi"/>
          <w:sz w:val="28"/>
          <w:szCs w:val="28"/>
          <w:u w:val="none"/>
        </w:rPr>
      </w:pPr>
      <w:r w:rsidRPr="00385A21">
        <w:rPr>
          <w:rFonts w:asciiTheme="majorHAnsi" w:eastAsiaTheme="minorEastAsia" w:hAnsiTheme="majorHAnsi"/>
          <w:sz w:val="28"/>
          <w:szCs w:val="28"/>
          <w:u w:val="none"/>
        </w:rPr>
        <w:t xml:space="preserve">Toward </w:t>
      </w:r>
      <w:r w:rsidR="004372C4" w:rsidRPr="00385A21">
        <w:rPr>
          <w:rFonts w:asciiTheme="majorHAnsi" w:eastAsiaTheme="minorEastAsia" w:hAnsiTheme="majorHAnsi"/>
          <w:sz w:val="28"/>
          <w:szCs w:val="28"/>
          <w:u w:val="none"/>
        </w:rPr>
        <w:t xml:space="preserve">Collaborative Community </w:t>
      </w:r>
    </w:p>
    <w:p w14:paraId="41C8D202" w14:textId="77777777" w:rsidR="008F6A4C" w:rsidRPr="00385A21" w:rsidRDefault="008F6A4C" w:rsidP="00926D91">
      <w:pPr>
        <w:pStyle w:val="NoSpacing"/>
        <w:rPr>
          <w:rFonts w:asciiTheme="majorHAnsi" w:hAnsiTheme="majorHAnsi"/>
        </w:rPr>
      </w:pPr>
    </w:p>
    <w:p w14:paraId="1813E8A1" w14:textId="77777777" w:rsidR="008F6A4C" w:rsidRPr="00385A21" w:rsidRDefault="008F6A4C" w:rsidP="00926D91">
      <w:pPr>
        <w:pStyle w:val="NoSpacing"/>
        <w:rPr>
          <w:rFonts w:asciiTheme="majorHAnsi" w:hAnsiTheme="majorHAnsi"/>
        </w:rPr>
      </w:pPr>
      <w:r w:rsidRPr="00385A21">
        <w:rPr>
          <w:rFonts w:asciiTheme="majorHAnsi" w:hAnsiTheme="majorHAnsi"/>
        </w:rPr>
        <w:t>by</w:t>
      </w:r>
    </w:p>
    <w:p w14:paraId="309B09A6" w14:textId="11C721EB" w:rsidR="004372C4" w:rsidRPr="00385A21" w:rsidRDefault="004372C4" w:rsidP="00926D91">
      <w:pPr>
        <w:pStyle w:val="NoSpacing"/>
        <w:rPr>
          <w:rFonts w:asciiTheme="majorHAnsi" w:hAnsiTheme="majorHAnsi"/>
        </w:rPr>
      </w:pPr>
      <w:r w:rsidRPr="00385A21">
        <w:rPr>
          <w:rFonts w:asciiTheme="majorHAnsi" w:hAnsiTheme="majorHAnsi"/>
        </w:rPr>
        <w:t>Paul S. Adler</w:t>
      </w:r>
      <w:r w:rsidR="008F6A4C" w:rsidRPr="00385A21">
        <w:rPr>
          <w:rFonts w:asciiTheme="majorHAnsi" w:hAnsiTheme="majorHAnsi"/>
        </w:rPr>
        <w:t xml:space="preserve"> (U</w:t>
      </w:r>
      <w:r w:rsidR="00414BA6" w:rsidRPr="00385A21">
        <w:rPr>
          <w:rFonts w:asciiTheme="majorHAnsi" w:hAnsiTheme="majorHAnsi"/>
        </w:rPr>
        <w:t>niv. Southern California</w:t>
      </w:r>
      <w:r w:rsidR="008F6A4C" w:rsidRPr="00385A21">
        <w:rPr>
          <w:rFonts w:asciiTheme="majorHAnsi" w:hAnsiTheme="majorHAnsi"/>
        </w:rPr>
        <w:t>)</w:t>
      </w:r>
    </w:p>
    <w:p w14:paraId="46CDEF42" w14:textId="56F362CA" w:rsidR="004372C4" w:rsidRPr="00385A21" w:rsidRDefault="004372C4" w:rsidP="00926D91">
      <w:pPr>
        <w:pStyle w:val="NoSpacing"/>
        <w:rPr>
          <w:rFonts w:asciiTheme="majorHAnsi" w:hAnsiTheme="majorHAnsi"/>
        </w:rPr>
      </w:pPr>
      <w:r w:rsidRPr="00385A21">
        <w:rPr>
          <w:rFonts w:asciiTheme="majorHAnsi" w:hAnsiTheme="majorHAnsi"/>
        </w:rPr>
        <w:t>Charles Heckscher</w:t>
      </w:r>
      <w:r w:rsidR="008F6A4C" w:rsidRPr="00385A21">
        <w:rPr>
          <w:rFonts w:asciiTheme="majorHAnsi" w:hAnsiTheme="majorHAnsi"/>
        </w:rPr>
        <w:t xml:space="preserve"> (Rutgers</w:t>
      </w:r>
      <w:r w:rsidR="00FF11AA" w:rsidRPr="00385A21">
        <w:rPr>
          <w:rFonts w:asciiTheme="majorHAnsi" w:hAnsiTheme="majorHAnsi"/>
        </w:rPr>
        <w:t xml:space="preserve"> Univ.</w:t>
      </w:r>
      <w:r w:rsidR="008F6A4C" w:rsidRPr="00385A21">
        <w:rPr>
          <w:rFonts w:asciiTheme="majorHAnsi" w:hAnsiTheme="majorHAnsi"/>
        </w:rPr>
        <w:t>)</w:t>
      </w:r>
    </w:p>
    <w:p w14:paraId="7D943B65" w14:textId="5CD1A5AE" w:rsidR="00FF78CC" w:rsidRPr="00385A21" w:rsidRDefault="00FF78CC" w:rsidP="00FF78CC">
      <w:pPr>
        <w:pStyle w:val="NoSpacing"/>
        <w:rPr>
          <w:rFonts w:asciiTheme="majorHAnsi" w:hAnsiTheme="majorHAnsi"/>
        </w:rPr>
      </w:pPr>
      <w:r w:rsidRPr="00385A21">
        <w:rPr>
          <w:rFonts w:asciiTheme="majorHAnsi" w:eastAsiaTheme="minorEastAsia" w:hAnsiTheme="majorHAnsi"/>
        </w:rPr>
        <w:t xml:space="preserve">John McCarthy </w:t>
      </w:r>
      <w:r w:rsidRPr="00385A21">
        <w:rPr>
          <w:rFonts w:asciiTheme="majorHAnsi" w:hAnsiTheme="majorHAnsi"/>
        </w:rPr>
        <w:t>(Rutgers</w:t>
      </w:r>
      <w:r w:rsidR="00FF11AA" w:rsidRPr="00385A21">
        <w:rPr>
          <w:rFonts w:asciiTheme="majorHAnsi" w:hAnsiTheme="majorHAnsi"/>
        </w:rPr>
        <w:t xml:space="preserve"> Univ.</w:t>
      </w:r>
      <w:r w:rsidRPr="00385A21">
        <w:rPr>
          <w:rFonts w:asciiTheme="majorHAnsi" w:hAnsiTheme="majorHAnsi"/>
        </w:rPr>
        <w:t>)</w:t>
      </w:r>
    </w:p>
    <w:p w14:paraId="308C5422" w14:textId="069AB30C" w:rsidR="008F6A4C" w:rsidRPr="00385A21" w:rsidRDefault="004372C4" w:rsidP="00926D91">
      <w:pPr>
        <w:pStyle w:val="NoSpacing"/>
        <w:rPr>
          <w:rFonts w:asciiTheme="majorHAnsi" w:hAnsiTheme="majorHAnsi"/>
        </w:rPr>
      </w:pPr>
      <w:r w:rsidRPr="00385A21">
        <w:rPr>
          <w:rFonts w:asciiTheme="majorHAnsi" w:hAnsiTheme="majorHAnsi"/>
        </w:rPr>
        <w:t>Saul A. Rubinstein</w:t>
      </w:r>
      <w:r w:rsidR="008F6A4C" w:rsidRPr="00385A21">
        <w:rPr>
          <w:rFonts w:asciiTheme="majorHAnsi" w:hAnsiTheme="majorHAnsi"/>
        </w:rPr>
        <w:t xml:space="preserve"> (Rutgers</w:t>
      </w:r>
      <w:r w:rsidR="00FF11AA" w:rsidRPr="00385A21">
        <w:rPr>
          <w:rFonts w:asciiTheme="majorHAnsi" w:hAnsiTheme="majorHAnsi"/>
        </w:rPr>
        <w:t xml:space="preserve"> Univ.</w:t>
      </w:r>
      <w:r w:rsidR="008F6A4C" w:rsidRPr="00385A21">
        <w:rPr>
          <w:rFonts w:asciiTheme="majorHAnsi" w:hAnsiTheme="majorHAnsi"/>
        </w:rPr>
        <w:t>)</w:t>
      </w:r>
    </w:p>
    <w:p w14:paraId="463B811B" w14:textId="7C052682" w:rsidR="004372C4" w:rsidRPr="00385A21" w:rsidRDefault="004372C4" w:rsidP="00926D91">
      <w:pPr>
        <w:pStyle w:val="NoSpacing"/>
        <w:rPr>
          <w:rFonts w:asciiTheme="majorHAnsi" w:hAnsiTheme="majorHAnsi"/>
        </w:rPr>
      </w:pPr>
    </w:p>
    <w:p w14:paraId="5417C24D" w14:textId="541D92E7" w:rsidR="00D44A8B" w:rsidRPr="00385A21" w:rsidRDefault="007B31EF" w:rsidP="00926D91">
      <w:pPr>
        <w:pStyle w:val="NoSpacing"/>
        <w:rPr>
          <w:rFonts w:asciiTheme="majorHAnsi" w:hAnsiTheme="majorHAnsi"/>
        </w:rPr>
      </w:pPr>
      <w:r w:rsidRPr="00385A21">
        <w:rPr>
          <w:rFonts w:asciiTheme="majorHAnsi" w:hAnsiTheme="majorHAnsi"/>
        </w:rPr>
        <w:t>Draft chapter for</w:t>
      </w:r>
    </w:p>
    <w:p w14:paraId="5FEC7041" w14:textId="4165B8E6" w:rsidR="00D44A8B" w:rsidRPr="00385A21" w:rsidRDefault="006E5A97" w:rsidP="00926D91">
      <w:pPr>
        <w:pStyle w:val="NoSpacing"/>
        <w:rPr>
          <w:rFonts w:asciiTheme="majorHAnsi" w:hAnsiTheme="majorHAnsi"/>
          <w:b/>
        </w:rPr>
      </w:pPr>
      <w:r w:rsidRPr="00385A21">
        <w:rPr>
          <w:rFonts w:asciiTheme="majorHAnsi" w:hAnsiTheme="majorHAnsi"/>
          <w:b/>
        </w:rPr>
        <w:t>Evolving Professional Responsibility in Diverse Communities</w:t>
      </w:r>
      <w:r w:rsidR="007B31EF" w:rsidRPr="00385A21">
        <w:rPr>
          <w:rFonts w:asciiTheme="majorHAnsi" w:hAnsiTheme="majorHAnsi"/>
        </w:rPr>
        <w:t>, Springer</w:t>
      </w:r>
      <w:r w:rsidR="00F84272">
        <w:rPr>
          <w:rFonts w:asciiTheme="majorHAnsi" w:hAnsiTheme="majorHAnsi"/>
        </w:rPr>
        <w:t xml:space="preserve"> (forthcoming)</w:t>
      </w:r>
    </w:p>
    <w:p w14:paraId="176472CB" w14:textId="77777777" w:rsidR="006E5A97" w:rsidRPr="00385A21" w:rsidRDefault="006E5A97" w:rsidP="00926D91">
      <w:pPr>
        <w:pStyle w:val="NoSpacing"/>
        <w:rPr>
          <w:rFonts w:asciiTheme="majorHAnsi" w:hAnsiTheme="majorHAnsi"/>
        </w:rPr>
      </w:pPr>
    </w:p>
    <w:p w14:paraId="33299D9E" w14:textId="1F6CED05" w:rsidR="004372C4" w:rsidRPr="00385A21" w:rsidRDefault="008F6A4C" w:rsidP="00926D91">
      <w:pPr>
        <w:ind w:firstLine="0"/>
      </w:pPr>
      <w:r w:rsidRPr="00385A21">
        <w:t>Draft: Sept 30, 2012</w:t>
      </w:r>
    </w:p>
    <w:p w14:paraId="74246452" w14:textId="77777777" w:rsidR="004372C4" w:rsidRPr="00385A21" w:rsidRDefault="004372C4" w:rsidP="004372C4">
      <w:pPr>
        <w:jc w:val="center"/>
        <w:rPr>
          <w:rFonts w:eastAsiaTheme="minorEastAsia"/>
        </w:rPr>
      </w:pPr>
    </w:p>
    <w:p w14:paraId="599743A5" w14:textId="77777777" w:rsidR="008F6A4C" w:rsidRPr="00385A21" w:rsidRDefault="008F6A4C" w:rsidP="00414BA6">
      <w:pPr>
        <w:ind w:firstLine="0"/>
        <w:rPr>
          <w:rFonts w:eastAsiaTheme="minorEastAsia"/>
          <w:b/>
        </w:rPr>
      </w:pPr>
      <w:r w:rsidRPr="00385A21">
        <w:rPr>
          <w:rFonts w:eastAsiaTheme="minorEastAsia"/>
          <w:b/>
        </w:rPr>
        <w:t>Abstract</w:t>
      </w:r>
      <w:r w:rsidRPr="00385A21">
        <w:rPr>
          <w:rFonts w:eastAsiaTheme="minorEastAsia"/>
          <w:b/>
        </w:rPr>
        <w:br/>
      </w:r>
    </w:p>
    <w:p w14:paraId="5D12C3E1" w14:textId="43732C6F" w:rsidR="003422C5" w:rsidRPr="00385A21" w:rsidRDefault="003422C5">
      <w:pPr>
        <w:rPr>
          <w:rFonts w:eastAsiaTheme="minorEastAsia"/>
        </w:rPr>
      </w:pPr>
      <w:r w:rsidRPr="00385A21">
        <w:rPr>
          <w:rFonts w:eastAsiaTheme="minorEastAsia"/>
        </w:rPr>
        <w:t xml:space="preserve">Professionals are distinctive insofar as </w:t>
      </w:r>
      <w:r w:rsidR="00FF11AA" w:rsidRPr="00385A21">
        <w:rPr>
          <w:rFonts w:eastAsiaTheme="minorEastAsia"/>
        </w:rPr>
        <w:t xml:space="preserve">in </w:t>
      </w:r>
      <w:r w:rsidRPr="00385A21">
        <w:rPr>
          <w:rFonts w:eastAsiaTheme="minorEastAsia"/>
        </w:rPr>
        <w:t xml:space="preserve">their primary activities </w:t>
      </w:r>
      <w:r w:rsidR="00FF11AA" w:rsidRPr="00385A21">
        <w:rPr>
          <w:rFonts w:eastAsiaTheme="minorEastAsia"/>
        </w:rPr>
        <w:t xml:space="preserve">they </w:t>
      </w:r>
      <w:r w:rsidRPr="00385A21">
        <w:rPr>
          <w:rFonts w:eastAsiaTheme="minorEastAsia"/>
        </w:rPr>
        <w:t xml:space="preserve">are oriented by what Max Weber called </w:t>
      </w:r>
      <w:r w:rsidR="00AE1AB7" w:rsidRPr="00385A21">
        <w:rPr>
          <w:rFonts w:eastAsiaTheme="minorEastAsia"/>
        </w:rPr>
        <w:t>“</w:t>
      </w:r>
      <w:r w:rsidRPr="00385A21">
        <w:rPr>
          <w:rFonts w:eastAsiaTheme="minorEastAsia"/>
        </w:rPr>
        <w:t>value-rationality</w:t>
      </w:r>
      <w:r w:rsidR="00AE1AB7" w:rsidRPr="00385A21">
        <w:rPr>
          <w:rFonts w:eastAsiaTheme="minorEastAsia"/>
        </w:rPr>
        <w:t>”</w:t>
      </w:r>
      <w:r w:rsidRPr="00385A21">
        <w:rPr>
          <w:rFonts w:eastAsiaTheme="minorEastAsia"/>
        </w:rPr>
        <w:t xml:space="preserve"> – by </w:t>
      </w:r>
      <w:r w:rsidR="00FF11AA" w:rsidRPr="00385A21">
        <w:rPr>
          <w:rFonts w:eastAsiaTheme="minorEastAsia"/>
        </w:rPr>
        <w:t xml:space="preserve">their </w:t>
      </w:r>
      <w:r w:rsidR="00E65D4B" w:rsidRPr="00385A21">
        <w:rPr>
          <w:rFonts w:eastAsiaTheme="minorEastAsia"/>
        </w:rPr>
        <w:t xml:space="preserve">responsibility </w:t>
      </w:r>
      <w:r w:rsidR="00FF11AA" w:rsidRPr="00385A21">
        <w:rPr>
          <w:rFonts w:eastAsiaTheme="minorEastAsia"/>
        </w:rPr>
        <w:t xml:space="preserve">to </w:t>
      </w:r>
      <w:r w:rsidRPr="00385A21">
        <w:rPr>
          <w:rFonts w:eastAsiaTheme="minorEastAsia"/>
        </w:rPr>
        <w:t xml:space="preserve">ultimate values such as education or health or justice. But it is </w:t>
      </w:r>
      <w:r w:rsidR="00611E7E" w:rsidRPr="00385A21">
        <w:rPr>
          <w:rFonts w:eastAsiaTheme="minorEastAsia"/>
        </w:rPr>
        <w:t xml:space="preserve">difficult </w:t>
      </w:r>
      <w:r w:rsidRPr="00385A21">
        <w:rPr>
          <w:rFonts w:eastAsiaTheme="minorEastAsia"/>
        </w:rPr>
        <w:t>to organize large-scale collectivities in such a way as</w:t>
      </w:r>
      <w:r w:rsidR="00FF11AA" w:rsidRPr="00385A21">
        <w:rPr>
          <w:rFonts w:eastAsiaTheme="minorEastAsia"/>
        </w:rPr>
        <w:t xml:space="preserve"> to sustain value-rationality. H</w:t>
      </w:r>
      <w:r w:rsidRPr="00385A21">
        <w:rPr>
          <w:rFonts w:eastAsiaTheme="minorEastAsia"/>
        </w:rPr>
        <w:t>istorically, the professions relied on guild-like traditionalistic structures of status and loyalty</w:t>
      </w:r>
      <w:r w:rsidR="007B31EF" w:rsidRPr="00385A21">
        <w:rPr>
          <w:rFonts w:eastAsiaTheme="minorEastAsia"/>
        </w:rPr>
        <w:t xml:space="preserve"> to ensure </w:t>
      </w:r>
      <w:r w:rsidR="0047710C" w:rsidRPr="00385A21">
        <w:rPr>
          <w:rFonts w:eastAsiaTheme="minorEastAsia"/>
        </w:rPr>
        <w:t xml:space="preserve">their </w:t>
      </w:r>
      <w:r w:rsidR="007B31EF" w:rsidRPr="00385A21">
        <w:rPr>
          <w:rFonts w:eastAsiaTheme="minorEastAsia"/>
        </w:rPr>
        <w:t>cohesion</w:t>
      </w:r>
      <w:r w:rsidR="0047710C" w:rsidRPr="00385A21">
        <w:rPr>
          <w:rFonts w:eastAsiaTheme="minorEastAsia"/>
        </w:rPr>
        <w:t xml:space="preserve"> and solidarity</w:t>
      </w:r>
      <w:r w:rsidR="004450CD" w:rsidRPr="00385A21">
        <w:rPr>
          <w:rFonts w:eastAsiaTheme="minorEastAsia"/>
        </w:rPr>
        <w:t xml:space="preserve">; </w:t>
      </w:r>
      <w:r w:rsidR="007B31EF" w:rsidRPr="00385A21">
        <w:rPr>
          <w:rFonts w:eastAsiaTheme="minorEastAsia"/>
        </w:rPr>
        <w:t xml:space="preserve">but this </w:t>
      </w:r>
      <w:r w:rsidR="00982181" w:rsidRPr="00385A21">
        <w:rPr>
          <w:rFonts w:eastAsiaTheme="minorEastAsia"/>
        </w:rPr>
        <w:t xml:space="preserve">often </w:t>
      </w:r>
      <w:r w:rsidR="007B31EF" w:rsidRPr="00385A21">
        <w:rPr>
          <w:rFonts w:eastAsiaTheme="minorEastAsia"/>
        </w:rPr>
        <w:t xml:space="preserve">came at the expense of </w:t>
      </w:r>
      <w:r w:rsidR="00611E7E" w:rsidRPr="00385A21">
        <w:rPr>
          <w:rFonts w:eastAsiaTheme="minorEastAsia"/>
        </w:rPr>
        <w:t>those ultimate values</w:t>
      </w:r>
      <w:r w:rsidRPr="00385A21">
        <w:rPr>
          <w:rFonts w:eastAsiaTheme="minorEastAsia"/>
        </w:rPr>
        <w:t>. Under performance and accountability pressures</w:t>
      </w:r>
      <w:r w:rsidR="00922F72" w:rsidRPr="00385A21">
        <w:rPr>
          <w:rFonts w:eastAsiaTheme="minorEastAsia"/>
        </w:rPr>
        <w:t xml:space="preserve"> </w:t>
      </w:r>
      <w:r w:rsidR="004450CD" w:rsidRPr="00385A21">
        <w:rPr>
          <w:rFonts w:eastAsiaTheme="minorEastAsia"/>
        </w:rPr>
        <w:t xml:space="preserve">to overcome this </w:t>
      </w:r>
      <w:r w:rsidR="00982181" w:rsidRPr="00385A21">
        <w:rPr>
          <w:rFonts w:eastAsiaTheme="minorEastAsia"/>
        </w:rPr>
        <w:t>shortfall,</w:t>
      </w:r>
      <w:r w:rsidRPr="00385A21">
        <w:rPr>
          <w:rFonts w:eastAsiaTheme="minorEastAsia"/>
        </w:rPr>
        <w:t xml:space="preserve"> many professional occupations have been </w:t>
      </w:r>
      <w:r w:rsidR="00611E7E" w:rsidRPr="00385A21">
        <w:rPr>
          <w:rFonts w:eastAsiaTheme="minorEastAsia"/>
        </w:rPr>
        <w:t xml:space="preserve">shifting from </w:t>
      </w:r>
      <w:r w:rsidRPr="00385A21">
        <w:rPr>
          <w:rFonts w:eastAsiaTheme="minorEastAsia"/>
        </w:rPr>
        <w:t>th</w:t>
      </w:r>
      <w:r w:rsidR="00982181" w:rsidRPr="00385A21">
        <w:rPr>
          <w:rFonts w:eastAsiaTheme="minorEastAsia"/>
        </w:rPr>
        <w:t>e</w:t>
      </w:r>
      <w:r w:rsidRPr="00385A21">
        <w:rPr>
          <w:rFonts w:eastAsiaTheme="minorEastAsia"/>
        </w:rPr>
        <w:t xml:space="preserve"> </w:t>
      </w:r>
      <w:r w:rsidR="00982181" w:rsidRPr="00385A21">
        <w:rPr>
          <w:rFonts w:eastAsiaTheme="minorEastAsia"/>
        </w:rPr>
        <w:t xml:space="preserve">guild </w:t>
      </w:r>
      <w:r w:rsidRPr="00385A21">
        <w:rPr>
          <w:rFonts w:eastAsiaTheme="minorEastAsia"/>
        </w:rPr>
        <w:t>form</w:t>
      </w:r>
      <w:r w:rsidR="005742BF" w:rsidRPr="00385A21">
        <w:rPr>
          <w:rFonts w:eastAsiaTheme="minorEastAsia"/>
        </w:rPr>
        <w:t xml:space="preserve"> </w:t>
      </w:r>
      <w:r w:rsidR="00982181" w:rsidRPr="00385A21">
        <w:rPr>
          <w:rFonts w:eastAsiaTheme="minorEastAsia"/>
        </w:rPr>
        <w:t xml:space="preserve">towards bureaucratic and market forms of organization, </w:t>
      </w:r>
      <w:r w:rsidR="005742BF" w:rsidRPr="00385A21">
        <w:rPr>
          <w:rFonts w:eastAsiaTheme="minorEastAsia"/>
        </w:rPr>
        <w:t>thereby</w:t>
      </w:r>
      <w:r w:rsidR="00982181" w:rsidRPr="00385A21">
        <w:rPr>
          <w:rFonts w:eastAsiaTheme="minorEastAsia"/>
        </w:rPr>
        <w:t xml:space="preserve"> replacing traditionalistic ties with </w:t>
      </w:r>
      <w:r w:rsidRPr="00385A21">
        <w:rPr>
          <w:rFonts w:eastAsiaTheme="minorEastAsia"/>
        </w:rPr>
        <w:t>instrumental-rationality</w:t>
      </w:r>
      <w:r w:rsidR="005742BF" w:rsidRPr="00385A21">
        <w:rPr>
          <w:rFonts w:eastAsiaTheme="minorEastAsia"/>
        </w:rPr>
        <w:t>.</w:t>
      </w:r>
      <w:r w:rsidRPr="00385A21">
        <w:rPr>
          <w:rFonts w:eastAsiaTheme="minorEastAsia"/>
        </w:rPr>
        <w:t xml:space="preserve"> But these</w:t>
      </w:r>
      <w:r w:rsidR="005742BF" w:rsidRPr="00385A21">
        <w:rPr>
          <w:rFonts w:eastAsiaTheme="minorEastAsia"/>
        </w:rPr>
        <w:t xml:space="preserve"> latter</w:t>
      </w:r>
      <w:r w:rsidRPr="00385A21">
        <w:rPr>
          <w:rFonts w:eastAsiaTheme="minorEastAsia"/>
        </w:rPr>
        <w:t xml:space="preserve"> organizational forms afford professionals</w:t>
      </w:r>
      <w:r w:rsidR="0047710C" w:rsidRPr="00385A21">
        <w:rPr>
          <w:rFonts w:eastAsiaTheme="minorEastAsia"/>
        </w:rPr>
        <w:t xml:space="preserve"> </w:t>
      </w:r>
      <w:r w:rsidRPr="00385A21">
        <w:rPr>
          <w:rFonts w:eastAsiaTheme="minorEastAsia"/>
        </w:rPr>
        <w:t xml:space="preserve">little relief from growing pressure to improve efficiency, quality and responsiveness. We argue that over the past few decades, a cluster of innovative organizing techniques have arisen </w:t>
      </w:r>
      <w:r w:rsidR="00AE1AB7" w:rsidRPr="00385A21">
        <w:rPr>
          <w:rFonts w:eastAsiaTheme="minorEastAsia"/>
        </w:rPr>
        <w:t xml:space="preserve">that allow professionals to respond </w:t>
      </w:r>
      <w:r w:rsidR="00F50DD6" w:rsidRPr="00385A21">
        <w:rPr>
          <w:rFonts w:eastAsiaTheme="minorEastAsia"/>
        </w:rPr>
        <w:t xml:space="preserve">more effectively to these pressures </w:t>
      </w:r>
      <w:r w:rsidR="005742BF" w:rsidRPr="00385A21">
        <w:rPr>
          <w:rFonts w:eastAsiaTheme="minorEastAsia"/>
        </w:rPr>
        <w:t xml:space="preserve">by giving </w:t>
      </w:r>
      <w:r w:rsidRPr="00385A21">
        <w:rPr>
          <w:rFonts w:eastAsiaTheme="minorEastAsia"/>
        </w:rPr>
        <w:t>value-rationality</w:t>
      </w:r>
      <w:r w:rsidR="00307EB1" w:rsidRPr="00385A21">
        <w:rPr>
          <w:rFonts w:eastAsiaTheme="minorEastAsia"/>
        </w:rPr>
        <w:t xml:space="preserve"> professional responsibility</w:t>
      </w:r>
      <w:r w:rsidRPr="00385A21">
        <w:rPr>
          <w:rFonts w:eastAsiaTheme="minorEastAsia"/>
        </w:rPr>
        <w:t xml:space="preserve"> much-needed </w:t>
      </w:r>
      <w:r w:rsidR="00C05049" w:rsidRPr="00385A21">
        <w:rPr>
          <w:rFonts w:eastAsiaTheme="minorEastAsia"/>
        </w:rPr>
        <w:t xml:space="preserve">organizational </w:t>
      </w:r>
      <w:r w:rsidRPr="00385A21">
        <w:rPr>
          <w:rFonts w:eastAsiaTheme="minorEastAsia"/>
        </w:rPr>
        <w:t xml:space="preserve">robustness and resilience. Deploying these new techniques, numerous professional </w:t>
      </w:r>
      <w:r w:rsidR="004F5A78" w:rsidRPr="00385A21">
        <w:rPr>
          <w:rFonts w:eastAsiaTheme="minorEastAsia"/>
        </w:rPr>
        <w:t>collectiviti</w:t>
      </w:r>
      <w:r w:rsidRPr="00385A21">
        <w:rPr>
          <w:rFonts w:eastAsiaTheme="minorEastAsia"/>
        </w:rPr>
        <w:t xml:space="preserve">es have begun </w:t>
      </w:r>
      <w:r w:rsidR="00F329C8" w:rsidRPr="00385A21">
        <w:rPr>
          <w:rFonts w:eastAsiaTheme="minorEastAsia"/>
        </w:rPr>
        <w:t xml:space="preserve">to reshaping themselves into </w:t>
      </w:r>
      <w:r w:rsidRPr="00385A21">
        <w:rPr>
          <w:rFonts w:eastAsiaTheme="minorEastAsia"/>
        </w:rPr>
        <w:t xml:space="preserve">what we call “collaborative communities.” We illustrate the </w:t>
      </w:r>
      <w:r w:rsidR="00F329C8" w:rsidRPr="00385A21">
        <w:rPr>
          <w:rFonts w:eastAsiaTheme="minorEastAsia"/>
        </w:rPr>
        <w:t>distinctive features of</w:t>
      </w:r>
      <w:r w:rsidRPr="00385A21">
        <w:rPr>
          <w:rFonts w:eastAsiaTheme="minorEastAsia"/>
        </w:rPr>
        <w:t xml:space="preserve"> value-rational collaborative community with examples drawn from prior research on medicine and </w:t>
      </w:r>
      <w:r w:rsidR="00F90667" w:rsidRPr="00385A21">
        <w:rPr>
          <w:rFonts w:eastAsiaTheme="minorEastAsia"/>
        </w:rPr>
        <w:t xml:space="preserve">we show some of its promise </w:t>
      </w:r>
      <w:r w:rsidR="00442159" w:rsidRPr="00385A21">
        <w:rPr>
          <w:rFonts w:eastAsiaTheme="minorEastAsia"/>
        </w:rPr>
        <w:t xml:space="preserve">with </w:t>
      </w:r>
      <w:r w:rsidR="00AA54FC" w:rsidRPr="00385A21">
        <w:rPr>
          <w:rFonts w:eastAsiaTheme="minorEastAsia"/>
        </w:rPr>
        <w:t>results from</w:t>
      </w:r>
      <w:r w:rsidR="00C05049" w:rsidRPr="00385A21">
        <w:rPr>
          <w:rFonts w:eastAsiaTheme="minorEastAsia"/>
        </w:rPr>
        <w:t xml:space="preserve"> a survey in</w:t>
      </w:r>
      <w:r w:rsidRPr="00385A21">
        <w:rPr>
          <w:rFonts w:eastAsiaTheme="minorEastAsia"/>
        </w:rPr>
        <w:t xml:space="preserve"> </w:t>
      </w:r>
      <w:r w:rsidR="00AA54FC" w:rsidRPr="00385A21">
        <w:rPr>
          <w:rFonts w:eastAsiaTheme="minorEastAsia"/>
        </w:rPr>
        <w:t xml:space="preserve">a </w:t>
      </w:r>
      <w:r w:rsidRPr="00385A21">
        <w:rPr>
          <w:rFonts w:eastAsiaTheme="minorEastAsia"/>
        </w:rPr>
        <w:t>public school</w:t>
      </w:r>
      <w:r w:rsidR="00AA54FC" w:rsidRPr="00385A21">
        <w:rPr>
          <w:rFonts w:eastAsiaTheme="minorEastAsia"/>
        </w:rPr>
        <w:t xml:space="preserve"> district</w:t>
      </w:r>
      <w:r w:rsidRPr="00385A21">
        <w:rPr>
          <w:rFonts w:eastAsiaTheme="minorEastAsia"/>
        </w:rPr>
        <w:t xml:space="preserve">. </w:t>
      </w:r>
    </w:p>
    <w:p w14:paraId="31C55EEA" w14:textId="77777777" w:rsidR="00E758EF" w:rsidRPr="00385A21" w:rsidRDefault="00E758EF" w:rsidP="00926D91">
      <w:pPr>
        <w:rPr>
          <w:rFonts w:eastAsiaTheme="minorEastAsia"/>
        </w:rPr>
      </w:pPr>
    </w:p>
    <w:p w14:paraId="69E6C313" w14:textId="77777777" w:rsidR="004035B3" w:rsidRPr="00385A21" w:rsidRDefault="004035B3">
      <w:pPr>
        <w:spacing w:before="0" w:after="200" w:line="276" w:lineRule="auto"/>
        <w:rPr>
          <w:rFonts w:eastAsiaTheme="majorEastAsia" w:cstheme="majorBidi"/>
          <w:b/>
          <w:smallCaps/>
          <w:sz w:val="24"/>
          <w:szCs w:val="22"/>
          <w:lang w:eastAsia="zh-TW"/>
        </w:rPr>
      </w:pPr>
      <w:r w:rsidRPr="00385A21">
        <w:br w:type="page"/>
      </w:r>
    </w:p>
    <w:p w14:paraId="35C96C2A" w14:textId="77777777" w:rsidR="00780EAE" w:rsidRPr="00385A21" w:rsidRDefault="00780EAE" w:rsidP="00926D91">
      <w:pPr>
        <w:pStyle w:val="Heading1"/>
        <w:rPr>
          <w:rFonts w:asciiTheme="majorHAnsi" w:hAnsiTheme="majorHAnsi"/>
        </w:rPr>
      </w:pPr>
    </w:p>
    <w:p w14:paraId="0B474F7E" w14:textId="77777777" w:rsidR="00780EAE" w:rsidRPr="00385A21" w:rsidRDefault="00780EAE" w:rsidP="00926D91">
      <w:pPr>
        <w:pStyle w:val="Heading1"/>
        <w:rPr>
          <w:rFonts w:asciiTheme="majorHAnsi" w:hAnsiTheme="majorHAnsi"/>
        </w:rPr>
      </w:pPr>
    </w:p>
    <w:p w14:paraId="4FD38F45" w14:textId="021B3C59" w:rsidR="00554BC3" w:rsidRPr="00385A21" w:rsidRDefault="00554BC3" w:rsidP="00926D91">
      <w:pPr>
        <w:pStyle w:val="Heading1"/>
        <w:rPr>
          <w:rFonts w:asciiTheme="majorHAnsi" w:hAnsiTheme="majorHAnsi"/>
        </w:rPr>
      </w:pPr>
      <w:r w:rsidRPr="00385A21">
        <w:rPr>
          <w:rFonts w:asciiTheme="majorHAnsi" w:hAnsiTheme="majorHAnsi"/>
        </w:rPr>
        <w:t>Introduction</w:t>
      </w:r>
    </w:p>
    <w:p w14:paraId="732CBF5A" w14:textId="492ADEBB" w:rsidR="00A529D7" w:rsidRPr="00385A21" w:rsidRDefault="003422C5" w:rsidP="00897DA2">
      <w:pPr>
        <w:rPr>
          <w:lang w:eastAsia="zh-TW"/>
        </w:rPr>
      </w:pPr>
      <w:r w:rsidRPr="00385A21">
        <w:rPr>
          <w:lang w:eastAsia="zh-TW"/>
        </w:rPr>
        <w:t>There is a widespread sense</w:t>
      </w:r>
      <w:r w:rsidR="00AA54FC" w:rsidRPr="00385A21">
        <w:rPr>
          <w:lang w:eastAsia="zh-TW"/>
        </w:rPr>
        <w:t xml:space="preserve"> </w:t>
      </w:r>
      <w:r w:rsidRPr="00385A21">
        <w:rPr>
          <w:lang w:eastAsia="zh-TW"/>
        </w:rPr>
        <w:t xml:space="preserve">that the professions are at a crossroads. At least in the US and UK, the professions have for centuries stood apart from, and resistant to, the rationalizing forces of markets and bureaucracy, claiming to be driven not by self-interest but by </w:t>
      </w:r>
      <w:r w:rsidR="003718C8" w:rsidRPr="00385A21">
        <w:rPr>
          <w:lang w:eastAsia="zh-TW"/>
        </w:rPr>
        <w:t xml:space="preserve">a responsibility to </w:t>
      </w:r>
      <w:r w:rsidRPr="00385A21">
        <w:rPr>
          <w:lang w:eastAsia="zh-TW"/>
        </w:rPr>
        <w:t xml:space="preserve">higher social purposes, and asserting </w:t>
      </w:r>
      <w:r w:rsidR="007E1DAE" w:rsidRPr="00385A21">
        <w:rPr>
          <w:lang w:eastAsia="zh-TW"/>
        </w:rPr>
        <w:t xml:space="preserve">on that basis </w:t>
      </w:r>
      <w:r w:rsidRPr="00385A21">
        <w:rPr>
          <w:lang w:eastAsia="zh-TW"/>
        </w:rPr>
        <w:t>the right to autonomous occupational control. In the former, value</w:t>
      </w:r>
      <w:r w:rsidR="00A95E86" w:rsidRPr="00385A21">
        <w:rPr>
          <w:lang w:eastAsia="zh-TW"/>
        </w:rPr>
        <w:t xml:space="preserve">s aspect, the professions </w:t>
      </w:r>
      <w:r w:rsidR="00B2240F" w:rsidRPr="00385A21">
        <w:rPr>
          <w:lang w:eastAsia="zh-TW"/>
        </w:rPr>
        <w:t xml:space="preserve">aspired to </w:t>
      </w:r>
      <w:r w:rsidRPr="00385A21">
        <w:rPr>
          <w:lang w:eastAsia="zh-TW"/>
        </w:rPr>
        <w:t>what Max Weber called a “value-rational” orientation</w:t>
      </w:r>
      <w:r w:rsidR="006E5A97" w:rsidRPr="00385A21">
        <w:rPr>
          <w:lang w:eastAsia="zh-TW"/>
        </w:rPr>
        <w:t xml:space="preserve"> </w:t>
      </w:r>
      <w:r w:rsidR="006E5A97" w:rsidRPr="008E6C3A">
        <w:rPr>
          <w:lang w:eastAsia="zh-TW"/>
        </w:rPr>
        <w:fldChar w:fldCharType="begin"/>
      </w:r>
      <w:r w:rsidR="006212D3" w:rsidRPr="00385A21">
        <w:rPr>
          <w:lang w:eastAsia="zh-TW"/>
        </w:rPr>
        <w:instrText xml:space="preserve"> ADDIN EN.CITE &lt;EndNote&gt;&lt;Cite&gt;&lt;Author&gt;Weber&lt;/Author&gt;&lt;Year&gt;1978&lt;/Year&gt;&lt;RecNum&gt;2637&lt;/RecNum&gt;&lt;DisplayText&gt;(Weber, 1978)&lt;/DisplayText&gt;&lt;record&gt;&lt;rec-number&gt;2637&lt;/rec-number&gt;&lt;foreign-keys&gt;&lt;key app="EN" db-id="e5vdw9dwdxspdaedftkv5dwba0p9xzdrsdtt" timestamp="0"&gt;2637&lt;/key&gt;&lt;/foreign-keys&gt;&lt;ref-type name="Book"&gt;6&lt;/ref-type&gt;&lt;contributors&gt;&lt;authors&gt;&lt;author&gt;Weber,Max&lt;/author&gt;&lt;/authors&gt;&lt;secondary-authors&gt;&lt;author&gt;Roth,Gunther&lt;/author&gt;&lt;author&gt;Wittich,Claus&lt;/author&gt;&lt;/secondary-authors&gt;&lt;/contributors&gt;&lt;titles&gt;&lt;title&gt;Economy and society&lt;/title&gt;&lt;/titles&gt;&lt;dates&gt;&lt;year&gt;1978&lt;/year&gt;&lt;pub-dates&gt;&lt;date&gt;//&lt;/date&gt;&lt;/pub-dates&gt;&lt;/dates&gt;&lt;pub-location&gt;Berkeley CA&lt;/pub-location&gt;&lt;publisher&gt;University of California Press&lt;/publisher&gt;&lt;label&gt;WEBER1978&lt;/label&gt;&lt;urls&gt;&lt;/urls&gt;&lt;/record&gt;&lt;/Cite&gt;&lt;/EndNote&gt;</w:instrText>
      </w:r>
      <w:r w:rsidR="006E5A97" w:rsidRPr="008E6C3A">
        <w:rPr>
          <w:lang w:eastAsia="zh-TW"/>
        </w:rPr>
        <w:fldChar w:fldCharType="separate"/>
      </w:r>
      <w:r w:rsidR="006E5A97" w:rsidRPr="00385A21">
        <w:rPr>
          <w:noProof/>
          <w:lang w:eastAsia="zh-TW"/>
        </w:rPr>
        <w:t>(</w:t>
      </w:r>
      <w:hyperlink w:anchor="_ENREF_62" w:tooltip="Weber, 1978 #2637" w:history="1">
        <w:r w:rsidR="00555ACC" w:rsidRPr="00385A21">
          <w:rPr>
            <w:noProof/>
            <w:lang w:eastAsia="zh-TW"/>
          </w:rPr>
          <w:t>Weber, 1978</w:t>
        </w:r>
      </w:hyperlink>
      <w:r w:rsidR="006E5A97" w:rsidRPr="00385A21">
        <w:rPr>
          <w:noProof/>
          <w:lang w:eastAsia="zh-TW"/>
        </w:rPr>
        <w:t>)</w:t>
      </w:r>
      <w:r w:rsidR="006E5A97" w:rsidRPr="008E6C3A">
        <w:rPr>
          <w:lang w:eastAsia="zh-TW"/>
        </w:rPr>
        <w:fldChar w:fldCharType="end"/>
      </w:r>
      <w:r w:rsidRPr="00385A21">
        <w:rPr>
          <w:lang w:eastAsia="zh-TW"/>
        </w:rPr>
        <w:t>;</w:t>
      </w:r>
      <w:r w:rsidR="00C24202" w:rsidRPr="00385A21">
        <w:rPr>
          <w:lang w:eastAsia="zh-TW"/>
        </w:rPr>
        <w:t xml:space="preserve"> however,</w:t>
      </w:r>
      <w:r w:rsidRPr="00385A21">
        <w:rPr>
          <w:lang w:eastAsia="zh-TW"/>
        </w:rPr>
        <w:t xml:space="preserve"> in the latter, organizational asp</w:t>
      </w:r>
      <w:r w:rsidR="00A95E86" w:rsidRPr="00385A21">
        <w:rPr>
          <w:lang w:eastAsia="zh-TW"/>
        </w:rPr>
        <w:t>ect, they</w:t>
      </w:r>
      <w:r w:rsidR="003718C8" w:rsidRPr="00385A21">
        <w:rPr>
          <w:lang w:eastAsia="zh-TW"/>
        </w:rPr>
        <w:t xml:space="preserve"> </w:t>
      </w:r>
      <w:r w:rsidR="00A95E86" w:rsidRPr="00385A21">
        <w:rPr>
          <w:lang w:eastAsia="zh-TW"/>
        </w:rPr>
        <w:t>resembled</w:t>
      </w:r>
      <w:r w:rsidRPr="00385A21">
        <w:rPr>
          <w:lang w:eastAsia="zh-TW"/>
        </w:rPr>
        <w:t xml:space="preserve"> </w:t>
      </w:r>
      <w:r w:rsidR="000B7B86" w:rsidRPr="00385A21">
        <w:rPr>
          <w:lang w:eastAsia="zh-TW"/>
        </w:rPr>
        <w:t xml:space="preserve">traditionalistic </w:t>
      </w:r>
      <w:r w:rsidRPr="00385A21">
        <w:rPr>
          <w:lang w:eastAsia="zh-TW"/>
        </w:rPr>
        <w:t>craft guilds</w:t>
      </w:r>
      <w:r w:rsidR="006B1652" w:rsidRPr="00385A21">
        <w:rPr>
          <w:lang w:eastAsia="zh-TW"/>
        </w:rPr>
        <w:t>. T</w:t>
      </w:r>
      <w:r w:rsidR="00C24202" w:rsidRPr="00385A21">
        <w:rPr>
          <w:lang w:eastAsia="zh-TW"/>
        </w:rPr>
        <w:t>he gap between aspiration and organization was often all too obvious</w:t>
      </w:r>
      <w:r w:rsidR="00172C9D" w:rsidRPr="00385A21">
        <w:rPr>
          <w:lang w:eastAsia="zh-TW"/>
        </w:rPr>
        <w:t xml:space="preserve"> in the professions</w:t>
      </w:r>
      <w:r w:rsidR="00A529D7" w:rsidRPr="00385A21">
        <w:rPr>
          <w:lang w:eastAsia="zh-TW"/>
        </w:rPr>
        <w:t>’</w:t>
      </w:r>
      <w:r w:rsidR="00172C9D" w:rsidRPr="00385A21">
        <w:rPr>
          <w:lang w:eastAsia="zh-TW"/>
        </w:rPr>
        <w:t xml:space="preserve"> disdain for efficiency and external accountability</w:t>
      </w:r>
      <w:r w:rsidRPr="00385A21">
        <w:rPr>
          <w:lang w:eastAsia="zh-TW"/>
        </w:rPr>
        <w:t xml:space="preserve">. </w:t>
      </w:r>
    </w:p>
    <w:p w14:paraId="33268362" w14:textId="347C7684" w:rsidR="000F1528" w:rsidRPr="00385A21" w:rsidRDefault="003422C5" w:rsidP="00897DA2">
      <w:pPr>
        <w:rPr>
          <w:lang w:eastAsia="zh-TW"/>
        </w:rPr>
      </w:pPr>
      <w:r w:rsidRPr="00385A21">
        <w:rPr>
          <w:lang w:eastAsia="zh-TW"/>
        </w:rPr>
        <w:t xml:space="preserve">Over the past half-century, </w:t>
      </w:r>
      <w:r w:rsidR="00D74311" w:rsidRPr="00385A21">
        <w:rPr>
          <w:lang w:eastAsia="zh-TW"/>
        </w:rPr>
        <w:t xml:space="preserve">a </w:t>
      </w:r>
      <w:r w:rsidRPr="00385A21">
        <w:rPr>
          <w:lang w:eastAsia="zh-TW"/>
        </w:rPr>
        <w:t xml:space="preserve">tide of </w:t>
      </w:r>
      <w:r w:rsidR="00DC3731" w:rsidRPr="00385A21">
        <w:rPr>
          <w:lang w:eastAsia="zh-TW"/>
        </w:rPr>
        <w:t xml:space="preserve">instrumental </w:t>
      </w:r>
      <w:r w:rsidRPr="00385A21">
        <w:rPr>
          <w:lang w:eastAsia="zh-TW"/>
        </w:rPr>
        <w:t>rationalization has swept over both established professions and other occupations attempting to assert professional status</w:t>
      </w:r>
      <w:r w:rsidR="00355587" w:rsidRPr="00385A21">
        <w:rPr>
          <w:lang w:eastAsia="zh-TW"/>
        </w:rPr>
        <w:t xml:space="preserve">. This rationalization has been driven by many factors, </w:t>
      </w:r>
      <w:r w:rsidR="006B1652" w:rsidRPr="00385A21">
        <w:rPr>
          <w:lang w:eastAsia="zh-TW"/>
        </w:rPr>
        <w:t xml:space="preserve">prominent among them being </w:t>
      </w:r>
      <w:r w:rsidR="00355587" w:rsidRPr="00385A21">
        <w:rPr>
          <w:lang w:eastAsia="zh-TW"/>
        </w:rPr>
        <w:t xml:space="preserve">that </w:t>
      </w:r>
      <w:r w:rsidR="00A529D7" w:rsidRPr="00385A21">
        <w:rPr>
          <w:lang w:eastAsia="zh-TW"/>
        </w:rPr>
        <w:t xml:space="preserve">aspiration-performance </w:t>
      </w:r>
      <w:r w:rsidR="004818A4" w:rsidRPr="00385A21">
        <w:rPr>
          <w:lang w:eastAsia="zh-TW"/>
        </w:rPr>
        <w:t>shortfall</w:t>
      </w:r>
      <w:r w:rsidR="00355587" w:rsidRPr="00385A21">
        <w:rPr>
          <w:lang w:eastAsia="zh-TW"/>
        </w:rPr>
        <w:t xml:space="preserve">. </w:t>
      </w:r>
      <w:r w:rsidRPr="00385A21">
        <w:rPr>
          <w:lang w:eastAsia="zh-TW"/>
        </w:rPr>
        <w:t xml:space="preserve">Today, even the last bastions </w:t>
      </w:r>
      <w:r w:rsidR="00D74311" w:rsidRPr="00385A21">
        <w:rPr>
          <w:lang w:eastAsia="zh-TW"/>
        </w:rPr>
        <w:t xml:space="preserve">of professionalism </w:t>
      </w:r>
      <w:r w:rsidRPr="00385A21">
        <w:rPr>
          <w:lang w:eastAsia="zh-TW"/>
        </w:rPr>
        <w:t xml:space="preserve">are under siege: lawyers, physicians, teachers – the most ancient and strongly institutionalized of the professions – are under intense pressure to </w:t>
      </w:r>
      <w:r w:rsidR="00307EB1" w:rsidRPr="00385A21">
        <w:rPr>
          <w:lang w:eastAsia="zh-TW"/>
        </w:rPr>
        <w:t xml:space="preserve">redefine their professional </w:t>
      </w:r>
      <w:r w:rsidR="001B71F0" w:rsidRPr="00385A21">
        <w:rPr>
          <w:lang w:eastAsia="zh-TW"/>
        </w:rPr>
        <w:t>responsibilities</w:t>
      </w:r>
      <w:r w:rsidR="00307EB1" w:rsidRPr="00385A21">
        <w:rPr>
          <w:lang w:eastAsia="zh-TW"/>
        </w:rPr>
        <w:t xml:space="preserve"> to conform </w:t>
      </w:r>
      <w:r w:rsidRPr="00385A21">
        <w:rPr>
          <w:lang w:eastAsia="zh-TW"/>
        </w:rPr>
        <w:t xml:space="preserve">to bureaucratic standards and market competition. </w:t>
      </w:r>
      <w:r w:rsidR="006B1652" w:rsidRPr="00385A21">
        <w:rPr>
          <w:lang w:eastAsia="zh-TW"/>
        </w:rPr>
        <w:t xml:space="preserve">Organizationally, the result has been to reduce many professionals to the status of experts in bureaucratic hierarchies or to small capitalist business owners. In terms of </w:t>
      </w:r>
      <w:r w:rsidR="002345C5" w:rsidRPr="00385A21">
        <w:rPr>
          <w:lang w:eastAsia="zh-TW"/>
        </w:rPr>
        <w:t xml:space="preserve">efficiency and external accountability, the results have been distressingly mediocre. Where efficiency has improved, it has often been at the expense of quality; and external accountability has </w:t>
      </w:r>
      <w:r w:rsidR="004818A4" w:rsidRPr="00385A21">
        <w:rPr>
          <w:lang w:eastAsia="zh-TW"/>
        </w:rPr>
        <w:t>been limited to the imposition of blunt and often counter-productive bureaucratic controls and financial incentives.</w:t>
      </w:r>
    </w:p>
    <w:p w14:paraId="270ED59D" w14:textId="4F34F1EA" w:rsidR="00EF4FA9" w:rsidRPr="00385A21" w:rsidRDefault="00842DE8" w:rsidP="00897DA2">
      <w:pPr>
        <w:rPr>
          <w:lang w:eastAsia="zh-TW"/>
        </w:rPr>
      </w:pPr>
      <w:r w:rsidRPr="00385A21">
        <w:rPr>
          <w:lang w:eastAsia="zh-TW"/>
        </w:rPr>
        <w:t xml:space="preserve">Our thesis </w:t>
      </w:r>
      <w:r w:rsidR="00A529D7" w:rsidRPr="00385A21">
        <w:rPr>
          <w:lang w:eastAsia="zh-TW"/>
        </w:rPr>
        <w:t xml:space="preserve">can be stated </w:t>
      </w:r>
      <w:r w:rsidR="009D1076" w:rsidRPr="00385A21">
        <w:rPr>
          <w:lang w:eastAsia="zh-TW"/>
        </w:rPr>
        <w:t>succinctly</w:t>
      </w:r>
      <w:r w:rsidR="00A529D7" w:rsidRPr="00385A21">
        <w:rPr>
          <w:lang w:eastAsia="zh-TW"/>
        </w:rPr>
        <w:t>.</w:t>
      </w:r>
      <w:r w:rsidRPr="00385A21">
        <w:rPr>
          <w:lang w:eastAsia="zh-TW"/>
        </w:rPr>
        <w:t xml:space="preserve"> </w:t>
      </w:r>
      <w:r w:rsidR="00DD6EB0" w:rsidRPr="00385A21">
        <w:rPr>
          <w:lang w:eastAsia="zh-TW"/>
        </w:rPr>
        <w:t>Neither a return to the guild form of professionalism nor further bureaucratization or marketization will enable professionals to meet the challenges we and they face today. T</w:t>
      </w:r>
      <w:r w:rsidR="00355587" w:rsidRPr="00385A21">
        <w:rPr>
          <w:lang w:eastAsia="zh-TW"/>
        </w:rPr>
        <w:t xml:space="preserve">he professions </w:t>
      </w:r>
      <w:r w:rsidR="00780EAE" w:rsidRPr="00385A21">
        <w:rPr>
          <w:lang w:eastAsia="zh-TW"/>
        </w:rPr>
        <w:t xml:space="preserve">should </w:t>
      </w:r>
      <w:r w:rsidR="004A6F89" w:rsidRPr="00385A21">
        <w:rPr>
          <w:lang w:eastAsia="zh-TW"/>
        </w:rPr>
        <w:t xml:space="preserve">resist </w:t>
      </w:r>
      <w:r w:rsidR="00DD6EB0" w:rsidRPr="00385A21">
        <w:rPr>
          <w:lang w:eastAsia="zh-TW"/>
        </w:rPr>
        <w:t>these pressures</w:t>
      </w:r>
      <w:r w:rsidR="004A6F89" w:rsidRPr="00385A21">
        <w:rPr>
          <w:lang w:eastAsia="zh-TW"/>
        </w:rPr>
        <w:t xml:space="preserve">. </w:t>
      </w:r>
      <w:r w:rsidR="00B32A2E" w:rsidRPr="00385A21">
        <w:rPr>
          <w:lang w:eastAsia="zh-TW"/>
        </w:rPr>
        <w:t>However, t</w:t>
      </w:r>
      <w:r w:rsidR="004A6F89" w:rsidRPr="00385A21">
        <w:rPr>
          <w:lang w:eastAsia="zh-TW"/>
        </w:rPr>
        <w:t>o resis</w:t>
      </w:r>
      <w:r w:rsidR="00DC3731" w:rsidRPr="00385A21">
        <w:rPr>
          <w:lang w:eastAsia="zh-TW"/>
        </w:rPr>
        <w:t>t</w:t>
      </w:r>
      <w:r w:rsidR="004B4B2F" w:rsidRPr="00385A21">
        <w:rPr>
          <w:lang w:eastAsia="zh-TW"/>
        </w:rPr>
        <w:t xml:space="preserve"> successfully</w:t>
      </w:r>
      <w:r w:rsidR="00DC3731" w:rsidRPr="00385A21">
        <w:rPr>
          <w:lang w:eastAsia="zh-TW"/>
        </w:rPr>
        <w:t xml:space="preserve">, </w:t>
      </w:r>
      <w:r w:rsidR="003B5C31" w:rsidRPr="00385A21">
        <w:rPr>
          <w:lang w:eastAsia="zh-TW"/>
        </w:rPr>
        <w:t>the professions</w:t>
      </w:r>
      <w:r w:rsidR="00DC3731" w:rsidRPr="00385A21">
        <w:rPr>
          <w:lang w:eastAsia="zh-TW"/>
        </w:rPr>
        <w:t xml:space="preserve"> need to</w:t>
      </w:r>
      <w:r w:rsidRPr="00385A21">
        <w:rPr>
          <w:lang w:eastAsia="zh-TW"/>
        </w:rPr>
        <w:t xml:space="preserve"> </w:t>
      </w:r>
      <w:r w:rsidR="004A6F89" w:rsidRPr="00385A21">
        <w:rPr>
          <w:lang w:eastAsia="zh-TW"/>
        </w:rPr>
        <w:t>redeem</w:t>
      </w:r>
      <w:r w:rsidRPr="00385A21">
        <w:rPr>
          <w:lang w:eastAsia="zh-TW"/>
        </w:rPr>
        <w:t xml:space="preserve"> the</w:t>
      </w:r>
      <w:r w:rsidR="000F1528" w:rsidRPr="00385A21">
        <w:rPr>
          <w:lang w:eastAsia="zh-TW"/>
        </w:rPr>
        <w:t>ir</w:t>
      </w:r>
      <w:r w:rsidRPr="00385A21">
        <w:rPr>
          <w:lang w:eastAsia="zh-TW"/>
        </w:rPr>
        <w:t xml:space="preserve"> claims to higher </w:t>
      </w:r>
      <w:r w:rsidR="006C11AD" w:rsidRPr="00385A21">
        <w:rPr>
          <w:lang w:eastAsia="zh-TW"/>
        </w:rPr>
        <w:t>responsibility</w:t>
      </w:r>
      <w:r w:rsidR="004A6F89" w:rsidRPr="00385A21">
        <w:rPr>
          <w:lang w:eastAsia="zh-TW"/>
        </w:rPr>
        <w:t>,</w:t>
      </w:r>
      <w:r w:rsidRPr="00385A21">
        <w:rPr>
          <w:lang w:eastAsia="zh-TW"/>
        </w:rPr>
        <w:t xml:space="preserve"> </w:t>
      </w:r>
      <w:r w:rsidR="00DC3731" w:rsidRPr="00385A21">
        <w:rPr>
          <w:lang w:eastAsia="zh-TW"/>
        </w:rPr>
        <w:t>and</w:t>
      </w:r>
      <w:r w:rsidR="00773441" w:rsidRPr="00385A21">
        <w:rPr>
          <w:lang w:eastAsia="zh-TW"/>
        </w:rPr>
        <w:t xml:space="preserve"> </w:t>
      </w:r>
      <w:r w:rsidR="00DC3731" w:rsidRPr="00385A21">
        <w:rPr>
          <w:lang w:eastAsia="zh-TW"/>
        </w:rPr>
        <w:t xml:space="preserve">this </w:t>
      </w:r>
      <w:r w:rsidR="004A6F89" w:rsidRPr="00385A21">
        <w:rPr>
          <w:lang w:eastAsia="zh-TW"/>
        </w:rPr>
        <w:t>redemption</w:t>
      </w:r>
      <w:r w:rsidR="00DC3731" w:rsidRPr="00385A21">
        <w:rPr>
          <w:lang w:eastAsia="zh-TW"/>
        </w:rPr>
        <w:t xml:space="preserve"> requires </w:t>
      </w:r>
      <w:r w:rsidR="006A746D" w:rsidRPr="00385A21">
        <w:rPr>
          <w:lang w:eastAsia="zh-TW"/>
        </w:rPr>
        <w:t xml:space="preserve">the invention of a </w:t>
      </w:r>
      <w:r w:rsidR="00773441" w:rsidRPr="00385A21">
        <w:rPr>
          <w:lang w:eastAsia="zh-TW"/>
        </w:rPr>
        <w:t>new</w:t>
      </w:r>
      <w:r w:rsidRPr="00385A21">
        <w:rPr>
          <w:lang w:eastAsia="zh-TW"/>
        </w:rPr>
        <w:t xml:space="preserve"> organizational form</w:t>
      </w:r>
      <w:r w:rsidR="00DC3731" w:rsidRPr="00385A21">
        <w:rPr>
          <w:lang w:eastAsia="zh-TW"/>
        </w:rPr>
        <w:t xml:space="preserve"> </w:t>
      </w:r>
      <w:r w:rsidR="00773441" w:rsidRPr="00385A21">
        <w:rPr>
          <w:lang w:eastAsia="zh-TW"/>
        </w:rPr>
        <w:t>that</w:t>
      </w:r>
      <w:r w:rsidR="00DC3731" w:rsidRPr="00385A21">
        <w:rPr>
          <w:lang w:eastAsia="zh-TW"/>
        </w:rPr>
        <w:t xml:space="preserve"> </w:t>
      </w:r>
      <w:r w:rsidR="00773441" w:rsidRPr="00385A21">
        <w:rPr>
          <w:lang w:eastAsia="zh-TW"/>
        </w:rPr>
        <w:t>support</w:t>
      </w:r>
      <w:r w:rsidR="006A746D" w:rsidRPr="00385A21">
        <w:rPr>
          <w:lang w:eastAsia="zh-TW"/>
        </w:rPr>
        <w:t>s</w:t>
      </w:r>
      <w:r w:rsidR="00773441" w:rsidRPr="00385A21">
        <w:rPr>
          <w:lang w:eastAsia="zh-TW"/>
        </w:rPr>
        <w:t xml:space="preserve"> </w:t>
      </w:r>
      <w:r w:rsidR="00DC3731" w:rsidRPr="00385A21">
        <w:rPr>
          <w:lang w:eastAsia="zh-TW"/>
        </w:rPr>
        <w:t xml:space="preserve">more adequately </w:t>
      </w:r>
      <w:r w:rsidR="00773441" w:rsidRPr="00385A21">
        <w:rPr>
          <w:lang w:eastAsia="zh-TW"/>
        </w:rPr>
        <w:t>the professions’</w:t>
      </w:r>
      <w:r w:rsidR="00DC3731" w:rsidRPr="00385A21">
        <w:rPr>
          <w:lang w:eastAsia="zh-TW"/>
        </w:rPr>
        <w:t xml:space="preserve"> espoused value-rationality. </w:t>
      </w:r>
      <w:r w:rsidR="006A746D" w:rsidRPr="00385A21">
        <w:rPr>
          <w:lang w:eastAsia="zh-TW"/>
        </w:rPr>
        <w:t>This organizational form</w:t>
      </w:r>
      <w:r w:rsidR="00DC3731" w:rsidRPr="00385A21">
        <w:rPr>
          <w:lang w:eastAsia="zh-TW"/>
        </w:rPr>
        <w:t xml:space="preserve"> </w:t>
      </w:r>
      <w:r w:rsidR="00773441" w:rsidRPr="00385A21">
        <w:rPr>
          <w:lang w:eastAsia="zh-TW"/>
        </w:rPr>
        <w:t>must</w:t>
      </w:r>
      <w:r w:rsidRPr="00385A21">
        <w:rPr>
          <w:lang w:eastAsia="zh-TW"/>
        </w:rPr>
        <w:t xml:space="preserve"> </w:t>
      </w:r>
      <w:r w:rsidR="00780EAE" w:rsidRPr="00385A21">
        <w:rPr>
          <w:lang w:eastAsia="zh-TW"/>
        </w:rPr>
        <w:t>enable</w:t>
      </w:r>
      <w:r w:rsidRPr="00385A21">
        <w:rPr>
          <w:lang w:eastAsia="zh-TW"/>
        </w:rPr>
        <w:t xml:space="preserve"> a wider scope of collaboration </w:t>
      </w:r>
      <w:r w:rsidR="00780EAE" w:rsidRPr="00385A21">
        <w:rPr>
          <w:lang w:eastAsia="zh-TW"/>
        </w:rPr>
        <w:t xml:space="preserve">within and across </w:t>
      </w:r>
      <w:r w:rsidR="003718C8" w:rsidRPr="00385A21">
        <w:rPr>
          <w:lang w:eastAsia="zh-TW"/>
        </w:rPr>
        <w:t xml:space="preserve">professions </w:t>
      </w:r>
      <w:r w:rsidRPr="00385A21">
        <w:rPr>
          <w:lang w:eastAsia="zh-TW"/>
        </w:rPr>
        <w:t xml:space="preserve">and </w:t>
      </w:r>
      <w:r w:rsidR="00780EAE" w:rsidRPr="00385A21">
        <w:rPr>
          <w:lang w:eastAsia="zh-TW"/>
        </w:rPr>
        <w:t xml:space="preserve">a </w:t>
      </w:r>
      <w:r w:rsidRPr="00385A21">
        <w:rPr>
          <w:lang w:eastAsia="zh-TW"/>
        </w:rPr>
        <w:t xml:space="preserve">deeper dialogue with stakeholders outside the </w:t>
      </w:r>
      <w:r w:rsidR="00780EAE" w:rsidRPr="00385A21">
        <w:rPr>
          <w:lang w:eastAsia="zh-TW"/>
        </w:rPr>
        <w:t>profession</w:t>
      </w:r>
      <w:r w:rsidR="007E1DAE" w:rsidRPr="00385A21">
        <w:rPr>
          <w:lang w:eastAsia="zh-TW"/>
        </w:rPr>
        <w:t>s</w:t>
      </w:r>
      <w:r w:rsidRPr="00385A21">
        <w:rPr>
          <w:lang w:eastAsia="zh-TW"/>
        </w:rPr>
        <w:t xml:space="preserve">. </w:t>
      </w:r>
    </w:p>
    <w:p w14:paraId="300AF901" w14:textId="72B2D5D1" w:rsidR="00CF02AD" w:rsidRPr="00385A21" w:rsidRDefault="00EF4FA9" w:rsidP="00897DA2">
      <w:pPr>
        <w:rPr>
          <w:lang w:eastAsia="zh-TW"/>
        </w:rPr>
      </w:pPr>
      <w:r w:rsidRPr="00385A21">
        <w:rPr>
          <w:lang w:eastAsia="zh-TW"/>
        </w:rPr>
        <w:t>O</w:t>
      </w:r>
      <w:r w:rsidR="00FD0C5B" w:rsidRPr="00385A21">
        <w:rPr>
          <w:lang w:eastAsia="zh-TW"/>
        </w:rPr>
        <w:t xml:space="preserve">ur research suggests that </w:t>
      </w:r>
      <w:r w:rsidRPr="00385A21">
        <w:rPr>
          <w:lang w:eastAsia="zh-TW"/>
        </w:rPr>
        <w:t>recent decades have seen the emergence of a cluster of</w:t>
      </w:r>
      <w:r w:rsidR="00D74311" w:rsidRPr="00385A21">
        <w:rPr>
          <w:lang w:eastAsia="zh-TW"/>
        </w:rPr>
        <w:t xml:space="preserve"> organizational</w:t>
      </w:r>
      <w:r w:rsidRPr="00385A21">
        <w:rPr>
          <w:lang w:eastAsia="zh-TW"/>
        </w:rPr>
        <w:t xml:space="preserve"> innovations that </w:t>
      </w:r>
      <w:r w:rsidR="00B32A2E" w:rsidRPr="00385A21">
        <w:rPr>
          <w:lang w:eastAsia="zh-TW"/>
        </w:rPr>
        <w:t>allow us to see more clearly the contours</w:t>
      </w:r>
      <w:r w:rsidR="005512DC" w:rsidRPr="00385A21">
        <w:rPr>
          <w:lang w:eastAsia="zh-TW"/>
        </w:rPr>
        <w:t xml:space="preserve"> </w:t>
      </w:r>
      <w:r w:rsidR="00B32A2E" w:rsidRPr="00385A21">
        <w:rPr>
          <w:lang w:eastAsia="zh-TW"/>
        </w:rPr>
        <w:t>of</w:t>
      </w:r>
      <w:r w:rsidR="005512DC" w:rsidRPr="00385A21">
        <w:rPr>
          <w:lang w:eastAsia="zh-TW"/>
        </w:rPr>
        <w:t xml:space="preserve"> this new organizational form</w:t>
      </w:r>
      <w:r w:rsidR="00FD0C5B" w:rsidRPr="00385A21">
        <w:rPr>
          <w:lang w:eastAsia="zh-TW"/>
        </w:rPr>
        <w:t xml:space="preserve">. </w:t>
      </w:r>
      <w:r w:rsidRPr="00385A21">
        <w:rPr>
          <w:lang w:eastAsia="zh-TW"/>
        </w:rPr>
        <w:t xml:space="preserve">We call this emergent form “collaborative community” </w:t>
      </w:r>
      <w:r w:rsidR="000A2EBB" w:rsidRPr="00A956D5">
        <w:rPr>
          <w:lang w:eastAsia="zh-TW"/>
        </w:rPr>
        <w:fldChar w:fldCharType="begin"/>
      </w:r>
      <w:r w:rsidR="006212D3" w:rsidRPr="00385A21">
        <w:rPr>
          <w:lang w:eastAsia="zh-TW"/>
        </w:rPr>
        <w:instrText xml:space="preserve"> ADDIN EN.CITE &lt;EndNote&gt;&lt;Cite&gt;&lt;Author&gt;Heckscher&lt;/Author&gt;&lt;Year&gt;2006&lt;/Year&gt;&lt;RecNum&gt;14726&lt;/RecNum&gt;&lt;DisplayText&gt;(Heckscher &amp;amp; Adler, 2006)&lt;/DisplayText&gt;&lt;record&gt;&lt;rec-number&gt;14726&lt;/rec-number&gt;&lt;foreign-keys&gt;&lt;key app="EN" db-id="e5vdw9dwdxspdaedftkv5dwba0p9xzdrsdtt" timestamp="1261596659"&gt;14726&lt;/key&gt;&lt;/foreign-keys&gt;&lt;ref-type name="Book"&gt;6&lt;/ref-type&gt;&lt;contributors&gt;&lt;authors&gt;&lt;author&gt;Heckscher, C&lt;/author&gt;&lt;author&gt;Adler, PS&lt;/author&gt;&lt;/authors&gt;&lt;/contributors&gt;&lt;titles&gt;&lt;title&gt;The Firm as a Collaborative Community: Reconstructing Trust in the Knowledge Economy&lt;/title&gt;&lt;/titles&gt;&lt;dates&gt;&lt;year&gt;2006&lt;/year&gt;&lt;/dates&gt;&lt;pub-location&gt;New York&lt;/pub-location&gt;&lt;publisher&gt;Oxford University Press&lt;/publisher&gt;&lt;urls&gt;&lt;/urls&gt;&lt;/record&gt;&lt;/Cite&gt;&lt;/EndNote&gt;</w:instrText>
      </w:r>
      <w:r w:rsidR="000A2EBB" w:rsidRPr="00A956D5">
        <w:rPr>
          <w:lang w:eastAsia="zh-TW"/>
        </w:rPr>
        <w:fldChar w:fldCharType="separate"/>
      </w:r>
      <w:r w:rsidR="000A2EBB" w:rsidRPr="00385A21">
        <w:rPr>
          <w:noProof/>
          <w:lang w:eastAsia="zh-TW"/>
        </w:rPr>
        <w:t>(</w:t>
      </w:r>
      <w:hyperlink w:anchor="_ENREF_25" w:tooltip="Heckscher, 2006 #14726" w:history="1">
        <w:r w:rsidR="00555ACC" w:rsidRPr="00385A21">
          <w:rPr>
            <w:noProof/>
            <w:lang w:eastAsia="zh-TW"/>
          </w:rPr>
          <w:t>Heckscher &amp; Adler, 2006</w:t>
        </w:r>
      </w:hyperlink>
      <w:r w:rsidR="000A2EBB" w:rsidRPr="00385A21">
        <w:rPr>
          <w:noProof/>
          <w:lang w:eastAsia="zh-TW"/>
        </w:rPr>
        <w:t>)</w:t>
      </w:r>
      <w:r w:rsidR="000A2EBB" w:rsidRPr="00A956D5">
        <w:rPr>
          <w:lang w:eastAsia="zh-TW"/>
        </w:rPr>
        <w:fldChar w:fldCharType="end"/>
      </w:r>
      <w:r w:rsidR="000A2EBB" w:rsidRPr="00385A21">
        <w:rPr>
          <w:lang w:eastAsia="zh-TW"/>
        </w:rPr>
        <w:t xml:space="preserve">. </w:t>
      </w:r>
      <w:r w:rsidR="00FD0C5B" w:rsidRPr="00385A21">
        <w:rPr>
          <w:lang w:eastAsia="zh-TW"/>
        </w:rPr>
        <w:t xml:space="preserve">These innovations </w:t>
      </w:r>
      <w:r w:rsidR="00942D4F" w:rsidRPr="00385A21">
        <w:rPr>
          <w:lang w:eastAsia="zh-TW"/>
        </w:rPr>
        <w:t xml:space="preserve">buttress </w:t>
      </w:r>
      <w:r w:rsidR="00330F72" w:rsidRPr="00385A21">
        <w:rPr>
          <w:lang w:eastAsia="zh-TW"/>
        </w:rPr>
        <w:t>values and trust</w:t>
      </w:r>
      <w:r w:rsidR="00A441B5" w:rsidRPr="00385A21">
        <w:rPr>
          <w:lang w:eastAsia="zh-TW"/>
        </w:rPr>
        <w:t xml:space="preserve"> so as to </w:t>
      </w:r>
      <w:r w:rsidR="009D69FD" w:rsidRPr="00385A21">
        <w:rPr>
          <w:lang w:eastAsia="zh-TW"/>
        </w:rPr>
        <w:t xml:space="preserve">improve </w:t>
      </w:r>
      <w:r w:rsidR="00330F72" w:rsidRPr="00385A21">
        <w:rPr>
          <w:lang w:eastAsia="zh-TW"/>
        </w:rPr>
        <w:t xml:space="preserve">teamwork both </w:t>
      </w:r>
      <w:r w:rsidR="00FD0C5B" w:rsidRPr="00385A21">
        <w:rPr>
          <w:lang w:eastAsia="zh-TW"/>
        </w:rPr>
        <w:t>within the profession and in relations with other service providers</w:t>
      </w:r>
      <w:r w:rsidR="000A2EBB" w:rsidRPr="00385A21">
        <w:rPr>
          <w:lang w:eastAsia="zh-TW"/>
        </w:rPr>
        <w:t xml:space="preserve">, </w:t>
      </w:r>
      <w:r w:rsidR="00FD0C5B" w:rsidRPr="00385A21">
        <w:rPr>
          <w:lang w:eastAsia="zh-TW"/>
        </w:rPr>
        <w:t>clients</w:t>
      </w:r>
      <w:r w:rsidR="000A2EBB" w:rsidRPr="00385A21">
        <w:rPr>
          <w:lang w:eastAsia="zh-TW"/>
        </w:rPr>
        <w:t>, and other stakeholders</w:t>
      </w:r>
      <w:r w:rsidR="00330F72" w:rsidRPr="00385A21">
        <w:rPr>
          <w:lang w:eastAsia="zh-TW"/>
        </w:rPr>
        <w:t>.</w:t>
      </w:r>
      <w:r w:rsidR="00DA30F0" w:rsidRPr="00385A21">
        <w:rPr>
          <w:lang w:eastAsia="zh-TW"/>
        </w:rPr>
        <w:t xml:space="preserve"> They </w:t>
      </w:r>
      <w:r w:rsidR="00A95E86" w:rsidRPr="00385A21">
        <w:rPr>
          <w:lang w:eastAsia="zh-TW"/>
        </w:rPr>
        <w:t xml:space="preserve">provide an organizational form that supports professionals’ </w:t>
      </w:r>
      <w:r w:rsidR="00DA30F0" w:rsidRPr="00385A21">
        <w:rPr>
          <w:lang w:eastAsia="zh-TW"/>
        </w:rPr>
        <w:t xml:space="preserve">orientation to </w:t>
      </w:r>
      <w:r w:rsidR="00A95E86" w:rsidRPr="00385A21">
        <w:rPr>
          <w:lang w:eastAsia="zh-TW"/>
        </w:rPr>
        <w:t xml:space="preserve">their </w:t>
      </w:r>
      <w:r w:rsidR="00DA30F0" w:rsidRPr="00385A21">
        <w:rPr>
          <w:lang w:eastAsia="zh-TW"/>
        </w:rPr>
        <w:t xml:space="preserve">common </w:t>
      </w:r>
      <w:r w:rsidR="00430996" w:rsidRPr="00385A21">
        <w:rPr>
          <w:lang w:eastAsia="zh-TW"/>
        </w:rPr>
        <w:t>responsibility</w:t>
      </w:r>
      <w:r w:rsidRPr="00385A21">
        <w:rPr>
          <w:lang w:eastAsia="zh-TW"/>
        </w:rPr>
        <w:t xml:space="preserve">. </w:t>
      </w:r>
      <w:r w:rsidR="002379EB" w:rsidRPr="00385A21">
        <w:rPr>
          <w:lang w:eastAsia="zh-TW"/>
        </w:rPr>
        <w:t>In what follows, we</w:t>
      </w:r>
      <w:r w:rsidR="00663733" w:rsidRPr="00385A21">
        <w:rPr>
          <w:lang w:eastAsia="zh-TW"/>
        </w:rPr>
        <w:t xml:space="preserve"> </w:t>
      </w:r>
      <w:r w:rsidR="0076798D" w:rsidRPr="00385A21">
        <w:rPr>
          <w:lang w:eastAsia="zh-TW"/>
        </w:rPr>
        <w:t xml:space="preserve">offer some examples from healthcare, and </w:t>
      </w:r>
      <w:r w:rsidR="001B71F0" w:rsidRPr="00385A21">
        <w:rPr>
          <w:lang w:eastAsia="zh-TW"/>
        </w:rPr>
        <w:t>illustrate</w:t>
      </w:r>
      <w:r w:rsidR="00442159" w:rsidRPr="00385A21">
        <w:rPr>
          <w:lang w:eastAsia="zh-TW"/>
        </w:rPr>
        <w:t xml:space="preserve"> </w:t>
      </w:r>
      <w:r w:rsidR="00844AF5" w:rsidRPr="00385A21">
        <w:rPr>
          <w:lang w:eastAsia="zh-TW"/>
        </w:rPr>
        <w:t xml:space="preserve">the impact of this form on performance </w:t>
      </w:r>
      <w:r w:rsidR="00442159" w:rsidRPr="00385A21">
        <w:rPr>
          <w:lang w:eastAsia="zh-TW"/>
        </w:rPr>
        <w:t>with data from a</w:t>
      </w:r>
      <w:r w:rsidR="00A95E86" w:rsidRPr="00385A21">
        <w:rPr>
          <w:lang w:eastAsia="zh-TW"/>
        </w:rPr>
        <w:t xml:space="preserve"> school</w:t>
      </w:r>
      <w:r w:rsidR="00442159" w:rsidRPr="00385A21">
        <w:rPr>
          <w:lang w:eastAsia="zh-TW"/>
        </w:rPr>
        <w:t xml:space="preserve"> district</w:t>
      </w:r>
      <w:r w:rsidR="00A95E86" w:rsidRPr="00385A21">
        <w:rPr>
          <w:lang w:eastAsia="zh-TW"/>
        </w:rPr>
        <w:t xml:space="preserve">. </w:t>
      </w:r>
    </w:p>
    <w:p w14:paraId="2FFF7282" w14:textId="7CE8B64B" w:rsidR="006A0D5A" w:rsidRPr="00385A21" w:rsidRDefault="00FB0235" w:rsidP="00926D91">
      <w:pPr>
        <w:pStyle w:val="Heading1"/>
        <w:rPr>
          <w:rFonts w:asciiTheme="majorHAnsi" w:hAnsiTheme="majorHAnsi"/>
        </w:rPr>
      </w:pPr>
      <w:r w:rsidRPr="00385A21">
        <w:rPr>
          <w:rFonts w:asciiTheme="majorHAnsi" w:hAnsiTheme="majorHAnsi"/>
        </w:rPr>
        <w:t xml:space="preserve">The </w:t>
      </w:r>
      <w:r w:rsidR="00A442F1" w:rsidRPr="00385A21">
        <w:rPr>
          <w:rFonts w:asciiTheme="majorHAnsi" w:hAnsiTheme="majorHAnsi"/>
        </w:rPr>
        <w:t>p</w:t>
      </w:r>
      <w:r w:rsidR="00420E21" w:rsidRPr="00385A21">
        <w:rPr>
          <w:rFonts w:asciiTheme="majorHAnsi" w:hAnsiTheme="majorHAnsi"/>
        </w:rPr>
        <w:t xml:space="preserve">rofessions: </w:t>
      </w:r>
      <w:r w:rsidRPr="00385A21">
        <w:rPr>
          <w:rFonts w:asciiTheme="majorHAnsi" w:hAnsiTheme="majorHAnsi"/>
        </w:rPr>
        <w:t xml:space="preserve">From </w:t>
      </w:r>
      <w:r w:rsidR="00A442F1" w:rsidRPr="00385A21">
        <w:rPr>
          <w:rFonts w:asciiTheme="majorHAnsi" w:hAnsiTheme="majorHAnsi"/>
        </w:rPr>
        <w:t>g</w:t>
      </w:r>
      <w:r w:rsidRPr="00385A21">
        <w:rPr>
          <w:rFonts w:asciiTheme="majorHAnsi" w:hAnsiTheme="majorHAnsi"/>
        </w:rPr>
        <w:t xml:space="preserve">uild to </w:t>
      </w:r>
      <w:r w:rsidR="00A442F1" w:rsidRPr="00385A21">
        <w:rPr>
          <w:rFonts w:asciiTheme="majorHAnsi" w:hAnsiTheme="majorHAnsi"/>
        </w:rPr>
        <w:t>c</w:t>
      </w:r>
      <w:r w:rsidR="00380155" w:rsidRPr="00385A21">
        <w:rPr>
          <w:rFonts w:asciiTheme="majorHAnsi" w:hAnsiTheme="majorHAnsi"/>
        </w:rPr>
        <w:t>ontract</w:t>
      </w:r>
    </w:p>
    <w:p w14:paraId="0B2761C8" w14:textId="265A7938" w:rsidR="00B52A39" w:rsidRPr="00385A21" w:rsidRDefault="00A02511">
      <w:pPr>
        <w:rPr>
          <w:lang w:eastAsia="zh-TW"/>
        </w:rPr>
      </w:pPr>
      <w:r w:rsidRPr="00385A21">
        <w:rPr>
          <w:lang w:eastAsia="zh-TW"/>
        </w:rPr>
        <w:t>P</w:t>
      </w:r>
      <w:r w:rsidR="00B1004F" w:rsidRPr="00385A21">
        <w:rPr>
          <w:lang w:eastAsia="zh-TW"/>
        </w:rPr>
        <w:t>rofessio</w:t>
      </w:r>
      <w:r w:rsidR="00380155" w:rsidRPr="00385A21">
        <w:rPr>
          <w:lang w:eastAsia="zh-TW"/>
        </w:rPr>
        <w:t>nal occupations can</w:t>
      </w:r>
      <w:r w:rsidR="00B1004F" w:rsidRPr="00385A21">
        <w:rPr>
          <w:lang w:eastAsia="zh-TW"/>
        </w:rPr>
        <w:t xml:space="preserve"> be characterized </w:t>
      </w:r>
      <w:r w:rsidR="00A95E86" w:rsidRPr="00385A21">
        <w:rPr>
          <w:lang w:eastAsia="zh-TW"/>
        </w:rPr>
        <w:t>by</w:t>
      </w:r>
      <w:r w:rsidR="00B1004F" w:rsidRPr="00385A21">
        <w:rPr>
          <w:lang w:eastAsia="zh-TW"/>
        </w:rPr>
        <w:t xml:space="preserve"> three main attributes: (a) non-routine tasks requiring expertise based on both abstract knowledge and practical apprenticeship; (b) occupational monopoly over this practice jurisdiction and individual autonomy within it; and (c) legal and ethical responsibility for this practice that is typically </w:t>
      </w:r>
      <w:r w:rsidR="00B1004F" w:rsidRPr="00385A21">
        <w:rPr>
          <w:lang w:eastAsia="zh-TW"/>
        </w:rPr>
        <w:lastRenderedPageBreak/>
        <w:t xml:space="preserve">reflected in values of service. </w:t>
      </w:r>
      <w:r w:rsidR="008831C7" w:rsidRPr="00385A21">
        <w:rPr>
          <w:lang w:eastAsia="zh-TW"/>
        </w:rPr>
        <w:t>The third of these three attributes makes professionals</w:t>
      </w:r>
      <w:r w:rsidR="002515F3" w:rsidRPr="00385A21">
        <w:rPr>
          <w:lang w:eastAsia="zh-TW"/>
        </w:rPr>
        <w:t xml:space="preserve"> </w:t>
      </w:r>
      <w:r w:rsidR="00C25946" w:rsidRPr="00385A21">
        <w:rPr>
          <w:lang w:eastAsia="zh-TW"/>
        </w:rPr>
        <w:t xml:space="preserve">distinctive in </w:t>
      </w:r>
      <w:r w:rsidR="008831C7" w:rsidRPr="00385A21">
        <w:rPr>
          <w:lang w:eastAsia="zh-TW"/>
        </w:rPr>
        <w:t>their</w:t>
      </w:r>
      <w:r w:rsidR="00C25946" w:rsidRPr="00385A21">
        <w:rPr>
          <w:lang w:eastAsia="zh-TW"/>
        </w:rPr>
        <w:t xml:space="preserve"> </w:t>
      </w:r>
      <w:r w:rsidR="00CD6BC8" w:rsidRPr="00385A21">
        <w:rPr>
          <w:lang w:eastAsia="zh-TW"/>
        </w:rPr>
        <w:t>“value-rational”</w:t>
      </w:r>
      <w:r w:rsidR="002515F3" w:rsidRPr="00385A21">
        <w:rPr>
          <w:lang w:eastAsia="zh-TW"/>
        </w:rPr>
        <w:t xml:space="preserve"> </w:t>
      </w:r>
      <w:r w:rsidR="007E1DAE" w:rsidRPr="00385A21">
        <w:rPr>
          <w:lang w:eastAsia="zh-TW"/>
        </w:rPr>
        <w:t>action orientation:</w:t>
      </w:r>
      <w:r w:rsidR="008831C7" w:rsidRPr="00385A21">
        <w:rPr>
          <w:lang w:eastAsia="zh-TW"/>
        </w:rPr>
        <w:t xml:space="preserve"> </w:t>
      </w:r>
      <w:r w:rsidR="007E1DAE" w:rsidRPr="00385A21">
        <w:rPr>
          <w:lang w:eastAsia="zh-TW"/>
        </w:rPr>
        <w:t xml:space="preserve">their daily work is oriented by </w:t>
      </w:r>
      <w:r w:rsidR="008831C7" w:rsidRPr="00385A21">
        <w:rPr>
          <w:lang w:eastAsia="zh-TW"/>
        </w:rPr>
        <w:t xml:space="preserve">their </w:t>
      </w:r>
      <w:r w:rsidR="002515F3" w:rsidRPr="00385A21">
        <w:rPr>
          <w:lang w:eastAsia="zh-TW"/>
        </w:rPr>
        <w:t xml:space="preserve">commitment to ultimate </w:t>
      </w:r>
      <w:r w:rsidR="009E00D3" w:rsidRPr="00385A21">
        <w:rPr>
          <w:lang w:eastAsia="zh-TW"/>
        </w:rPr>
        <w:t xml:space="preserve">responsibility to </w:t>
      </w:r>
      <w:r w:rsidR="002515F3" w:rsidRPr="00385A21">
        <w:rPr>
          <w:lang w:eastAsia="zh-TW"/>
        </w:rPr>
        <w:t>value</w:t>
      </w:r>
      <w:r w:rsidR="00DA5DD5" w:rsidRPr="00385A21">
        <w:rPr>
          <w:lang w:eastAsia="zh-TW"/>
        </w:rPr>
        <w:t xml:space="preserve">s such as justice, health, education </w:t>
      </w:r>
      <w:r w:rsidR="00AC51D4" w:rsidRPr="008E6C3A">
        <w:rPr>
          <w:lang w:eastAsia="zh-TW"/>
        </w:rPr>
        <w:fldChar w:fldCharType="begin"/>
      </w:r>
      <w:r w:rsidR="006212D3" w:rsidRPr="00385A21">
        <w:rPr>
          <w:lang w:eastAsia="zh-TW"/>
        </w:rPr>
        <w:instrText xml:space="preserve"> ADDIN EN.CITE &lt;EndNote&gt;&lt;Cite&gt;&lt;Author&gt;Satow&lt;/Author&gt;&lt;Year&gt;1975&lt;/Year&gt;&lt;RecNum&gt;1237&lt;/RecNum&gt;&lt;DisplayText&gt;(Satow, 1975)&lt;/DisplayText&gt;&lt;record&gt;&lt;rec-number&gt;1237&lt;/rec-number&gt;&lt;foreign-keys&gt;&lt;key app="EN" db-id="e5vdw9dwdxspdaedftkv5dwba0p9xzdrsdtt" timestamp="0"&gt;1237&lt;/key&gt;&lt;/foreign-keys&gt;&lt;ref-type name="Journal Article"&gt;17&lt;/ref-type&gt;&lt;contributors&gt;&lt;authors&gt;&lt;author&gt;Satow, R. L&lt;/author&gt;&lt;/authors&gt;&lt;/contributors&gt;&lt;titles&gt;&lt;title&gt;Value-rational authority and professional organizations&lt;/title&gt;&lt;secondary-title&gt;Administrative Science Quarterly&lt;/secondary-title&gt;&lt;/titles&gt;&lt;periodical&gt;&lt;full-title&gt;Administrative Science Quarterly&lt;/full-title&gt;&lt;abbr-1&gt;Admin. Sci. Quart.&lt;/abbr-1&gt;&lt;abbr-2&gt;Adm Sci Q&lt;/abbr-2&gt;&lt;/periodical&gt;&lt;pages&gt;526-531&lt;/pages&gt;&lt;volume&gt;20&lt;/volume&gt;&lt;number&gt;4&lt;/number&gt;&lt;dates&gt;&lt;year&gt;1975&lt;/year&gt;&lt;/dates&gt;&lt;urls&gt;&lt;/urls&gt;&lt;/record&gt;&lt;/Cite&gt;&lt;/EndNote&gt;</w:instrText>
      </w:r>
      <w:r w:rsidR="00AC51D4" w:rsidRPr="008E6C3A">
        <w:rPr>
          <w:lang w:eastAsia="zh-TW"/>
        </w:rPr>
        <w:fldChar w:fldCharType="separate"/>
      </w:r>
      <w:r w:rsidR="00AC51D4" w:rsidRPr="00385A21">
        <w:rPr>
          <w:noProof/>
          <w:lang w:eastAsia="zh-TW"/>
        </w:rPr>
        <w:t>(</w:t>
      </w:r>
      <w:hyperlink w:anchor="_ENREF_53" w:tooltip="Satow, 1975 #1237" w:history="1">
        <w:r w:rsidR="00555ACC" w:rsidRPr="00385A21">
          <w:rPr>
            <w:noProof/>
            <w:lang w:eastAsia="zh-TW"/>
          </w:rPr>
          <w:t>Satow, 1975</w:t>
        </w:r>
      </w:hyperlink>
      <w:r w:rsidR="00AC51D4" w:rsidRPr="00385A21">
        <w:rPr>
          <w:noProof/>
          <w:lang w:eastAsia="zh-TW"/>
        </w:rPr>
        <w:t>)</w:t>
      </w:r>
      <w:r w:rsidR="00AC51D4" w:rsidRPr="008E6C3A">
        <w:rPr>
          <w:lang w:eastAsia="zh-TW"/>
        </w:rPr>
        <w:fldChar w:fldCharType="end"/>
      </w:r>
      <w:r w:rsidR="00AC51D4" w:rsidRPr="00385A21">
        <w:rPr>
          <w:lang w:eastAsia="zh-TW"/>
        </w:rPr>
        <w:t xml:space="preserve">. </w:t>
      </w:r>
      <w:r w:rsidR="002515F3" w:rsidRPr="00385A21">
        <w:rPr>
          <w:lang w:eastAsia="zh-TW"/>
        </w:rPr>
        <w:t xml:space="preserve">Such </w:t>
      </w:r>
      <w:r w:rsidR="003718C8" w:rsidRPr="00385A21">
        <w:rPr>
          <w:lang w:eastAsia="zh-TW"/>
        </w:rPr>
        <w:t xml:space="preserve">an </w:t>
      </w:r>
      <w:r w:rsidR="002515F3" w:rsidRPr="00385A21">
        <w:rPr>
          <w:lang w:eastAsia="zh-TW"/>
        </w:rPr>
        <w:t xml:space="preserve">action </w:t>
      </w:r>
      <w:r w:rsidR="003718C8" w:rsidRPr="00385A21">
        <w:rPr>
          <w:lang w:eastAsia="zh-TW"/>
        </w:rPr>
        <w:t xml:space="preserve">orientation </w:t>
      </w:r>
      <w:r w:rsidR="002515F3" w:rsidRPr="00385A21">
        <w:rPr>
          <w:lang w:eastAsia="zh-TW"/>
        </w:rPr>
        <w:t>contrasts with traditionalis</w:t>
      </w:r>
      <w:r w:rsidR="003547C7" w:rsidRPr="00385A21">
        <w:rPr>
          <w:lang w:eastAsia="zh-TW"/>
        </w:rPr>
        <w:t>tic action, which</w:t>
      </w:r>
      <w:r w:rsidR="00FD1E57" w:rsidRPr="00385A21">
        <w:rPr>
          <w:lang w:eastAsia="zh-TW"/>
        </w:rPr>
        <w:t xml:space="preserve"> is oriented </w:t>
      </w:r>
      <w:r w:rsidR="00BA6C14" w:rsidRPr="00385A21">
        <w:rPr>
          <w:lang w:eastAsia="zh-TW"/>
        </w:rPr>
        <w:t xml:space="preserve">to the means of action </w:t>
      </w:r>
      <w:r w:rsidR="00FD1E57" w:rsidRPr="00385A21">
        <w:rPr>
          <w:lang w:eastAsia="zh-TW"/>
        </w:rPr>
        <w:t>by habit or attachment to sacred trad</w:t>
      </w:r>
      <w:r w:rsidR="00BA6C14" w:rsidRPr="00385A21">
        <w:rPr>
          <w:lang w:eastAsia="zh-TW"/>
        </w:rPr>
        <w:t>i</w:t>
      </w:r>
      <w:r w:rsidR="00FD1E57" w:rsidRPr="00385A21">
        <w:rPr>
          <w:lang w:eastAsia="zh-TW"/>
        </w:rPr>
        <w:t>tion</w:t>
      </w:r>
      <w:r w:rsidR="00BA6C14" w:rsidRPr="00385A21">
        <w:rPr>
          <w:lang w:eastAsia="zh-TW"/>
        </w:rPr>
        <w:t>;</w:t>
      </w:r>
      <w:r w:rsidR="00811135" w:rsidRPr="00385A21">
        <w:rPr>
          <w:lang w:eastAsia="zh-TW"/>
        </w:rPr>
        <w:t xml:space="preserve"> </w:t>
      </w:r>
      <w:r w:rsidR="007E1DAE" w:rsidRPr="00385A21">
        <w:rPr>
          <w:lang w:eastAsia="zh-TW"/>
        </w:rPr>
        <w:t xml:space="preserve">it contrasts </w:t>
      </w:r>
      <w:r w:rsidR="00811135" w:rsidRPr="00385A21">
        <w:rPr>
          <w:lang w:eastAsia="zh-TW"/>
        </w:rPr>
        <w:t xml:space="preserve">with affectual action, which </w:t>
      </w:r>
      <w:r w:rsidR="00BA6C14" w:rsidRPr="00385A21">
        <w:rPr>
          <w:lang w:eastAsia="zh-TW"/>
        </w:rPr>
        <w:t>is oriented to emotional goals;</w:t>
      </w:r>
      <w:r w:rsidR="00811135" w:rsidRPr="00385A21">
        <w:rPr>
          <w:lang w:eastAsia="zh-TW"/>
        </w:rPr>
        <w:t xml:space="preserve"> and </w:t>
      </w:r>
      <w:r w:rsidR="007E1DAE" w:rsidRPr="00385A21">
        <w:rPr>
          <w:lang w:eastAsia="zh-TW"/>
        </w:rPr>
        <w:t xml:space="preserve">it contrasts </w:t>
      </w:r>
      <w:r w:rsidR="00811135" w:rsidRPr="00385A21">
        <w:rPr>
          <w:lang w:eastAsia="zh-TW"/>
        </w:rPr>
        <w:t xml:space="preserve">with instrumental-rational action which </w:t>
      </w:r>
      <w:r w:rsidR="00BA6C14" w:rsidRPr="00385A21">
        <w:rPr>
          <w:lang w:eastAsia="zh-TW"/>
        </w:rPr>
        <w:t>is oriented to the selectio</w:t>
      </w:r>
      <w:r w:rsidR="007E1DAE" w:rsidRPr="00385A21">
        <w:rPr>
          <w:lang w:eastAsia="zh-TW"/>
        </w:rPr>
        <w:t>n of the most efficient means for</w:t>
      </w:r>
      <w:r w:rsidR="00BA6C14" w:rsidRPr="00385A21">
        <w:rPr>
          <w:lang w:eastAsia="zh-TW"/>
        </w:rPr>
        <w:t xml:space="preserve"> reaching </w:t>
      </w:r>
      <w:r w:rsidR="007E1DAE" w:rsidRPr="00385A21">
        <w:rPr>
          <w:lang w:eastAsia="zh-TW"/>
        </w:rPr>
        <w:t>taken-for-granted</w:t>
      </w:r>
      <w:r w:rsidR="003718C8" w:rsidRPr="00385A21">
        <w:rPr>
          <w:lang w:eastAsia="zh-TW"/>
        </w:rPr>
        <w:t xml:space="preserve"> </w:t>
      </w:r>
      <w:r w:rsidR="00BA6C14" w:rsidRPr="00385A21">
        <w:rPr>
          <w:lang w:eastAsia="zh-TW"/>
        </w:rPr>
        <w:t>ends.</w:t>
      </w:r>
      <w:r w:rsidR="001C2FE9" w:rsidRPr="00385A21">
        <w:tab/>
      </w:r>
    </w:p>
    <w:p w14:paraId="5BF4071C" w14:textId="044108EC" w:rsidR="00C42BC3" w:rsidRPr="00385A21" w:rsidRDefault="00A02511">
      <w:pPr>
        <w:rPr>
          <w:lang w:eastAsia="zh-TW"/>
        </w:rPr>
      </w:pPr>
      <w:r w:rsidRPr="00385A21">
        <w:t xml:space="preserve">Weber </w:t>
      </w:r>
      <w:r w:rsidR="004C288C" w:rsidRPr="00385A21">
        <w:t>doubted that value-rational</w:t>
      </w:r>
      <w:r w:rsidR="003D6261" w:rsidRPr="00385A21">
        <w:t xml:space="preserve">ity </w:t>
      </w:r>
      <w:r w:rsidR="004C288C" w:rsidRPr="00385A21">
        <w:t>could form the basis of robust, large-scale, purposive organization because, in his view, it lacks a feature he saw as essential</w:t>
      </w:r>
      <w:r w:rsidR="001C2FE9" w:rsidRPr="00385A21">
        <w:t xml:space="preserve"> to such endeavors</w:t>
      </w:r>
      <w:r w:rsidR="004C288C" w:rsidRPr="00385A21">
        <w:t>, namely imperative command (Weber, 1978: Vol. I, pp. 271-284; 289-292).</w:t>
      </w:r>
      <w:r w:rsidR="00DA5DD5" w:rsidRPr="00385A21">
        <w:rPr>
          <w:rStyle w:val="FootnoteReference"/>
        </w:rPr>
        <w:footnoteReference w:id="1"/>
      </w:r>
      <w:r w:rsidR="004C288C" w:rsidRPr="00385A21">
        <w:t xml:space="preserve"> Indeed, under value-rationality, actors’ behavior is coordinated, in the first instance, only by their common rational commitment to the shared end-value, and in such a </w:t>
      </w:r>
      <w:r w:rsidR="00400412" w:rsidRPr="00385A21">
        <w:t>collectivity</w:t>
      </w:r>
      <w:r w:rsidR="004C288C" w:rsidRPr="00385A21">
        <w:t xml:space="preserve">, the scope for coordination by command is very limited. It is therefore a poor instrument for implementing the will of a master. </w:t>
      </w:r>
      <w:r w:rsidR="00C42BC3" w:rsidRPr="00385A21">
        <w:rPr>
          <w:lang w:eastAsia="zh-TW"/>
        </w:rPr>
        <w:t>Weber saw value-rationa</w:t>
      </w:r>
      <w:r w:rsidR="00400412" w:rsidRPr="00385A21">
        <w:rPr>
          <w:lang w:eastAsia="zh-TW"/>
        </w:rPr>
        <w:t>lity</w:t>
      </w:r>
      <w:r w:rsidR="003D6261" w:rsidRPr="00385A21">
        <w:rPr>
          <w:lang w:eastAsia="zh-TW"/>
        </w:rPr>
        <w:t xml:space="preserve"> </w:t>
      </w:r>
      <w:r w:rsidR="00C42BC3" w:rsidRPr="00385A21">
        <w:rPr>
          <w:lang w:eastAsia="zh-TW"/>
        </w:rPr>
        <w:t>as effective only in small</w:t>
      </w:r>
      <w:r w:rsidR="003D6261" w:rsidRPr="00385A21">
        <w:rPr>
          <w:lang w:eastAsia="zh-TW"/>
        </w:rPr>
        <w:t xml:space="preserve">, “collegial” </w:t>
      </w:r>
      <w:r w:rsidR="00C42BC3" w:rsidRPr="00385A21">
        <w:rPr>
          <w:lang w:eastAsia="zh-TW"/>
        </w:rPr>
        <w:t>organizatio</w:t>
      </w:r>
      <w:r w:rsidR="00B52A39" w:rsidRPr="00385A21">
        <w:rPr>
          <w:lang w:eastAsia="zh-TW"/>
        </w:rPr>
        <w:t>ns</w:t>
      </w:r>
      <w:r w:rsidR="000A2EBB" w:rsidRPr="00385A21">
        <w:rPr>
          <w:lang w:eastAsia="zh-TW"/>
        </w:rPr>
        <w:t xml:space="preserve"> —</w:t>
      </w:r>
      <w:r w:rsidR="00C42BC3" w:rsidRPr="00385A21">
        <w:rPr>
          <w:lang w:eastAsia="zh-TW"/>
        </w:rPr>
        <w:t>advisory bodies without decision-making responsibilities, and the small leadership groups at the top of large organizations</w:t>
      </w:r>
      <w:r w:rsidR="00E65D4B" w:rsidRPr="00385A21">
        <w:rPr>
          <w:lang w:eastAsia="zh-TW"/>
        </w:rPr>
        <w:t xml:space="preserve"> </w:t>
      </w:r>
      <w:r w:rsidR="00AC51D4" w:rsidRPr="008E6C3A">
        <w:rPr>
          <w:lang w:eastAsia="zh-TW"/>
        </w:rPr>
        <w:fldChar w:fldCharType="begin"/>
      </w:r>
      <w:r w:rsidR="006212D3" w:rsidRPr="00385A21">
        <w:rPr>
          <w:lang w:eastAsia="zh-TW"/>
        </w:rPr>
        <w:instrText xml:space="preserve"> ADDIN EN.CITE &lt;EndNote&gt;&lt;Cite&gt;&lt;Author&gt;Noble&lt;/Author&gt;&lt;Year&gt;1970&lt;/Year&gt;&lt;RecNum&gt;15274&lt;/RecNum&gt;&lt;DisplayText&gt;(Noble &amp;amp; Pym, 1970)&lt;/DisplayText&gt;&lt;record&gt;&lt;rec-number&gt;15274&lt;/rec-number&gt;&lt;foreign-keys&gt;&lt;key app="EN" db-id="e5vdw9dwdxspdaedftkv5dwba0p9xzdrsdtt" timestamp="1349890432"&gt;15274&lt;/key&gt;&lt;/foreign-keys&gt;&lt;ref-type name="Journal Article"&gt;17&lt;/ref-type&gt;&lt;contributors&gt;&lt;authors&gt;&lt;author&gt;Noble, T.&lt;/author&gt;&lt;author&gt;Pym, B.&lt;/author&gt;&lt;/authors&gt;&lt;/contributors&gt;&lt;titles&gt;&lt;title&gt;Collegial authority and the receding locus of power&lt;/title&gt;&lt;secondary-title&gt;British Journal of Sociology&lt;/secondary-title&gt;&lt;/titles&gt;&lt;periodical&gt;&lt;full-title&gt;British Journal of Sociology&lt;/full-title&gt;&lt;abbr-1&gt;Br. J. Sociology&lt;/abbr-1&gt;&lt;abbr-2&gt;Br J Sociol&lt;/abbr-2&gt;&lt;/periodical&gt;&lt;pages&gt;431-445&lt;/pages&gt;&lt;dates&gt;&lt;year&gt;1970&lt;/year&gt;&lt;/dates&gt;&lt;isbn&gt;0007-1315&lt;/isbn&gt;&lt;urls&gt;&lt;/urls&gt;&lt;/record&gt;&lt;/Cite&gt;&lt;/EndNote&gt;</w:instrText>
      </w:r>
      <w:r w:rsidR="00AC51D4" w:rsidRPr="008E6C3A">
        <w:rPr>
          <w:lang w:eastAsia="zh-TW"/>
        </w:rPr>
        <w:fldChar w:fldCharType="separate"/>
      </w:r>
      <w:r w:rsidR="00AC51D4" w:rsidRPr="00385A21">
        <w:rPr>
          <w:noProof/>
          <w:lang w:eastAsia="zh-TW"/>
        </w:rPr>
        <w:t>(</w:t>
      </w:r>
      <w:hyperlink w:anchor="_ENREF_45" w:tooltip="Noble, 1970 #15274" w:history="1">
        <w:r w:rsidR="00555ACC" w:rsidRPr="00385A21">
          <w:rPr>
            <w:noProof/>
            <w:lang w:eastAsia="zh-TW"/>
          </w:rPr>
          <w:t>Noble &amp; Pym, 1970</w:t>
        </w:r>
      </w:hyperlink>
      <w:r w:rsidR="00AC51D4" w:rsidRPr="00385A21">
        <w:rPr>
          <w:noProof/>
          <w:lang w:eastAsia="zh-TW"/>
        </w:rPr>
        <w:t>)</w:t>
      </w:r>
      <w:r w:rsidR="00AC51D4" w:rsidRPr="008E6C3A">
        <w:rPr>
          <w:lang w:eastAsia="zh-TW"/>
        </w:rPr>
        <w:fldChar w:fldCharType="end"/>
      </w:r>
      <w:r w:rsidR="000A2EBB" w:rsidRPr="00385A21">
        <w:rPr>
          <w:lang w:eastAsia="zh-TW"/>
        </w:rPr>
        <w:t xml:space="preserve"> </w:t>
      </w:r>
      <w:r w:rsidR="003D6261" w:rsidRPr="00385A21">
        <w:rPr>
          <w:lang w:eastAsia="zh-TW"/>
        </w:rPr>
        <w:t>—</w:t>
      </w:r>
      <w:r w:rsidR="000A2EBB" w:rsidRPr="00385A21">
        <w:rPr>
          <w:lang w:eastAsia="zh-TW"/>
        </w:rPr>
        <w:t xml:space="preserve"> </w:t>
      </w:r>
      <w:r w:rsidR="004C288C" w:rsidRPr="00385A21">
        <w:t xml:space="preserve">not in larger-scale organizations under pressure to make “precise, clear, and above all, rapid decisions” (Weber, 1978: Vol. I, p. 277). </w:t>
      </w:r>
    </w:p>
    <w:p w14:paraId="2FFA967D" w14:textId="2AABBF21" w:rsidR="00EF4FA9" w:rsidRPr="00385A21" w:rsidRDefault="007E1DAE" w:rsidP="005B3783">
      <w:r w:rsidRPr="00385A21">
        <w:t>In the face of</w:t>
      </w:r>
      <w:r w:rsidR="00864B29" w:rsidRPr="00385A21">
        <w:t xml:space="preserve"> this dilemma, how </w:t>
      </w:r>
      <w:r w:rsidRPr="00385A21">
        <w:t xml:space="preserve">then </w:t>
      </w:r>
      <w:r w:rsidR="00B40C05" w:rsidRPr="00385A21">
        <w:t xml:space="preserve">have the professions </w:t>
      </w:r>
      <w:r w:rsidR="003718C8" w:rsidRPr="00385A21">
        <w:t xml:space="preserve">organized </w:t>
      </w:r>
      <w:r w:rsidR="00B40C05" w:rsidRPr="00385A21">
        <w:t xml:space="preserve">themselves? </w:t>
      </w:r>
      <w:r w:rsidR="005B3783" w:rsidRPr="00385A21">
        <w:t xml:space="preserve">When the professions first arose, </w:t>
      </w:r>
      <w:r w:rsidR="00F011AD" w:rsidRPr="00385A21">
        <w:t xml:space="preserve">they buttressed value-rationality </w:t>
      </w:r>
      <w:r w:rsidR="00234BF0" w:rsidRPr="00385A21">
        <w:t xml:space="preserve">with </w:t>
      </w:r>
      <w:r w:rsidR="003718C8" w:rsidRPr="00385A21">
        <w:t xml:space="preserve">organizational </w:t>
      </w:r>
      <w:r w:rsidR="00234BF0" w:rsidRPr="00385A21">
        <w:t>structures based on traditionalism</w:t>
      </w:r>
      <w:r w:rsidR="00F011AD" w:rsidRPr="00385A21">
        <w:t>, borrowing the form of the craft guilds</w:t>
      </w:r>
      <w:r w:rsidR="00AC51D4" w:rsidRPr="00385A21">
        <w:t xml:space="preserve"> </w:t>
      </w:r>
      <w:r w:rsidR="00AC51D4" w:rsidRPr="00A956D5">
        <w:fldChar w:fldCharType="begin"/>
      </w:r>
      <w:r w:rsidR="006212D3" w:rsidRPr="00385A21">
        <w:instrText xml:space="preserve"> ADDIN EN.CITE &lt;EndNote&gt;&lt;Cite&gt;&lt;Author&gt;Light&lt;/Author&gt;&lt;Year&gt;1988&lt;/Year&gt;&lt;RecNum&gt;2847&lt;/RecNum&gt;&lt;DisplayText&gt;(Krause, 1996; Light &amp;amp; Levine, 1988)&lt;/DisplayText&gt;&lt;record&gt;&lt;rec-number&gt;2847&lt;/rec-number&gt;&lt;foreign-keys&gt;&lt;key app="EN" db-id="e5vdw9dwdxspdaedftkv5dwba0p9xzdrsdtt" timestamp="0"&gt;2847&lt;/key&gt;&lt;/foreign-keys&gt;&lt;ref-type name="Journal Article"&gt;17&lt;/ref-type&gt;&lt;contributors&gt;&lt;authors&gt;&lt;author&gt;Light, D.&lt;/author&gt;&lt;author&gt;Levine, S.&lt;/author&gt;&lt;/authors&gt;&lt;/contributors&gt;&lt;titles&gt;&lt;title&gt;The changing character of the medical profession: a theoretical overview&lt;/title&gt;&lt;secondary-title&gt;Milbank Q&lt;/secondary-title&gt;&lt;/titles&gt;&lt;periodical&gt;&lt;full-title&gt;Milbank Quarterly&lt;/full-title&gt;&lt;abbr-1&gt;Milbank Q.&lt;/abbr-1&gt;&lt;abbr-2&gt;Milbank Q&lt;/abbr-2&gt;&lt;/periodical&gt;&lt;pages&gt;10-32&lt;/pages&gt;&lt;volume&gt;66&lt;/volume&gt;&lt;number&gt;Suppl 2&lt;/number&gt;&lt;keywords&gt;&lt;keyword&gt;Europe&lt;/keyword&gt;&lt;keyword&gt;Human&lt;/keyword&gt;&lt;keyword&gt;Medicine/*trends&lt;/keyword&gt;&lt;keyword&gt;Philosophy, Medical&lt;/keyword&gt;&lt;keyword&gt;Power (Psychology)&lt;/keyword&gt;&lt;keyword&gt;Professional Corporations&lt;/keyword&gt;&lt;keyword&gt;Professional Practice/*trends&lt;/keyword&gt;&lt;keyword&gt;Social Control, Formal&lt;/keyword&gt;&lt;keyword&gt;Social Dominance&lt;/keyword&gt;&lt;keyword&gt;Support, Non-U.S. Gov&amp;apos;t&lt;/keyword&gt;&lt;keyword&gt;United States&lt;/keyword&gt;&lt;/keywords&gt;&lt;dates&gt;&lt;year&gt;1988&lt;/year&gt;&lt;/dates&gt;&lt;label&gt;89281276&lt;/label&gt;&lt;urls&gt;&lt;/urls&gt;&lt;/record&gt;&lt;/Cite&gt;&lt;Cite&gt;&lt;Author&gt;Krause&lt;/Author&gt;&lt;Year&gt;1996&lt;/Year&gt;&lt;RecNum&gt;6508&lt;/RecNum&gt;&lt;record&gt;&lt;rec-number&gt;6508&lt;/rec-number&gt;&lt;foreign-keys&gt;&lt;key app="EN" db-id="e5vdw9dwdxspdaedftkv5dwba0p9xzdrsdtt" timestamp="0"&gt;6508&lt;/key&gt;&lt;/foreign-keys&gt;&lt;ref-type name="Book"&gt;6&lt;/ref-type&gt;&lt;contributors&gt;&lt;authors&gt;&lt;author&gt;Krause, E. A. &lt;/author&gt;&lt;/authors&gt;&lt;/contributors&gt;&lt;titles&gt;&lt;title&gt;Death of the Guilds: Professions, States, and the Advance of Capitalism, 1930 to the Present&lt;/title&gt;&lt;/titles&gt;&lt;dates&gt;&lt;year&gt;1996&lt;/year&gt;&lt;/dates&gt;&lt;pub-location&gt;New Haven&lt;/pub-location&gt;&lt;publisher&gt;Yale University Press&lt;/publisher&gt;&lt;urls&gt;&lt;/urls&gt;&lt;/record&gt;&lt;/Cite&gt;&lt;/EndNote&gt;</w:instrText>
      </w:r>
      <w:r w:rsidR="00AC51D4" w:rsidRPr="00A956D5">
        <w:fldChar w:fldCharType="separate"/>
      </w:r>
      <w:r w:rsidR="00AC51D4" w:rsidRPr="00385A21">
        <w:rPr>
          <w:noProof/>
        </w:rPr>
        <w:t>(</w:t>
      </w:r>
      <w:hyperlink w:anchor="_ENREF_29" w:tooltip="Krause, 1996 #6508" w:history="1">
        <w:r w:rsidR="00555ACC" w:rsidRPr="00385A21">
          <w:rPr>
            <w:noProof/>
          </w:rPr>
          <w:t>Krause, 1996</w:t>
        </w:r>
      </w:hyperlink>
      <w:r w:rsidR="00AC51D4" w:rsidRPr="00385A21">
        <w:rPr>
          <w:noProof/>
        </w:rPr>
        <w:t xml:space="preserve">; </w:t>
      </w:r>
      <w:hyperlink w:anchor="_ENREF_35" w:tooltip="Light, 1988 #2847" w:history="1">
        <w:r w:rsidR="00555ACC" w:rsidRPr="00385A21">
          <w:rPr>
            <w:noProof/>
          </w:rPr>
          <w:t>Light &amp; Levine, 1988</w:t>
        </w:r>
      </w:hyperlink>
      <w:r w:rsidR="00AC51D4" w:rsidRPr="00385A21">
        <w:rPr>
          <w:noProof/>
        </w:rPr>
        <w:t>)</w:t>
      </w:r>
      <w:r w:rsidR="00AC51D4" w:rsidRPr="00A956D5">
        <w:fldChar w:fldCharType="end"/>
      </w:r>
      <w:r w:rsidR="00F011AD" w:rsidRPr="00385A21">
        <w:rPr>
          <w:lang w:eastAsia="zh-TW"/>
        </w:rPr>
        <w:t>. The professions</w:t>
      </w:r>
      <w:r w:rsidR="00104D43" w:rsidRPr="00385A21">
        <w:rPr>
          <w:lang w:eastAsia="zh-TW"/>
        </w:rPr>
        <w:t xml:space="preserve"> </w:t>
      </w:r>
      <w:r w:rsidR="003F0828" w:rsidRPr="00385A21">
        <w:rPr>
          <w:lang w:eastAsia="zh-TW"/>
        </w:rPr>
        <w:t xml:space="preserve">thus </w:t>
      </w:r>
      <w:r w:rsidR="00104D43" w:rsidRPr="00385A21">
        <w:rPr>
          <w:lang w:eastAsia="zh-TW"/>
        </w:rPr>
        <w:t xml:space="preserve">long resembled </w:t>
      </w:r>
      <w:r w:rsidR="005B3783" w:rsidRPr="00385A21">
        <w:rPr>
          <w:lang w:eastAsia="zh-TW"/>
        </w:rPr>
        <w:t>guilds</w:t>
      </w:r>
      <w:r w:rsidR="00104D43" w:rsidRPr="00385A21">
        <w:rPr>
          <w:lang w:eastAsia="zh-TW"/>
        </w:rPr>
        <w:t xml:space="preserve"> — </w:t>
      </w:r>
      <w:r w:rsidR="005B3783" w:rsidRPr="00385A21">
        <w:rPr>
          <w:lang w:eastAsia="zh-TW"/>
        </w:rPr>
        <w:t xml:space="preserve">largely </w:t>
      </w:r>
      <w:r w:rsidR="00F011AD" w:rsidRPr="00385A21">
        <w:rPr>
          <w:lang w:eastAsia="zh-TW"/>
        </w:rPr>
        <w:t xml:space="preserve">traditionalistic, </w:t>
      </w:r>
      <w:r w:rsidR="005B3783" w:rsidRPr="00385A21">
        <w:rPr>
          <w:i/>
          <w:lang w:eastAsia="zh-TW"/>
        </w:rPr>
        <w:t>Gemeinschaft</w:t>
      </w:r>
      <w:r w:rsidR="005B3783" w:rsidRPr="00385A21">
        <w:rPr>
          <w:lang w:eastAsia="zh-TW"/>
        </w:rPr>
        <w:t xml:space="preserve">-type collectivities, </w:t>
      </w:r>
      <w:r w:rsidR="005B3783" w:rsidRPr="00385A21">
        <w:t xml:space="preserve">reliant on fixed status hierarchies, </w:t>
      </w:r>
      <w:r w:rsidR="001C2FE9" w:rsidRPr="00385A21">
        <w:t xml:space="preserve">and </w:t>
      </w:r>
      <w:r w:rsidR="005B3783" w:rsidRPr="00385A21">
        <w:t>oriented to handing on distinctive tradition</w:t>
      </w:r>
      <w:r w:rsidR="004F6D4B" w:rsidRPr="00385A21">
        <w:t>s of expertise that were</w:t>
      </w:r>
      <w:r w:rsidR="005B3783" w:rsidRPr="00385A21">
        <w:t xml:space="preserve"> closely</w:t>
      </w:r>
      <w:r w:rsidR="00302A01" w:rsidRPr="00385A21">
        <w:t xml:space="preserve"> </w:t>
      </w:r>
      <w:r w:rsidR="005B3783" w:rsidRPr="00385A21">
        <w:t>held against outside</w:t>
      </w:r>
      <w:r w:rsidR="000A2EBB" w:rsidRPr="00385A21">
        <w:t>rs</w:t>
      </w:r>
      <w:r w:rsidR="005B3783" w:rsidRPr="00385A21">
        <w:t xml:space="preserve">. </w:t>
      </w:r>
      <w:r w:rsidR="00F67FB7" w:rsidRPr="00385A21">
        <w:t>T</w:t>
      </w:r>
      <w:r w:rsidR="005B3783" w:rsidRPr="00385A21">
        <w:t xml:space="preserve">rust </w:t>
      </w:r>
      <w:r w:rsidR="00F67FB7" w:rsidRPr="00385A21">
        <w:t>here was</w:t>
      </w:r>
      <w:r w:rsidR="005B3783" w:rsidRPr="00385A21">
        <w:t xml:space="preserve"> based on adherence to common traditions and embedded in </w:t>
      </w:r>
      <w:r w:rsidR="001C2FE9" w:rsidRPr="00385A21">
        <w:t>rigid</w:t>
      </w:r>
      <w:r w:rsidR="005B3783" w:rsidRPr="00385A21">
        <w:t xml:space="preserve"> status structures.</w:t>
      </w:r>
      <w:r w:rsidR="00B40C05" w:rsidRPr="00385A21">
        <w:t xml:space="preserve"> </w:t>
      </w:r>
      <w:r w:rsidR="00B40C05" w:rsidRPr="00385A21">
        <w:rPr>
          <w:i/>
        </w:rPr>
        <w:t>Professional responsibility here meant loyalty – loyalty to one’s professional peers</w:t>
      </w:r>
      <w:r w:rsidR="00551B5C" w:rsidRPr="00385A21">
        <w:rPr>
          <w:i/>
        </w:rPr>
        <w:t xml:space="preserve">, superiors, and traditions. </w:t>
      </w:r>
    </w:p>
    <w:p w14:paraId="78517EC0" w14:textId="7F4FAB1D" w:rsidR="005B3783" w:rsidRPr="00385A21" w:rsidRDefault="004F6D4B" w:rsidP="003422C5">
      <w:r w:rsidRPr="00385A21">
        <w:rPr>
          <w:lang w:eastAsia="zh-TW"/>
        </w:rPr>
        <w:t xml:space="preserve">The limitations of this form </w:t>
      </w:r>
      <w:r w:rsidR="001C2FE9" w:rsidRPr="00385A21">
        <w:rPr>
          <w:lang w:eastAsia="zh-TW"/>
        </w:rPr>
        <w:t xml:space="preserve">of professionalism </w:t>
      </w:r>
      <w:r w:rsidRPr="00385A21">
        <w:rPr>
          <w:lang w:eastAsia="zh-TW"/>
        </w:rPr>
        <w:t xml:space="preserve">are well known. </w:t>
      </w:r>
      <w:r w:rsidR="008F7643" w:rsidRPr="00385A21">
        <w:rPr>
          <w:lang w:eastAsia="zh-TW"/>
        </w:rPr>
        <w:t xml:space="preserve">Relative to collectivities based on the </w:t>
      </w:r>
      <w:r w:rsidR="003718C8" w:rsidRPr="00385A21">
        <w:rPr>
          <w:lang w:eastAsia="zh-TW"/>
        </w:rPr>
        <w:t>self-interested</w:t>
      </w:r>
      <w:r w:rsidR="000A2EBB" w:rsidRPr="00385A21">
        <w:rPr>
          <w:lang w:eastAsia="zh-TW"/>
        </w:rPr>
        <w:t xml:space="preserve">, </w:t>
      </w:r>
      <w:r w:rsidR="003718C8" w:rsidRPr="00385A21">
        <w:rPr>
          <w:lang w:eastAsia="zh-TW"/>
        </w:rPr>
        <w:t xml:space="preserve">contractual logic of </w:t>
      </w:r>
      <w:r w:rsidR="008F7643" w:rsidRPr="00385A21">
        <w:rPr>
          <w:lang w:eastAsia="zh-TW"/>
        </w:rPr>
        <w:t>markets or bureaucracies, traditionalistic guilds</w:t>
      </w:r>
      <w:r w:rsidR="00CC1A3D" w:rsidRPr="00385A21">
        <w:rPr>
          <w:lang w:eastAsia="zh-TW"/>
        </w:rPr>
        <w:t xml:space="preserve"> </w:t>
      </w:r>
      <w:r w:rsidR="00104D43" w:rsidRPr="00385A21">
        <w:rPr>
          <w:lang w:eastAsia="zh-TW"/>
        </w:rPr>
        <w:t>we</w:t>
      </w:r>
      <w:r w:rsidR="00CC1A3D" w:rsidRPr="00385A21">
        <w:rPr>
          <w:lang w:eastAsia="zh-TW"/>
        </w:rPr>
        <w:t xml:space="preserve">re slow to develop and diffuse </w:t>
      </w:r>
      <w:r w:rsidR="008F7643" w:rsidRPr="00385A21">
        <w:rPr>
          <w:lang w:eastAsia="zh-TW"/>
        </w:rPr>
        <w:t>r</w:t>
      </w:r>
      <w:r w:rsidR="00292E45" w:rsidRPr="00385A21">
        <w:rPr>
          <w:lang w:eastAsia="zh-TW"/>
        </w:rPr>
        <w:t>a</w:t>
      </w:r>
      <w:r w:rsidR="008F7643" w:rsidRPr="00385A21">
        <w:rPr>
          <w:lang w:eastAsia="zh-TW"/>
        </w:rPr>
        <w:t xml:space="preserve">dically </w:t>
      </w:r>
      <w:r w:rsidR="00CC1A3D" w:rsidRPr="00385A21">
        <w:rPr>
          <w:lang w:eastAsia="zh-TW"/>
        </w:rPr>
        <w:t xml:space="preserve">new technologies; they </w:t>
      </w:r>
      <w:r w:rsidR="00104D43" w:rsidRPr="00385A21">
        <w:rPr>
          <w:lang w:eastAsia="zh-TW"/>
        </w:rPr>
        <w:t>we</w:t>
      </w:r>
      <w:r w:rsidR="00CC1A3D" w:rsidRPr="00385A21">
        <w:rPr>
          <w:lang w:eastAsia="zh-TW"/>
        </w:rPr>
        <w:t>re not effective in coordinating larger-scale undertakings</w:t>
      </w:r>
      <w:r w:rsidR="003718C8" w:rsidRPr="00385A21">
        <w:rPr>
          <w:lang w:eastAsia="zh-TW"/>
        </w:rPr>
        <w:t xml:space="preserve"> requiring a complex division of labor</w:t>
      </w:r>
      <w:r w:rsidR="00CC1A3D" w:rsidRPr="00385A21">
        <w:rPr>
          <w:lang w:eastAsia="zh-TW"/>
        </w:rPr>
        <w:t xml:space="preserve">; and they </w:t>
      </w:r>
      <w:r w:rsidR="00104D43" w:rsidRPr="00385A21">
        <w:rPr>
          <w:lang w:eastAsia="zh-TW"/>
        </w:rPr>
        <w:t>we</w:t>
      </w:r>
      <w:r w:rsidR="00CC1A3D" w:rsidRPr="00385A21">
        <w:rPr>
          <w:lang w:eastAsia="zh-TW"/>
        </w:rPr>
        <w:t>re resistant to meddling outsiders</w:t>
      </w:r>
      <w:r w:rsidR="000A2EBB" w:rsidRPr="00385A21">
        <w:rPr>
          <w:lang w:eastAsia="zh-TW"/>
        </w:rPr>
        <w:t xml:space="preserve"> and foreign ideas</w:t>
      </w:r>
      <w:r w:rsidR="00CC1A3D" w:rsidRPr="00385A21">
        <w:rPr>
          <w:lang w:eastAsia="zh-TW"/>
        </w:rPr>
        <w:t>.</w:t>
      </w:r>
      <w:r w:rsidR="00CC1A3D" w:rsidRPr="00385A21">
        <w:t xml:space="preserve"> It is hardly surprising that pressures toward </w:t>
      </w:r>
      <w:r w:rsidR="00551B5C" w:rsidRPr="00385A21">
        <w:t xml:space="preserve">efficiency, </w:t>
      </w:r>
      <w:r w:rsidR="0047114D" w:rsidRPr="00385A21">
        <w:t>quality</w:t>
      </w:r>
      <w:r w:rsidR="00551B5C" w:rsidRPr="00385A21">
        <w:t>, and accountability</w:t>
      </w:r>
      <w:r w:rsidR="00CC1A3D" w:rsidRPr="00385A21">
        <w:t xml:space="preserve"> </w:t>
      </w:r>
      <w:r w:rsidR="006655DD" w:rsidRPr="00385A21">
        <w:t xml:space="preserve">have driven many professions </w:t>
      </w:r>
      <w:r w:rsidR="00CE23AE" w:rsidRPr="00385A21">
        <w:t xml:space="preserve">away from the guild form. </w:t>
      </w:r>
      <w:r w:rsidR="00CE23AE" w:rsidRPr="00385A21">
        <w:rPr>
          <w:lang w:eastAsia="zh-TW"/>
        </w:rPr>
        <w:t xml:space="preserve">These pressures are external, coming from clients, courts, and regulators </w:t>
      </w:r>
      <w:r w:rsidR="00AC51D4" w:rsidRPr="008E6C3A">
        <w:rPr>
          <w:lang w:eastAsia="zh-TW"/>
        </w:rPr>
        <w:fldChar w:fldCharType="begin"/>
      </w:r>
      <w:r w:rsidR="006212D3" w:rsidRPr="00385A21">
        <w:rPr>
          <w:lang w:eastAsia="zh-TW"/>
        </w:rPr>
        <w:instrText xml:space="preserve"> ADDIN EN.CITE &lt;EndNote&gt;&lt;Cite&gt;&lt;Author&gt;Scott&lt;/Author&gt;&lt;Year&gt;2000&lt;/Year&gt;&lt;RecNum&gt;6537&lt;/RecNum&gt;&lt;DisplayText&gt;(Scott, Ruef, Mendel, &amp;amp; Caronna, 2000)&lt;/DisplayText&gt;&lt;record&gt;&lt;rec-number&gt;6537&lt;/rec-number&gt;&lt;foreign-keys&gt;&lt;key app="EN" db-id="e5vdw9dwdxspdaedftkv5dwba0p9xzdrsdtt" timestamp="0"&gt;6537&lt;/key&gt;&lt;/foreign-keys&gt;&lt;ref-type name="Book"&gt;6&lt;/ref-type&gt;&lt;contributors&gt;&lt;authors&gt;&lt;author&gt;Scott, W. R.&lt;/author&gt;&lt;author&gt;Ruef, M.&lt;/author&gt;&lt;author&gt;Mendel, P. J.&lt;/author&gt;&lt;author&gt;Caronna, C. &lt;/author&gt;&lt;/authors&gt;&lt;/contributors&gt;&lt;titles&gt;&lt;title&gt;Institutional Change and Health Care Organizations: From Professional Dominance to Managed Care&lt;/title&gt;&lt;/titles&gt;&lt;dates&gt;&lt;year&gt;2000&lt;/year&gt;&lt;/dates&gt;&lt;pub-location&gt;Chicago&lt;/pub-location&gt;&lt;publisher&gt;University of Chicago Press&lt;/publisher&gt;&lt;urls&gt;&lt;/urls&gt;&lt;/record&gt;&lt;/Cite&gt;&lt;/EndNote&gt;</w:instrText>
      </w:r>
      <w:r w:rsidR="00AC51D4" w:rsidRPr="008E6C3A">
        <w:rPr>
          <w:lang w:eastAsia="zh-TW"/>
        </w:rPr>
        <w:fldChar w:fldCharType="separate"/>
      </w:r>
      <w:r w:rsidR="00AC51D4" w:rsidRPr="00385A21">
        <w:rPr>
          <w:noProof/>
          <w:lang w:eastAsia="zh-TW"/>
        </w:rPr>
        <w:t>(</w:t>
      </w:r>
      <w:hyperlink w:anchor="_ENREF_54" w:tooltip="Scott, 2000 #6537" w:history="1">
        <w:r w:rsidR="00555ACC" w:rsidRPr="00385A21">
          <w:rPr>
            <w:noProof/>
            <w:lang w:eastAsia="zh-TW"/>
          </w:rPr>
          <w:t>Scott, Ruef, Mendel, &amp; Caronna, 2000</w:t>
        </w:r>
      </w:hyperlink>
      <w:r w:rsidR="00AC51D4" w:rsidRPr="00385A21">
        <w:rPr>
          <w:noProof/>
          <w:lang w:eastAsia="zh-TW"/>
        </w:rPr>
        <w:t>)</w:t>
      </w:r>
      <w:r w:rsidR="00AC51D4" w:rsidRPr="008E6C3A">
        <w:rPr>
          <w:lang w:eastAsia="zh-TW"/>
        </w:rPr>
        <w:fldChar w:fldCharType="end"/>
      </w:r>
      <w:r w:rsidR="00AC51D4" w:rsidRPr="00385A21">
        <w:rPr>
          <w:lang w:eastAsia="zh-TW"/>
        </w:rPr>
        <w:t xml:space="preserve">; </w:t>
      </w:r>
      <w:r w:rsidR="00CE23AE" w:rsidRPr="00385A21">
        <w:rPr>
          <w:lang w:eastAsia="zh-TW"/>
        </w:rPr>
        <w:t xml:space="preserve">they are internal, due to competition from other practitioners </w:t>
      </w:r>
      <w:r w:rsidR="00CA04B8" w:rsidRPr="008E6C3A">
        <w:rPr>
          <w:lang w:eastAsia="zh-TW"/>
        </w:rPr>
        <w:fldChar w:fldCharType="begin"/>
      </w:r>
      <w:r w:rsidR="00CA04B8" w:rsidRPr="00385A21">
        <w:rPr>
          <w:lang w:eastAsia="zh-TW"/>
        </w:rPr>
        <w:instrText xml:space="preserve"> ADDIN EN.CITE &lt;EndNote&gt;&lt;Cite&gt;&lt;Author&gt;Gaynor&lt;/Author&gt;&lt;Year&gt;1999&lt;/Year&gt;&lt;RecNum&gt;10214&lt;/RecNum&gt;&lt;DisplayText&gt;(&lt;style size="11"&gt;Gaynor&lt;/style&gt; &amp;amp; &lt;style size="11"&gt;Haas-Wilson.&lt;/style&gt;, &lt;style size="11"&gt;1999&lt;/style&gt;)&lt;/DisplayText&gt;&lt;record&gt;&lt;rec-number&gt;10214&lt;/rec-number&gt;&lt;foreign-keys&gt;&lt;key app="EN" db-id="e5vdw9dwdxspdaedftkv5dwba0p9xzdrsdtt"&gt;10214&lt;/key&gt;&lt;/foreign-keys&gt;&lt;ref-type name="Journal Article"&gt;17&lt;/ref-type&gt;&lt;contributors&gt;&lt;authors&gt;&lt;author&gt;&lt;style face="normal" font="default" size="11"&gt;Gaynor, M., D.&lt;/style&gt;&lt;/author&gt;&lt;author&gt;&lt;style face="normal" font="default" size="11"&gt;Haas-Wilson.&lt;/style&gt;&lt;/author&gt;&lt;/authors&gt;&lt;/contributors&gt;&lt;titles&gt;&lt;title&gt;&lt;style face="normal" font="default" size="11"&gt;Change, Consolidation, and Competition in Health Care Markets&lt;/style&gt;&lt;/title&gt;&lt;secondary-title&gt;&lt;style face="italic" font="default" size="11"&gt;Journal of Economic Perspectives&lt;/style&gt;&lt;/secondary-title&gt;&lt;/titles&gt;&lt;periodical&gt;&lt;full-title&gt;Journal of Economic Perspectives&lt;/full-title&gt;&lt;abbr-1&gt;J. Econom. Perspect.&lt;/abbr-1&gt;&lt;abbr-2&gt;J Econ Perspect&lt;/abbr-2&gt;&lt;/periodical&gt;&lt;pages&gt;&lt;style face="normal" font="default" size="11"&gt;141-164&lt;/style&gt;&lt;/pages&gt;&lt;volume&gt;13&lt;/volume&gt;&lt;number&gt;&lt;style face="normal" font="default" size="11"&gt;1&lt;/style&gt;&lt;/number&gt;&lt;dates&gt;&lt;year&gt;&lt;style face="normal" font="default" size="11"&gt;1999&lt;/style&gt;&lt;/year&gt;&lt;/dates&gt;&lt;urls&gt;&lt;/urls&gt;&lt;/record&gt;&lt;/Cite&gt;&lt;/EndNote&gt;</w:instrText>
      </w:r>
      <w:r w:rsidR="00CA04B8" w:rsidRPr="008E6C3A">
        <w:rPr>
          <w:lang w:eastAsia="zh-TW"/>
        </w:rPr>
        <w:fldChar w:fldCharType="separate"/>
      </w:r>
      <w:r w:rsidR="00CA04B8" w:rsidRPr="00385A21">
        <w:rPr>
          <w:noProof/>
          <w:lang w:eastAsia="zh-TW"/>
        </w:rPr>
        <w:t>(</w:t>
      </w:r>
      <w:hyperlink w:anchor="_ENREF_16" w:tooltip="Gaynor, 1999 #10214" w:history="1">
        <w:r w:rsidR="00555ACC" w:rsidRPr="00385A21">
          <w:rPr>
            <w:noProof/>
            <w:lang w:eastAsia="zh-TW"/>
          </w:rPr>
          <w:t>Gaynor &amp; Haas-Wilson., 1999</w:t>
        </w:r>
      </w:hyperlink>
      <w:r w:rsidR="00CA04B8" w:rsidRPr="00385A21">
        <w:rPr>
          <w:noProof/>
          <w:lang w:eastAsia="zh-TW"/>
        </w:rPr>
        <w:t>)</w:t>
      </w:r>
      <w:r w:rsidR="00CA04B8" w:rsidRPr="008E6C3A">
        <w:rPr>
          <w:lang w:eastAsia="zh-TW"/>
        </w:rPr>
        <w:fldChar w:fldCharType="end"/>
      </w:r>
      <w:r w:rsidR="00CE23AE" w:rsidRPr="00385A21">
        <w:rPr>
          <w:lang w:eastAsia="zh-TW"/>
        </w:rPr>
        <w:t>; and they are inter-professional, as categories jostle over jurisdictions</w:t>
      </w:r>
      <w:r w:rsidR="00CA04B8" w:rsidRPr="00385A21">
        <w:rPr>
          <w:lang w:eastAsia="zh-TW"/>
        </w:rPr>
        <w:t xml:space="preserve"> </w:t>
      </w:r>
      <w:r w:rsidR="00CA04B8" w:rsidRPr="008E6C3A">
        <w:rPr>
          <w:lang w:eastAsia="zh-TW"/>
        </w:rPr>
        <w:fldChar w:fldCharType="begin">
          <w:fldData xml:space="preserve">PEVuZE5vdGU+PENpdGU+PEF1dGhvcj5CZWNoa3k8L0F1dGhvcj48WWVhcj4yMDAzPC9ZZWFyPjxS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=
</w:fldData>
        </w:fldChar>
      </w:r>
      <w:r w:rsidR="006212D3" w:rsidRPr="00385A21">
        <w:rPr>
          <w:lang w:eastAsia="zh-TW"/>
        </w:rPr>
        <w:instrText xml:space="preserve"> ADDIN EN.CITE </w:instrText>
      </w:r>
      <w:r w:rsidR="006212D3" w:rsidRPr="00A956D5">
        <w:rPr>
          <w:lang w:eastAsia="zh-TW"/>
        </w:rPr>
        <w:fldChar w:fldCharType="begin">
          <w:fldData xml:space="preserve">PEVuZE5vdGU+PENpdGU+PEF1dGhvcj5CZWNoa3k8L0F1dGhvcj48WWVhcj4yMDAzPC9ZZWFyPjxS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=
</w:fldData>
        </w:fldChar>
      </w:r>
      <w:r w:rsidR="006212D3" w:rsidRPr="00385A21">
        <w:rPr>
          <w:lang w:eastAsia="zh-TW"/>
        </w:rPr>
        <w:instrText xml:space="preserve"> ADDIN EN.CITE.DATA </w:instrText>
      </w:r>
      <w:r w:rsidR="006212D3" w:rsidRPr="00A956D5">
        <w:rPr>
          <w:lang w:eastAsia="zh-TW"/>
        </w:rPr>
      </w:r>
      <w:r w:rsidR="006212D3" w:rsidRPr="00A956D5">
        <w:rPr>
          <w:lang w:eastAsia="zh-TW"/>
        </w:rPr>
        <w:fldChar w:fldCharType="end"/>
      </w:r>
      <w:r w:rsidR="00CA04B8" w:rsidRPr="008E6C3A">
        <w:rPr>
          <w:lang w:eastAsia="zh-TW"/>
        </w:rPr>
      </w:r>
      <w:r w:rsidR="00CA04B8" w:rsidRPr="008E6C3A">
        <w:rPr>
          <w:lang w:eastAsia="zh-TW"/>
        </w:rPr>
        <w:fldChar w:fldCharType="separate"/>
      </w:r>
      <w:r w:rsidR="00CA04B8" w:rsidRPr="00385A21">
        <w:rPr>
          <w:noProof/>
          <w:lang w:eastAsia="zh-TW"/>
        </w:rPr>
        <w:t>(</w:t>
      </w:r>
      <w:hyperlink w:anchor="_ENREF_5" w:tooltip="Bechky, 2003 #7319" w:history="1">
        <w:r w:rsidR="00555ACC" w:rsidRPr="00385A21">
          <w:rPr>
            <w:noProof/>
            <w:lang w:eastAsia="zh-TW"/>
          </w:rPr>
          <w:t>Bechky, 2003</w:t>
        </w:r>
      </w:hyperlink>
      <w:r w:rsidR="00CA04B8" w:rsidRPr="00385A21">
        <w:rPr>
          <w:noProof/>
          <w:lang w:eastAsia="zh-TW"/>
        </w:rPr>
        <w:t xml:space="preserve">; </w:t>
      </w:r>
      <w:hyperlink w:anchor="_ENREF_22" w:tooltip="Halpern, 1992 #2880" w:history="1">
        <w:r w:rsidR="00555ACC" w:rsidRPr="00385A21">
          <w:rPr>
            <w:noProof/>
            <w:lang w:eastAsia="zh-TW"/>
          </w:rPr>
          <w:t>Halpern, 1992</w:t>
        </w:r>
      </w:hyperlink>
      <w:r w:rsidR="00CA04B8" w:rsidRPr="00385A21">
        <w:rPr>
          <w:noProof/>
          <w:lang w:eastAsia="zh-TW"/>
        </w:rPr>
        <w:t xml:space="preserve">; </w:t>
      </w:r>
      <w:hyperlink w:anchor="_ENREF_65" w:tooltip="Zetka, 2001 #10215" w:history="1">
        <w:r w:rsidR="00555ACC" w:rsidRPr="00385A21">
          <w:rPr>
            <w:noProof/>
            <w:lang w:eastAsia="zh-TW"/>
          </w:rPr>
          <w:t>Zetka, 2001</w:t>
        </w:r>
      </w:hyperlink>
      <w:r w:rsidR="00CA04B8" w:rsidRPr="00385A21">
        <w:rPr>
          <w:noProof/>
          <w:lang w:eastAsia="zh-TW"/>
        </w:rPr>
        <w:t>)</w:t>
      </w:r>
      <w:r w:rsidR="00CA04B8" w:rsidRPr="008E6C3A">
        <w:rPr>
          <w:lang w:eastAsia="zh-TW"/>
        </w:rPr>
        <w:fldChar w:fldCharType="end"/>
      </w:r>
      <w:r w:rsidR="00CA04B8" w:rsidRPr="00385A21">
        <w:rPr>
          <w:lang w:eastAsia="zh-TW"/>
        </w:rPr>
        <w:t>.</w:t>
      </w:r>
      <w:r w:rsidR="00414BA6" w:rsidRPr="00385A21">
        <w:t xml:space="preserve"> </w:t>
      </w:r>
    </w:p>
    <w:p w14:paraId="0C145CA6" w14:textId="688D089B" w:rsidR="00CD6BC8" w:rsidRPr="00385A21" w:rsidRDefault="008E77C9" w:rsidP="00061C40">
      <w:pPr>
        <w:rPr>
          <w:i/>
          <w:lang w:eastAsia="zh-TW"/>
        </w:rPr>
      </w:pPr>
      <w:r w:rsidRPr="00385A21">
        <w:t>As a result</w:t>
      </w:r>
      <w:r w:rsidR="008F7643" w:rsidRPr="00385A21">
        <w:t xml:space="preserve">, over the course of the last century, </w:t>
      </w:r>
      <w:r w:rsidR="007643CD" w:rsidRPr="00385A21">
        <w:t xml:space="preserve">the organization of the </w:t>
      </w:r>
      <w:r w:rsidR="00104D43" w:rsidRPr="00385A21">
        <w:t xml:space="preserve">established </w:t>
      </w:r>
      <w:r w:rsidR="005D5CCE" w:rsidRPr="00385A21">
        <w:t xml:space="preserve">professions </w:t>
      </w:r>
      <w:r w:rsidR="001C2FE9" w:rsidRPr="00385A21">
        <w:t xml:space="preserve">– </w:t>
      </w:r>
      <w:r w:rsidR="00B76E19" w:rsidRPr="00385A21">
        <w:t xml:space="preserve">most notably, </w:t>
      </w:r>
      <w:r w:rsidR="001C2FE9" w:rsidRPr="00385A21">
        <w:t>medi</w:t>
      </w:r>
      <w:r w:rsidR="00CE23AE" w:rsidRPr="00385A21">
        <w:t>cine, law,</w:t>
      </w:r>
      <w:r w:rsidR="00B76E19" w:rsidRPr="00385A21">
        <w:t xml:space="preserve"> and</w:t>
      </w:r>
      <w:r w:rsidR="00CE23AE" w:rsidRPr="00385A21">
        <w:t xml:space="preserve"> </w:t>
      </w:r>
      <w:r w:rsidR="00566172" w:rsidRPr="00385A21">
        <w:t>education</w:t>
      </w:r>
      <w:r w:rsidR="00CE23AE" w:rsidRPr="00385A21">
        <w:t xml:space="preserve"> —</w:t>
      </w:r>
      <w:r w:rsidR="001C2FE9" w:rsidRPr="00385A21">
        <w:t xml:space="preserve"> </w:t>
      </w:r>
      <w:r w:rsidR="005D5CCE" w:rsidRPr="00385A21">
        <w:t xml:space="preserve">shifted towards </w:t>
      </w:r>
      <w:r w:rsidR="00C721C9" w:rsidRPr="00385A21">
        <w:t xml:space="preserve">the instrumental rationality of </w:t>
      </w:r>
      <w:r w:rsidR="005D5CCE" w:rsidRPr="00385A21">
        <w:t>market and bureaucra</w:t>
      </w:r>
      <w:r w:rsidR="00C721C9" w:rsidRPr="00385A21">
        <w:t>cy</w:t>
      </w:r>
      <w:r w:rsidR="005D5CCE" w:rsidRPr="00385A21">
        <w:t xml:space="preserve">. </w:t>
      </w:r>
      <w:r w:rsidR="001C2FE9" w:rsidRPr="00385A21">
        <w:t>A</w:t>
      </w:r>
      <w:r w:rsidR="00EF4FA9" w:rsidRPr="00385A21">
        <w:t>nd a</w:t>
      </w:r>
      <w:r w:rsidR="001C2FE9" w:rsidRPr="00385A21">
        <w:t>s new expert occupations arose</w:t>
      </w:r>
      <w:r w:rsidR="00CE23AE" w:rsidRPr="00385A21">
        <w:t xml:space="preserve"> — </w:t>
      </w:r>
      <w:r w:rsidR="001C2FE9" w:rsidRPr="00385A21">
        <w:t>architects, scientists, engineering, accounting, social work, etc</w:t>
      </w:r>
      <w:r w:rsidR="002930EF" w:rsidRPr="00385A21">
        <w:t>.</w:t>
      </w:r>
      <w:r w:rsidR="00CE23AE" w:rsidRPr="00385A21">
        <w:t xml:space="preserve"> —</w:t>
      </w:r>
      <w:r w:rsidR="001C2FE9" w:rsidRPr="00385A21">
        <w:t xml:space="preserve"> </w:t>
      </w:r>
      <w:r w:rsidR="00D2499C" w:rsidRPr="00385A21">
        <w:t xml:space="preserve">their claims to professional status </w:t>
      </w:r>
      <w:r w:rsidR="001C2FE9" w:rsidRPr="00385A21">
        <w:t xml:space="preserve">encountered deep resistance. </w:t>
      </w:r>
      <w:r w:rsidR="004F4078" w:rsidRPr="00385A21">
        <w:t>(</w:t>
      </w:r>
      <w:r w:rsidR="004340BC" w:rsidRPr="00385A21">
        <w:rPr>
          <w:lang w:eastAsia="zh-TW"/>
        </w:rPr>
        <w:t xml:space="preserve">Layton </w:t>
      </w:r>
      <w:r w:rsidR="00E96BA9" w:rsidRPr="008E6C3A">
        <w:rPr>
          <w:lang w:eastAsia="zh-TW"/>
        </w:rPr>
        <w:fldChar w:fldCharType="begin"/>
      </w:r>
      <w:r w:rsidR="006212D3" w:rsidRPr="00385A21">
        <w:rPr>
          <w:lang w:eastAsia="zh-TW"/>
        </w:rPr>
        <w:instrText xml:space="preserve"> ADDIN EN.CITE &lt;EndNote&gt;&lt;Cite ExcludeAuth="1"&gt;&lt;Author&gt;Layton&lt;/Author&gt;&lt;Year&gt;1971&lt;/Year&gt;&lt;RecNum&gt;1736&lt;/RecNum&gt;&lt;DisplayText&gt;(1971)&lt;/DisplayText&gt;&lt;record&gt;&lt;rec-number&gt;1736&lt;/rec-number&gt;&lt;foreign-keys&gt;&lt;key app="EN" db-id="e5vdw9dwdxspdaedftkv5dwba0p9xzdrsdtt" timestamp="0"&gt;1736&lt;/key&gt;&lt;/foreign-keys&gt;&lt;ref-type name="Book"&gt;6&lt;/ref-type&gt;&lt;contributors&gt;&lt;authors&gt;&lt;author&gt;Layton, Jr., Edwin T&lt;/author&gt;&lt;/authors&gt;&lt;/contributors&gt;&lt;titles&gt;&lt;title&gt;The revolt of the engineers&lt;/title&gt;&lt;/titles&gt;&lt;dates&gt;&lt;year&gt;1971&lt;/year&gt;&lt;/dates&gt;&lt;pub-location&gt;Cleveland&lt;/pub-location&gt;&lt;urls&gt;&lt;/urls&gt;&lt;/record&gt;&lt;/Cite&gt;&lt;/EndNote&gt;</w:instrText>
      </w:r>
      <w:r w:rsidR="00E96BA9" w:rsidRPr="008E6C3A">
        <w:rPr>
          <w:lang w:eastAsia="zh-TW"/>
        </w:rPr>
        <w:fldChar w:fldCharType="separate"/>
      </w:r>
      <w:r w:rsidRPr="00385A21">
        <w:rPr>
          <w:noProof/>
          <w:lang w:eastAsia="zh-TW"/>
        </w:rPr>
        <w:t>(</w:t>
      </w:r>
      <w:hyperlink w:anchor="_ENREF_33" w:tooltip="Layton, 1971 #1736" w:history="1">
        <w:r w:rsidR="00555ACC" w:rsidRPr="00385A21">
          <w:rPr>
            <w:noProof/>
            <w:lang w:eastAsia="zh-TW"/>
          </w:rPr>
          <w:t>1971</w:t>
        </w:r>
      </w:hyperlink>
      <w:r w:rsidRPr="00385A21">
        <w:rPr>
          <w:noProof/>
          <w:lang w:eastAsia="zh-TW"/>
        </w:rPr>
        <w:t>)</w:t>
      </w:r>
      <w:r w:rsidR="00E96BA9" w:rsidRPr="008E6C3A">
        <w:rPr>
          <w:lang w:eastAsia="zh-TW"/>
        </w:rPr>
        <w:fldChar w:fldCharType="end"/>
      </w:r>
      <w:r w:rsidR="004F4078" w:rsidRPr="00385A21">
        <w:rPr>
          <w:lang w:eastAsia="zh-TW"/>
        </w:rPr>
        <w:t xml:space="preserve"> </w:t>
      </w:r>
      <w:r w:rsidR="00612032" w:rsidRPr="00385A21">
        <w:rPr>
          <w:lang w:eastAsia="zh-TW"/>
        </w:rPr>
        <w:t xml:space="preserve">for example </w:t>
      </w:r>
      <w:r w:rsidR="004340BC" w:rsidRPr="00385A21">
        <w:rPr>
          <w:lang w:eastAsia="zh-TW"/>
        </w:rPr>
        <w:t xml:space="preserve">traces the </w:t>
      </w:r>
      <w:r w:rsidR="009549DA" w:rsidRPr="00385A21">
        <w:rPr>
          <w:lang w:eastAsia="zh-TW"/>
        </w:rPr>
        <w:t xml:space="preserve">failed </w:t>
      </w:r>
      <w:r w:rsidR="004340BC" w:rsidRPr="00385A21">
        <w:rPr>
          <w:lang w:eastAsia="zh-TW"/>
        </w:rPr>
        <w:t xml:space="preserve">attempt of engineers to </w:t>
      </w:r>
      <w:r w:rsidR="009549DA" w:rsidRPr="00385A21">
        <w:rPr>
          <w:lang w:eastAsia="zh-TW"/>
        </w:rPr>
        <w:t>develop</w:t>
      </w:r>
      <w:r w:rsidR="004340BC" w:rsidRPr="00385A21">
        <w:rPr>
          <w:lang w:eastAsia="zh-TW"/>
        </w:rPr>
        <w:t xml:space="preserve"> </w:t>
      </w:r>
      <w:r w:rsidR="009549DA" w:rsidRPr="00385A21">
        <w:rPr>
          <w:lang w:eastAsia="zh-TW"/>
        </w:rPr>
        <w:t>a</w:t>
      </w:r>
      <w:r w:rsidR="004340BC" w:rsidRPr="00385A21">
        <w:rPr>
          <w:lang w:eastAsia="zh-TW"/>
        </w:rPr>
        <w:t xml:space="preserve"> professional status in the face of </w:t>
      </w:r>
      <w:r w:rsidR="009549DA" w:rsidRPr="00385A21">
        <w:rPr>
          <w:lang w:eastAsia="zh-TW"/>
        </w:rPr>
        <w:t xml:space="preserve">forces driving them to </w:t>
      </w:r>
      <w:r w:rsidR="004340BC" w:rsidRPr="00385A21">
        <w:rPr>
          <w:lang w:eastAsia="zh-TW"/>
        </w:rPr>
        <w:t xml:space="preserve">subordination </w:t>
      </w:r>
      <w:r w:rsidR="009549DA" w:rsidRPr="00385A21">
        <w:rPr>
          <w:lang w:eastAsia="zh-TW"/>
        </w:rPr>
        <w:t>in</w:t>
      </w:r>
      <w:r w:rsidR="004340BC" w:rsidRPr="00385A21">
        <w:rPr>
          <w:lang w:eastAsia="zh-TW"/>
        </w:rPr>
        <w:t xml:space="preserve"> corporate hierarchies.</w:t>
      </w:r>
      <w:r w:rsidR="004F4078" w:rsidRPr="00385A21">
        <w:rPr>
          <w:lang w:eastAsia="zh-TW"/>
        </w:rPr>
        <w:t>)</w:t>
      </w:r>
      <w:r w:rsidR="004340BC" w:rsidRPr="00385A21">
        <w:rPr>
          <w:lang w:eastAsia="zh-TW"/>
        </w:rPr>
        <w:t xml:space="preserve"> </w:t>
      </w:r>
      <w:r w:rsidR="00F5175B" w:rsidRPr="00385A21">
        <w:t>T</w:t>
      </w:r>
      <w:r w:rsidR="007643CD" w:rsidRPr="00385A21">
        <w:t xml:space="preserve">he guild ethos did not entirely disappear, but </w:t>
      </w:r>
      <w:r w:rsidR="007E1DAE" w:rsidRPr="00385A21">
        <w:t xml:space="preserve">it </w:t>
      </w:r>
      <w:r w:rsidR="007643CD" w:rsidRPr="00385A21">
        <w:t>was increasingly subordinated to the demands of market competition and bureaucratic controls</w:t>
      </w:r>
      <w:r w:rsidR="002930EF" w:rsidRPr="00385A21">
        <w:t xml:space="preserve">. </w:t>
      </w:r>
      <w:r w:rsidR="000E2316" w:rsidRPr="00385A21">
        <w:t xml:space="preserve">By the end of the twentieth century, the independent, self-employed, “liberal” professions represented but one small part of the spectrum of expert occupations, the others taking the form of </w:t>
      </w:r>
      <w:r w:rsidR="000E2316" w:rsidRPr="00385A21">
        <w:rPr>
          <w:lang w:eastAsia="zh-TW"/>
        </w:rPr>
        <w:t>organizational professions (e.g. managers, salaried engineers, technicians, teachers), and experts for hire (e.g. consultants, project engineers, computer analysts)</w:t>
      </w:r>
      <w:r w:rsidR="00E96BA9" w:rsidRPr="00385A21">
        <w:rPr>
          <w:lang w:eastAsia="zh-TW"/>
        </w:rPr>
        <w:t xml:space="preserve"> </w:t>
      </w:r>
      <w:r w:rsidR="00E96BA9" w:rsidRPr="008E6C3A">
        <w:rPr>
          <w:lang w:eastAsia="zh-TW"/>
        </w:rPr>
        <w:fldChar w:fldCharType="begin"/>
      </w:r>
      <w:r w:rsidR="006212D3" w:rsidRPr="00385A21">
        <w:rPr>
          <w:lang w:eastAsia="zh-TW"/>
        </w:rPr>
        <w:instrText xml:space="preserve"> ADDIN EN.CITE &lt;EndNote&gt;&lt;Cite&gt;&lt;Author&gt;Brint&lt;/Author&gt;&lt;Year&gt;1994&lt;/Year&gt;&lt;RecNum&gt;3719&lt;/RecNum&gt;&lt;DisplayText&gt;(Brint, 1994; Reed, 1996)&lt;/DisplayText&gt;&lt;record&gt;&lt;rec-number&gt;3719&lt;/rec-number&gt;&lt;foreign-keys&gt;&lt;key app="EN" db-id="e5vdw9dwdxspdaedftkv5dwba0p9xzdrsdtt" timestamp="0"&gt;3719&lt;/key&gt;&lt;/foreign-keys&gt;&lt;ref-type name="Book"&gt;6&lt;/ref-type&gt;&lt;contributors&gt;&lt;authors&gt;&lt;author&gt;Brint, Steven G.&lt;/author&gt;&lt;/authors&gt;&lt;/contributors&gt;&lt;titles&gt;&lt;title&gt;In an Age of Experts: The Changing Role of Professionals in Politics and Public Life&lt;/title&gt;&lt;/titles&gt;&lt;pages&gt;x, 278&lt;/pages&gt;&lt;keywords&gt;&lt;keyword&gt;Professions Social aspects United States&lt;/keyword&gt;&lt;keyword&gt;Middle class United States&lt;/keyword&gt;&lt;keyword&gt;Intellectuals United States&lt;/keyword&gt;&lt;/keywords&gt;&lt;dates&gt;&lt;year&gt;1994&lt;/year&gt;&lt;/dates&gt;&lt;pub-location&gt;Princeton, N.J.&lt;/pub-location&gt;&lt;publisher&gt;Princeton University Press&lt;/publisher&gt;&lt;isbn&gt;0691033994 (CL)&lt;/isbn&gt;&lt;call-num&gt;Ht687 .b75 1994&amp;#xD;305.5/53&lt;/call-num&gt;&lt;urls&gt;&lt;/urls&gt;&lt;/record&gt;&lt;/Cite&gt;&lt;Cite&gt;&lt;Author&gt;Reed&lt;/Author&gt;&lt;Year&gt;1996&lt;/Year&gt;&lt;RecNum&gt;6529&lt;/RecNum&gt;&lt;record&gt;&lt;rec-number&gt;6529&lt;/rec-number&gt;&lt;foreign-keys&gt;&lt;key app="EN" db-id="e5vdw9dwdxspdaedftkv5dwba0p9xzdrsdtt" timestamp="0"&gt;6529&lt;/key&gt;&lt;/foreign-keys&gt;&lt;ref-type name="Journal Article"&gt;17&lt;/ref-type&gt;&lt;contributors&gt;&lt;authors&gt;&lt;author&gt;Reed, M.I. &lt;/author&gt;&lt;/authors&gt;&lt;/contributors&gt;&lt;titles&gt;&lt;title&gt;Expert power and control in later modernity: An empirical review and theoretical synthesis&lt;/title&gt;&lt;secondary-title&gt;Organization Studies&lt;/secondary-title&gt;&lt;/titles&gt;&lt;periodical&gt;&lt;full-title&gt;Organization Studies&lt;/full-title&gt;&lt;abbr-1&gt;Organ. Stud.&lt;/abbr-1&gt;&lt;/periodical&gt;&lt;pages&gt;573-597&lt;/pages&gt;&lt;volume&gt;17&lt;/volume&gt;&lt;number&gt;4&lt;/number&gt;&lt;dates&gt;&lt;year&gt;1996&lt;/year&gt;&lt;/dates&gt;&lt;urls&gt;&lt;/urls&gt;&lt;/record&gt;&lt;/Cite&gt;&lt;/EndNote&gt;</w:instrText>
      </w:r>
      <w:r w:rsidR="00E96BA9" w:rsidRPr="008E6C3A">
        <w:rPr>
          <w:lang w:eastAsia="zh-TW"/>
        </w:rPr>
        <w:fldChar w:fldCharType="separate"/>
      </w:r>
      <w:r w:rsidRPr="00385A21">
        <w:rPr>
          <w:noProof/>
          <w:lang w:eastAsia="zh-TW"/>
        </w:rPr>
        <w:t>(</w:t>
      </w:r>
      <w:hyperlink w:anchor="_ENREF_7" w:tooltip="Brint, 1994 #3719" w:history="1">
        <w:r w:rsidR="00555ACC" w:rsidRPr="00385A21">
          <w:rPr>
            <w:noProof/>
            <w:lang w:eastAsia="zh-TW"/>
          </w:rPr>
          <w:t>Brint, 1994</w:t>
        </w:r>
      </w:hyperlink>
      <w:r w:rsidRPr="00385A21">
        <w:rPr>
          <w:noProof/>
          <w:lang w:eastAsia="zh-TW"/>
        </w:rPr>
        <w:t xml:space="preserve">; </w:t>
      </w:r>
      <w:hyperlink w:anchor="_ENREF_50" w:tooltip="Reed, 1996 #6529" w:history="1">
        <w:r w:rsidR="00555ACC" w:rsidRPr="00385A21">
          <w:rPr>
            <w:noProof/>
            <w:lang w:eastAsia="zh-TW"/>
          </w:rPr>
          <w:t>Reed, 1996</w:t>
        </w:r>
      </w:hyperlink>
      <w:r w:rsidRPr="00385A21">
        <w:rPr>
          <w:noProof/>
          <w:lang w:eastAsia="zh-TW"/>
        </w:rPr>
        <w:t>)</w:t>
      </w:r>
      <w:r w:rsidR="00E96BA9" w:rsidRPr="008E6C3A">
        <w:rPr>
          <w:lang w:eastAsia="zh-TW"/>
        </w:rPr>
        <w:fldChar w:fldCharType="end"/>
      </w:r>
      <w:r w:rsidR="000E2316" w:rsidRPr="00385A21">
        <w:rPr>
          <w:lang w:eastAsia="zh-TW"/>
        </w:rPr>
        <w:t xml:space="preserve">. </w:t>
      </w:r>
      <w:r w:rsidR="00104D43" w:rsidRPr="00385A21">
        <w:rPr>
          <w:lang w:eastAsia="zh-TW"/>
        </w:rPr>
        <w:t xml:space="preserve"> Across this </w:t>
      </w:r>
      <w:r w:rsidR="004F4078" w:rsidRPr="00385A21">
        <w:rPr>
          <w:lang w:eastAsia="zh-TW"/>
        </w:rPr>
        <w:t xml:space="preserve">entire </w:t>
      </w:r>
      <w:r w:rsidR="00104D43" w:rsidRPr="00385A21">
        <w:rPr>
          <w:lang w:eastAsia="zh-TW"/>
        </w:rPr>
        <w:t xml:space="preserve">spectrum, </w:t>
      </w:r>
      <w:r w:rsidR="00104D43" w:rsidRPr="00385A21">
        <w:rPr>
          <w:i/>
          <w:lang w:eastAsia="zh-TW"/>
        </w:rPr>
        <w:t>p</w:t>
      </w:r>
      <w:r w:rsidR="00D52E4A" w:rsidRPr="00385A21">
        <w:rPr>
          <w:i/>
          <w:lang w:eastAsia="zh-TW"/>
        </w:rPr>
        <w:t xml:space="preserve">rofessional responsibility </w:t>
      </w:r>
      <w:r w:rsidR="00CE4C45" w:rsidRPr="00385A21">
        <w:rPr>
          <w:i/>
          <w:lang w:eastAsia="zh-TW"/>
        </w:rPr>
        <w:t>increasingly</w:t>
      </w:r>
      <w:r w:rsidR="00D52E4A" w:rsidRPr="00385A21">
        <w:rPr>
          <w:i/>
          <w:lang w:eastAsia="zh-TW"/>
        </w:rPr>
        <w:t xml:space="preserve"> meant conformance to formal </w:t>
      </w:r>
      <w:r w:rsidR="00962BE2" w:rsidRPr="00385A21">
        <w:rPr>
          <w:i/>
          <w:lang w:eastAsia="zh-TW"/>
        </w:rPr>
        <w:t xml:space="preserve">bureaucratic </w:t>
      </w:r>
      <w:r w:rsidR="00D52E4A" w:rsidRPr="00385A21">
        <w:rPr>
          <w:i/>
          <w:lang w:eastAsia="zh-TW"/>
        </w:rPr>
        <w:t xml:space="preserve">standards and </w:t>
      </w:r>
      <w:r w:rsidR="00CE4C45" w:rsidRPr="00385A21">
        <w:rPr>
          <w:i/>
          <w:lang w:eastAsia="zh-TW"/>
        </w:rPr>
        <w:t xml:space="preserve">to </w:t>
      </w:r>
      <w:r w:rsidR="00962BE2" w:rsidRPr="00385A21">
        <w:rPr>
          <w:i/>
          <w:lang w:eastAsia="zh-TW"/>
        </w:rPr>
        <w:t xml:space="preserve">market </w:t>
      </w:r>
      <w:r w:rsidR="00CE4C45" w:rsidRPr="00385A21">
        <w:rPr>
          <w:i/>
          <w:lang w:eastAsia="zh-TW"/>
        </w:rPr>
        <w:t>norms of self-interest.</w:t>
      </w:r>
    </w:p>
    <w:p w14:paraId="5F571FDD" w14:textId="77777777" w:rsidR="00292E45" w:rsidRPr="00385A21" w:rsidRDefault="00292E45" w:rsidP="00926D91">
      <w:pPr>
        <w:pStyle w:val="Heading1"/>
        <w:rPr>
          <w:rFonts w:asciiTheme="majorHAnsi" w:hAnsiTheme="majorHAnsi"/>
        </w:rPr>
      </w:pPr>
      <w:r w:rsidRPr="00385A21">
        <w:rPr>
          <w:rFonts w:asciiTheme="majorHAnsi" w:hAnsiTheme="majorHAnsi"/>
        </w:rPr>
        <w:t>The professions at a critical juncture</w:t>
      </w:r>
    </w:p>
    <w:p w14:paraId="071CACAB" w14:textId="1E5D54D0" w:rsidR="00ED106E" w:rsidRPr="00385A21" w:rsidRDefault="004B17FE">
      <w:pPr>
        <w:rPr>
          <w:lang w:eastAsia="zh-TW"/>
        </w:rPr>
      </w:pPr>
      <w:r w:rsidRPr="00385A21">
        <w:rPr>
          <w:lang w:eastAsia="zh-TW"/>
        </w:rPr>
        <w:t>The</w:t>
      </w:r>
      <w:r w:rsidR="00DC3F3C" w:rsidRPr="00385A21">
        <w:rPr>
          <w:lang w:eastAsia="zh-TW"/>
        </w:rPr>
        <w:t xml:space="preserve"> </w:t>
      </w:r>
      <w:r w:rsidR="002E7034" w:rsidRPr="00385A21">
        <w:rPr>
          <w:lang w:eastAsia="zh-TW"/>
        </w:rPr>
        <w:t xml:space="preserve">trend towards instrumental-rationality </w:t>
      </w:r>
      <w:r w:rsidR="004F4078" w:rsidRPr="00385A21">
        <w:rPr>
          <w:lang w:eastAsia="zh-TW"/>
        </w:rPr>
        <w:t>and</w:t>
      </w:r>
      <w:r w:rsidR="008E77C9" w:rsidRPr="00385A21">
        <w:rPr>
          <w:lang w:eastAsia="zh-TW"/>
        </w:rPr>
        <w:t xml:space="preserve"> to</w:t>
      </w:r>
      <w:r w:rsidR="00DC3F3C" w:rsidRPr="00385A21">
        <w:rPr>
          <w:lang w:eastAsia="zh-TW"/>
        </w:rPr>
        <w:t xml:space="preserve"> organizational forms based on contractual self-interest </w:t>
      </w:r>
      <w:r w:rsidR="003105E4" w:rsidRPr="00385A21">
        <w:rPr>
          <w:lang w:eastAsia="zh-TW"/>
        </w:rPr>
        <w:t xml:space="preserve">is incompatible with </w:t>
      </w:r>
      <w:r w:rsidR="00DC3F3C" w:rsidRPr="00385A21">
        <w:rPr>
          <w:lang w:eastAsia="zh-TW"/>
        </w:rPr>
        <w:t>professionals’ responsibility to higher social purpose</w:t>
      </w:r>
      <w:r w:rsidR="00962BE2" w:rsidRPr="00385A21">
        <w:rPr>
          <w:lang w:eastAsia="zh-TW"/>
        </w:rPr>
        <w:t>s</w:t>
      </w:r>
      <w:r w:rsidRPr="00385A21">
        <w:rPr>
          <w:lang w:eastAsia="zh-TW"/>
        </w:rPr>
        <w:t xml:space="preserve">. </w:t>
      </w:r>
      <w:r w:rsidR="003105E4" w:rsidRPr="00385A21">
        <w:rPr>
          <w:lang w:eastAsia="zh-TW"/>
        </w:rPr>
        <w:t xml:space="preserve">Tensions </w:t>
      </w:r>
      <w:r w:rsidR="00D61124" w:rsidRPr="00385A21">
        <w:rPr>
          <w:lang w:eastAsia="zh-TW"/>
        </w:rPr>
        <w:t xml:space="preserve">have </w:t>
      </w:r>
      <w:r w:rsidR="003105E4" w:rsidRPr="00385A21">
        <w:rPr>
          <w:lang w:eastAsia="zh-TW"/>
        </w:rPr>
        <w:t>mount</w:t>
      </w:r>
      <w:r w:rsidR="00D61124" w:rsidRPr="00385A21">
        <w:rPr>
          <w:lang w:eastAsia="zh-TW"/>
        </w:rPr>
        <w:t>ed</w:t>
      </w:r>
      <w:r w:rsidR="003105E4" w:rsidRPr="00385A21">
        <w:rPr>
          <w:lang w:eastAsia="zh-TW"/>
        </w:rPr>
        <w:t xml:space="preserve"> accordingly. </w:t>
      </w:r>
      <w:r w:rsidR="00E93660" w:rsidRPr="00385A21">
        <w:rPr>
          <w:lang w:eastAsia="zh-TW"/>
        </w:rPr>
        <w:t xml:space="preserve">When </w:t>
      </w:r>
      <w:r w:rsidR="005B6098" w:rsidRPr="00385A21">
        <w:rPr>
          <w:lang w:eastAsia="zh-TW"/>
        </w:rPr>
        <w:t>insurance</w:t>
      </w:r>
      <w:r w:rsidRPr="00385A21">
        <w:rPr>
          <w:lang w:eastAsia="zh-TW"/>
        </w:rPr>
        <w:t xml:space="preserve"> companies attempt to </w:t>
      </w:r>
      <w:r w:rsidR="002E7034" w:rsidRPr="00385A21">
        <w:rPr>
          <w:lang w:eastAsia="zh-TW"/>
        </w:rPr>
        <w:t xml:space="preserve">control </w:t>
      </w:r>
      <w:r w:rsidR="005B6098" w:rsidRPr="00385A21">
        <w:rPr>
          <w:lang w:eastAsia="zh-TW"/>
        </w:rPr>
        <w:t xml:space="preserve">medical </w:t>
      </w:r>
      <w:r w:rsidRPr="00385A21">
        <w:rPr>
          <w:lang w:eastAsia="zh-TW"/>
        </w:rPr>
        <w:t xml:space="preserve">treatment decisions through denials of payment authorization, and </w:t>
      </w:r>
      <w:r w:rsidR="003105E4" w:rsidRPr="00385A21">
        <w:rPr>
          <w:lang w:eastAsia="zh-TW"/>
        </w:rPr>
        <w:t xml:space="preserve">when </w:t>
      </w:r>
      <w:r w:rsidR="005B6098" w:rsidRPr="00385A21">
        <w:rPr>
          <w:lang w:eastAsia="zh-TW"/>
        </w:rPr>
        <w:t>they</w:t>
      </w:r>
      <w:r w:rsidRPr="00385A21">
        <w:rPr>
          <w:lang w:eastAsia="zh-TW"/>
        </w:rPr>
        <w:t xml:space="preserve"> restrict the range of medications physicians can prescribe </w:t>
      </w:r>
      <w:r w:rsidR="00E96BA9" w:rsidRPr="00A956D5">
        <w:rPr>
          <w:lang w:eastAsia="zh-TW"/>
        </w:rPr>
        <w:fldChar w:fldCharType="begin">
          <w:fldData xml:space="preserve">PEVuZE5vdGU+PENpdGU+PEF1dGhvcj5IaW1tZWxzdGVpbjwvQXV0aG9yPjxZZWFyPjIwMDE8L1ll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</w:fldData>
        </w:fldChar>
      </w:r>
      <w:r w:rsidR="006212D3" w:rsidRPr="00385A21">
        <w:rPr>
          <w:lang w:eastAsia="zh-TW"/>
        </w:rPr>
        <w:instrText xml:space="preserve"> ADDIN EN.CITE </w:instrText>
      </w:r>
      <w:r w:rsidR="006212D3" w:rsidRPr="00A956D5">
        <w:rPr>
          <w:lang w:eastAsia="zh-TW"/>
        </w:rPr>
        <w:fldChar w:fldCharType="begin">
          <w:fldData xml:space="preserve">PEVuZE5vdGU+PENpdGU+PEF1dGhvcj5IaW1tZWxzdGVpbjwvQXV0aG9yPjxZZWFyPjIwMDE8L1ll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</w:fldData>
        </w:fldChar>
      </w:r>
      <w:r w:rsidR="006212D3" w:rsidRPr="00385A21">
        <w:rPr>
          <w:lang w:eastAsia="zh-TW"/>
        </w:rPr>
        <w:instrText xml:space="preserve"> ADDIN EN.CITE.DATA </w:instrText>
      </w:r>
      <w:r w:rsidR="006212D3" w:rsidRPr="00A956D5">
        <w:rPr>
          <w:lang w:eastAsia="zh-TW"/>
        </w:rPr>
      </w:r>
      <w:r w:rsidR="006212D3" w:rsidRPr="00A956D5">
        <w:rPr>
          <w:lang w:eastAsia="zh-TW"/>
        </w:rPr>
        <w:fldChar w:fldCharType="end"/>
      </w:r>
      <w:r w:rsidR="00E96BA9" w:rsidRPr="00A956D5">
        <w:rPr>
          <w:lang w:eastAsia="zh-TW"/>
        </w:rPr>
      </w:r>
      <w:r w:rsidR="00E96BA9" w:rsidRPr="00A956D5">
        <w:rPr>
          <w:lang w:eastAsia="zh-TW"/>
        </w:rPr>
        <w:fldChar w:fldCharType="separate"/>
      </w:r>
      <w:r w:rsidR="00E96BA9" w:rsidRPr="00385A21">
        <w:rPr>
          <w:noProof/>
          <w:lang w:eastAsia="zh-TW"/>
        </w:rPr>
        <w:t>(</w:t>
      </w:r>
      <w:hyperlink w:anchor="_ENREF_26" w:tooltip="Himmelstein, 2001 #4899" w:history="1">
        <w:r w:rsidR="00555ACC" w:rsidRPr="00385A21">
          <w:rPr>
            <w:noProof/>
            <w:lang w:eastAsia="zh-TW"/>
          </w:rPr>
          <w:t>Himmelstein, Hellander, &amp; Woolhandler, 2001</w:t>
        </w:r>
      </w:hyperlink>
      <w:r w:rsidR="00E96BA9" w:rsidRPr="00385A21">
        <w:rPr>
          <w:noProof/>
          <w:lang w:eastAsia="zh-TW"/>
        </w:rPr>
        <w:t xml:space="preserve">; </w:t>
      </w:r>
      <w:hyperlink w:anchor="_ENREF_61" w:tooltip="Warren, 1998 #3231" w:history="1">
        <w:r w:rsidR="00555ACC" w:rsidRPr="00385A21">
          <w:rPr>
            <w:noProof/>
            <w:lang w:eastAsia="zh-TW"/>
          </w:rPr>
          <w:t>Warren, Weitz, &amp; Kulis, 1998</w:t>
        </w:r>
      </w:hyperlink>
      <w:r w:rsidR="00E96BA9" w:rsidRPr="00385A21">
        <w:rPr>
          <w:noProof/>
          <w:lang w:eastAsia="zh-TW"/>
        </w:rPr>
        <w:t>)</w:t>
      </w:r>
      <w:r w:rsidR="00E96BA9" w:rsidRPr="00A956D5">
        <w:rPr>
          <w:lang w:eastAsia="zh-TW"/>
        </w:rPr>
        <w:fldChar w:fldCharType="end"/>
      </w:r>
      <w:r w:rsidR="002E7034" w:rsidRPr="00385A21">
        <w:rPr>
          <w:lang w:eastAsia="zh-TW"/>
        </w:rPr>
        <w:t xml:space="preserve">, </w:t>
      </w:r>
      <w:r w:rsidR="00E93660" w:rsidRPr="00385A21">
        <w:rPr>
          <w:lang w:eastAsia="zh-TW"/>
        </w:rPr>
        <w:t xml:space="preserve">we </w:t>
      </w:r>
      <w:r w:rsidR="00E0049F" w:rsidRPr="00385A21">
        <w:rPr>
          <w:lang w:eastAsia="zh-TW"/>
        </w:rPr>
        <w:t xml:space="preserve">have seen </w:t>
      </w:r>
      <w:r w:rsidR="00E93660" w:rsidRPr="00385A21">
        <w:rPr>
          <w:lang w:eastAsia="zh-TW"/>
        </w:rPr>
        <w:t xml:space="preserve">physician </w:t>
      </w:r>
      <w:r w:rsidR="002E7034" w:rsidRPr="00385A21">
        <w:rPr>
          <w:lang w:eastAsia="zh-TW"/>
        </w:rPr>
        <w:t>r</w:t>
      </w:r>
      <w:r w:rsidRPr="00385A21">
        <w:rPr>
          <w:lang w:eastAsia="zh-TW"/>
        </w:rPr>
        <w:t>esistance</w:t>
      </w:r>
      <w:r w:rsidR="00E93660" w:rsidRPr="00385A21">
        <w:rPr>
          <w:lang w:eastAsia="zh-TW"/>
        </w:rPr>
        <w:t xml:space="preserve"> </w:t>
      </w:r>
      <w:r w:rsidRPr="00385A21">
        <w:rPr>
          <w:lang w:eastAsia="zh-TW"/>
        </w:rPr>
        <w:t xml:space="preserve">and public revulsion. </w:t>
      </w:r>
      <w:r w:rsidR="00EF4FA9" w:rsidRPr="00385A21">
        <w:rPr>
          <w:lang w:eastAsia="zh-TW"/>
        </w:rPr>
        <w:t xml:space="preserve">A wave of hospital conversions to for-profit status have increased profits, but </w:t>
      </w:r>
      <w:r w:rsidR="00962BE2" w:rsidRPr="00385A21">
        <w:rPr>
          <w:lang w:eastAsia="zh-TW"/>
        </w:rPr>
        <w:t xml:space="preserve">has </w:t>
      </w:r>
      <w:r w:rsidR="00EF4FA9" w:rsidRPr="00385A21">
        <w:rPr>
          <w:lang w:eastAsia="zh-TW"/>
        </w:rPr>
        <w:t>also led to reduced staffing and salary rates</w:t>
      </w:r>
      <w:r w:rsidR="00EA2FEB" w:rsidRPr="00385A21">
        <w:rPr>
          <w:lang w:eastAsia="zh-TW"/>
        </w:rPr>
        <w:t xml:space="preserve">, </w:t>
      </w:r>
      <w:r w:rsidR="00EF4FA9" w:rsidRPr="00385A21">
        <w:rPr>
          <w:lang w:eastAsia="zh-TW"/>
        </w:rPr>
        <w:t xml:space="preserve">to increased mortality rates </w:t>
      </w:r>
      <w:r w:rsidR="000A75FE" w:rsidRPr="008E6C3A">
        <w:rPr>
          <w:lang w:eastAsia="zh-TW"/>
        </w:rPr>
        <w:fldChar w:fldCharType="begin"/>
      </w:r>
      <w:r w:rsidR="006212D3" w:rsidRPr="00385A21">
        <w:rPr>
          <w:lang w:eastAsia="zh-TW"/>
        </w:rPr>
        <w:instrText xml:space="preserve"> ADDIN EN.CITE &lt;EndNote&gt;&lt;Cite&gt;&lt;Author&gt;Picone&lt;/Author&gt;&lt;Year&gt;2002&lt;/Year&gt;&lt;RecNum&gt;14322&lt;/RecNum&gt;&lt;DisplayText&gt;(Picone, 2002)&lt;/DisplayText&gt;&lt;record&gt;&lt;rec-number&gt;14322&lt;/rec-number&gt;&lt;foreign-keys&gt;&lt;key app="EN" db-id="e5vdw9dwdxspdaedftkv5dwba0p9xzdrsdtt" timestamp="0"&gt;14322&lt;/key&gt;&lt;/foreign-keys&gt;&lt;ref-type name="Journal Article"&gt;17&lt;/ref-type&gt;&lt;contributors&gt;&lt;authors&gt;&lt;author&gt;Picone, G., Chou, S. Y., &amp;amp; Sloan, F. &lt;/author&gt;&lt;/authors&gt;&lt;/contributors&gt;&lt;titles&gt;&lt;title&gt;Are for-profit hospital conversions harmful to patients and to Medicare? &lt;/title&gt;&lt;secondary-title&gt;RAND Journal of Economics&lt;/secondary-title&gt;&lt;/titles&gt;&lt;periodical&gt;&lt;full-title&gt;Rand Journal of Economics&lt;/full-title&gt;&lt;abbr-1&gt;Rand J. Econom.&lt;/abbr-1&gt;&lt;abbr-2&gt;Rand J Econ&lt;/abbr-2&gt;&lt;/periodical&gt;&lt;pages&gt;1-17&lt;/pages&gt;&lt;volume&gt;33&lt;/volume&gt;&lt;number&gt;3&lt;/number&gt;&lt;dates&gt;&lt;year&gt;2002&lt;/year&gt;&lt;/dates&gt;&lt;urls&gt;&lt;/urls&gt;&lt;/record&gt;&lt;/Cite&gt;&lt;/EndNote&gt;</w:instrText>
      </w:r>
      <w:r w:rsidR="000A75FE" w:rsidRPr="008E6C3A">
        <w:rPr>
          <w:lang w:eastAsia="zh-TW"/>
        </w:rPr>
        <w:fldChar w:fldCharType="separate"/>
      </w:r>
      <w:r w:rsidR="000A75FE" w:rsidRPr="00385A21">
        <w:rPr>
          <w:noProof/>
          <w:lang w:eastAsia="zh-TW"/>
        </w:rPr>
        <w:t>(</w:t>
      </w:r>
      <w:hyperlink w:anchor="_ENREF_49" w:tooltip="Picone, 2002 #14322" w:history="1">
        <w:r w:rsidR="00555ACC" w:rsidRPr="00385A21">
          <w:rPr>
            <w:noProof/>
            <w:lang w:eastAsia="zh-TW"/>
          </w:rPr>
          <w:t>Picone, 2002</w:t>
        </w:r>
      </w:hyperlink>
      <w:r w:rsidR="000A75FE" w:rsidRPr="00385A21">
        <w:rPr>
          <w:noProof/>
          <w:lang w:eastAsia="zh-TW"/>
        </w:rPr>
        <w:t>)</w:t>
      </w:r>
      <w:r w:rsidR="000A75FE" w:rsidRPr="008E6C3A">
        <w:rPr>
          <w:lang w:eastAsia="zh-TW"/>
        </w:rPr>
        <w:fldChar w:fldCharType="end"/>
      </w:r>
      <w:r w:rsidR="00EA2FEB" w:rsidRPr="00385A21">
        <w:rPr>
          <w:lang w:eastAsia="zh-TW"/>
        </w:rPr>
        <w:t>, and to public anger</w:t>
      </w:r>
      <w:r w:rsidR="00EF4FA9" w:rsidRPr="00385A21">
        <w:rPr>
          <w:lang w:eastAsia="zh-TW"/>
        </w:rPr>
        <w:t xml:space="preserve">. </w:t>
      </w:r>
      <w:r w:rsidR="00EA2FEB" w:rsidRPr="00385A21">
        <w:rPr>
          <w:lang w:eastAsia="zh-TW"/>
        </w:rPr>
        <w:t>When t</w:t>
      </w:r>
      <w:r w:rsidR="002E7034" w:rsidRPr="00385A21">
        <w:rPr>
          <w:lang w:eastAsia="zh-TW"/>
        </w:rPr>
        <w:t xml:space="preserve">eachers </w:t>
      </w:r>
      <w:r w:rsidR="00EA2FEB" w:rsidRPr="00385A21">
        <w:rPr>
          <w:lang w:eastAsia="zh-TW"/>
        </w:rPr>
        <w:t>are</w:t>
      </w:r>
      <w:r w:rsidR="002E7034" w:rsidRPr="00385A21">
        <w:rPr>
          <w:lang w:eastAsia="zh-TW"/>
        </w:rPr>
        <w:t xml:space="preserve"> subjected to standards imposed by </w:t>
      </w:r>
      <w:r w:rsidR="005B6098" w:rsidRPr="00385A21">
        <w:rPr>
          <w:lang w:eastAsia="zh-TW"/>
        </w:rPr>
        <w:t xml:space="preserve">U.S. </w:t>
      </w:r>
      <w:r w:rsidR="002E7034" w:rsidRPr="00385A21">
        <w:rPr>
          <w:lang w:eastAsia="zh-TW"/>
        </w:rPr>
        <w:t xml:space="preserve">government in the </w:t>
      </w:r>
      <w:r w:rsidR="002E7034" w:rsidRPr="008B1574">
        <w:rPr>
          <w:i/>
          <w:lang w:eastAsia="zh-TW"/>
        </w:rPr>
        <w:t>No Child Left Behind</w:t>
      </w:r>
      <w:r w:rsidR="002E7034" w:rsidRPr="00385A21">
        <w:rPr>
          <w:lang w:eastAsia="zh-TW"/>
        </w:rPr>
        <w:t xml:space="preserve"> </w:t>
      </w:r>
      <w:r w:rsidR="003D2533" w:rsidRPr="00385A21">
        <w:rPr>
          <w:lang w:eastAsia="zh-TW"/>
        </w:rPr>
        <w:t xml:space="preserve">Act </w:t>
      </w:r>
      <w:r w:rsidR="002E7034" w:rsidRPr="00385A21">
        <w:rPr>
          <w:lang w:eastAsia="zh-TW"/>
        </w:rPr>
        <w:t xml:space="preserve">and other </w:t>
      </w:r>
      <w:r w:rsidR="003B2488" w:rsidRPr="00385A21">
        <w:rPr>
          <w:lang w:eastAsia="zh-TW"/>
        </w:rPr>
        <w:t>reform efforts</w:t>
      </w:r>
      <w:r w:rsidR="00EA2FEB" w:rsidRPr="00385A21">
        <w:rPr>
          <w:lang w:eastAsia="zh-TW"/>
        </w:rPr>
        <w:t xml:space="preserve">, teachers and communities </w:t>
      </w:r>
      <w:r w:rsidR="00A956D5">
        <w:rPr>
          <w:lang w:eastAsia="zh-TW"/>
        </w:rPr>
        <w:t xml:space="preserve">often </w:t>
      </w:r>
      <w:r w:rsidR="00EA2FEB" w:rsidRPr="00385A21">
        <w:rPr>
          <w:lang w:eastAsia="zh-TW"/>
        </w:rPr>
        <w:t>fight back</w:t>
      </w:r>
      <w:r w:rsidR="002E7034" w:rsidRPr="00385A21">
        <w:rPr>
          <w:lang w:eastAsia="zh-TW"/>
        </w:rPr>
        <w:t xml:space="preserve">. </w:t>
      </w:r>
      <w:r w:rsidR="00ED106E" w:rsidRPr="00385A21">
        <w:rPr>
          <w:lang w:eastAsia="zh-TW"/>
        </w:rPr>
        <w:t xml:space="preserve">Law firms have experienced growing turbulence as initiatives for growth, more aggressive marketing, and </w:t>
      </w:r>
      <w:r w:rsidR="003105E4" w:rsidRPr="00385A21">
        <w:rPr>
          <w:lang w:eastAsia="zh-TW"/>
        </w:rPr>
        <w:t>more individualized performance-based financial rewards</w:t>
      </w:r>
      <w:r w:rsidR="00ED106E" w:rsidRPr="00385A21">
        <w:rPr>
          <w:lang w:eastAsia="zh-TW"/>
        </w:rPr>
        <w:t xml:space="preserve"> have torn the fabric of collegial relations; many firms</w:t>
      </w:r>
      <w:r w:rsidR="003D2533" w:rsidRPr="00385A21">
        <w:rPr>
          <w:lang w:eastAsia="zh-TW"/>
        </w:rPr>
        <w:t>, even very old and prestigious ones,</w:t>
      </w:r>
      <w:r w:rsidR="00ED106E" w:rsidRPr="00385A21">
        <w:rPr>
          <w:lang w:eastAsia="zh-TW"/>
        </w:rPr>
        <w:t xml:space="preserve"> have split apart or failed</w:t>
      </w:r>
      <w:r w:rsidR="00AF65F5" w:rsidRPr="00385A21">
        <w:rPr>
          <w:lang w:eastAsia="zh-TW"/>
        </w:rPr>
        <w:t>.</w:t>
      </w:r>
    </w:p>
    <w:p w14:paraId="56E13DD3" w14:textId="6FD6B63B" w:rsidR="00944102" w:rsidRPr="00385A21" w:rsidRDefault="00B67256" w:rsidP="00B67256">
      <w:pPr>
        <w:rPr>
          <w:lang w:eastAsia="zh-TW"/>
        </w:rPr>
      </w:pPr>
      <w:r w:rsidRPr="00385A21">
        <w:rPr>
          <w:lang w:eastAsia="zh-TW"/>
        </w:rPr>
        <w:t>Moreover, this</w:t>
      </w:r>
      <w:r w:rsidR="008518DD" w:rsidRPr="00385A21">
        <w:rPr>
          <w:lang w:eastAsia="zh-TW"/>
        </w:rPr>
        <w:t xml:space="preserve"> drive for instrumental</w:t>
      </w:r>
      <w:r w:rsidRPr="00385A21">
        <w:rPr>
          <w:lang w:eastAsia="zh-TW"/>
        </w:rPr>
        <w:t xml:space="preserve"> r</w:t>
      </w:r>
      <w:r w:rsidR="00CC639D" w:rsidRPr="00385A21">
        <w:rPr>
          <w:lang w:eastAsia="zh-TW"/>
        </w:rPr>
        <w:t>ationalization has not addressed</w:t>
      </w:r>
      <w:r w:rsidRPr="00385A21">
        <w:rPr>
          <w:lang w:eastAsia="zh-TW"/>
        </w:rPr>
        <w:t xml:space="preserve"> a mounting concern that the professions</w:t>
      </w:r>
      <w:r w:rsidR="00256C5F" w:rsidRPr="00385A21">
        <w:t xml:space="preserve"> </w:t>
      </w:r>
      <w:r w:rsidRPr="00385A21">
        <w:t xml:space="preserve">are not only </w:t>
      </w:r>
      <w:r w:rsidR="00256C5F" w:rsidRPr="00385A21">
        <w:t xml:space="preserve">inefficient but </w:t>
      </w:r>
      <w:r w:rsidRPr="00385A21">
        <w:t>also</w:t>
      </w:r>
      <w:r w:rsidR="00256C5F" w:rsidRPr="00385A21">
        <w:t xml:space="preserve"> unresponsive to their stakeholders</w:t>
      </w:r>
      <w:r w:rsidR="005202D7" w:rsidRPr="00385A21">
        <w:t>:</w:t>
      </w:r>
      <w:r w:rsidR="00CC639D" w:rsidRPr="00385A21">
        <w:t xml:space="preserve"> neither marketization nor bureaucratization</w:t>
      </w:r>
      <w:r w:rsidR="005202D7" w:rsidRPr="00385A21">
        <w:t xml:space="preserve"> ha</w:t>
      </w:r>
      <w:r w:rsidR="00EA2FEB" w:rsidRPr="00385A21">
        <w:t>s</w:t>
      </w:r>
      <w:r w:rsidR="005202D7" w:rsidRPr="00385A21">
        <w:t xml:space="preserve"> </w:t>
      </w:r>
      <w:r w:rsidR="00791AD5" w:rsidRPr="00385A21">
        <w:t xml:space="preserve">done much to </w:t>
      </w:r>
      <w:r w:rsidR="005202D7" w:rsidRPr="00385A21">
        <w:t xml:space="preserve">overcome the </w:t>
      </w:r>
      <w:r w:rsidR="003B2488" w:rsidRPr="00385A21">
        <w:t>inward focus</w:t>
      </w:r>
      <w:r w:rsidR="005202D7" w:rsidRPr="00385A21">
        <w:t xml:space="preserve"> of the guild form</w:t>
      </w:r>
      <w:r w:rsidR="00256C5F" w:rsidRPr="00385A21">
        <w:t>. Although professions have been primarily legitimated by their claim to serve societal and client needs</w:t>
      </w:r>
      <w:r w:rsidR="00D21C68" w:rsidRPr="00385A21">
        <w:t xml:space="preserve"> </w:t>
      </w:r>
      <w:r w:rsidR="00D21C68" w:rsidRPr="008E6C3A">
        <w:fldChar w:fldCharType="begin"/>
      </w:r>
      <w:r w:rsidR="006212D3" w:rsidRPr="00385A21">
        <w:instrText xml:space="preserve"> ADDIN EN.CITE &lt;EndNote&gt;&lt;Cite&gt;&lt;Author&gt;Parsons&lt;/Author&gt;&lt;Year&gt;1939&lt;/Year&gt;&lt;RecNum&gt;1228&lt;/RecNum&gt;&lt;DisplayText&gt;(Parsons, 1939)&lt;/DisplayText&gt;&lt;record&gt;&lt;rec-number&gt;1228&lt;/rec-number&gt;&lt;foreign-keys&gt;&lt;key app="EN" db-id="e5vdw9dwdxspdaedftkv5dwba0p9xzdrsdtt" timestamp="0"&gt;1228&lt;/key&gt;&lt;/foreign-keys&gt;&lt;ref-type name="Journal Article"&gt;17&lt;/ref-type&gt;&lt;contributors&gt;&lt;authors&gt;&lt;author&gt;Parsons, T&lt;/author&gt;&lt;/authors&gt;&lt;/contributors&gt;&lt;titles&gt;&lt;title&gt;The professions and social structure&lt;/title&gt;&lt;secondary-title&gt;Social Forces&lt;/secondary-title&gt;&lt;/titles&gt;&lt;periodical&gt;&lt;full-title&gt;Social Forces&lt;/full-title&gt;&lt;abbr-1&gt;Soc. Forces&lt;/abbr-1&gt;&lt;abbr-2&gt;Soc Forces&lt;/abbr-2&gt;&lt;/periodical&gt;&lt;pages&gt;457-467&lt;/pages&gt;&lt;volume&gt;17&lt;/volume&gt;&lt;dates&gt;&lt;year&gt;1939&lt;/year&gt;&lt;/dates&gt;&lt;urls&gt;&lt;/urls&gt;&lt;/record&gt;&lt;/Cite&gt;&lt;/EndNote&gt;</w:instrText>
      </w:r>
      <w:r w:rsidR="00D21C68" w:rsidRPr="008E6C3A">
        <w:fldChar w:fldCharType="separate"/>
      </w:r>
      <w:r w:rsidR="00D21C68" w:rsidRPr="00385A21">
        <w:rPr>
          <w:noProof/>
        </w:rPr>
        <w:t>(</w:t>
      </w:r>
      <w:hyperlink w:anchor="_ENREF_47" w:tooltip="Parsons, 1939 #1228" w:history="1">
        <w:r w:rsidR="00555ACC" w:rsidRPr="00385A21">
          <w:rPr>
            <w:noProof/>
          </w:rPr>
          <w:t>Parsons, 1939</w:t>
        </w:r>
      </w:hyperlink>
      <w:r w:rsidR="00D21C68" w:rsidRPr="00385A21">
        <w:rPr>
          <w:noProof/>
        </w:rPr>
        <w:t>)</w:t>
      </w:r>
      <w:r w:rsidR="00D21C68" w:rsidRPr="008E6C3A">
        <w:fldChar w:fldCharType="end"/>
      </w:r>
      <w:r w:rsidR="003105E4" w:rsidRPr="00385A21">
        <w:t xml:space="preserve">, </w:t>
      </w:r>
      <w:r w:rsidR="00256C5F" w:rsidRPr="00385A21">
        <w:t xml:space="preserve">clients and social institutions have been increasingly dissatisfied with </w:t>
      </w:r>
      <w:r w:rsidR="00944102" w:rsidRPr="00385A21">
        <w:t xml:space="preserve">the results. </w:t>
      </w:r>
      <w:bookmarkStart w:id="2" w:name="t2"/>
      <w:r w:rsidR="00944102" w:rsidRPr="00385A21">
        <w:t>Patient deference to professional judgment has declined over several decades, a trend accelerated by the rise of the easily</w:t>
      </w:r>
      <w:r w:rsidR="004B17FE" w:rsidRPr="00385A21">
        <w:t xml:space="preserve"> </w:t>
      </w:r>
      <w:r w:rsidR="00944102" w:rsidRPr="00385A21">
        <w:t xml:space="preserve">available information on the internet </w:t>
      </w:r>
      <w:r w:rsidR="000A75FE" w:rsidRPr="008E6C3A">
        <w:fldChar w:fldCharType="begin"/>
      </w:r>
      <w:r w:rsidR="006212D3" w:rsidRPr="00385A21">
        <w:instrText xml:space="preserve"> ADDIN EN.CITE &lt;EndNote&gt;&lt;Cite&gt;&lt;Author&gt;Fintor&lt;/Author&gt;&lt;Year&gt;1991&lt;/Year&gt;&lt;RecNum&gt;15275&lt;/RecNum&gt;&lt;DisplayText&gt;(Fintor, 1991; Landzelius, 2006)&lt;/DisplayText&gt;&lt;record&gt;&lt;rec-number&gt;15275&lt;/rec-number&gt;&lt;foreign-keys&gt;&lt;key app="EN" db-id="e5vdw9dwdxspdaedftkv5dwba0p9xzdrsdtt" timestamp="1349890953"&gt;15275&lt;/key&gt;&lt;/foreign-keys&gt;&lt;ref-type name="Journal Article"&gt;17&lt;/ref-type&gt;&lt;contributors&gt;&lt;authors&gt;&lt;author&gt;Fintor, L.&lt;/author&gt;&lt;/authors&gt;&lt;/contributors&gt;&lt;titles&gt;&lt;title&gt;Patient activism: cancer groups become vocal and politically active&lt;/title&gt;&lt;secondary-title&gt;Journal of the National Cancer Institute&lt;/secondary-title&gt;&lt;/titles&gt;&lt;periodical&gt;&lt;full-title&gt;Journal of the National Cancer Institute&lt;/full-title&gt;&lt;abbr-1&gt;J. Natl. Cancer Inst.&lt;/abbr-1&gt;&lt;abbr-2&gt;J Natl Cancer Inst&lt;/abbr-2&gt;&lt;/periodical&gt;&lt;pages&gt;528&lt;/pages&gt;&lt;volume&gt;83&lt;/volume&gt;&lt;number&gt;8&lt;/number&gt;&lt;dates&gt;&lt;year&gt;1991&lt;/year&gt;&lt;/dates&gt;&lt;isbn&gt;0027-8874&lt;/isbn&gt;&lt;urls&gt;&lt;/urls&gt;&lt;/record&gt;&lt;/Cite&gt;&lt;Cite&gt;&lt;Author&gt;Landzelius&lt;/Author&gt;&lt;Year&gt;2006&lt;/Year&gt;&lt;RecNum&gt;15276&lt;/RecNum&gt;&lt;record&gt;&lt;rec-number&gt;15276&lt;/rec-number&gt;&lt;foreign-keys&gt;&lt;key app="EN" db-id="e5vdw9dwdxspdaedftkv5dwba0p9xzdrsdtt" timestamp="1349890994"&gt;15276&lt;/key&gt;&lt;/foreign-keys&gt;&lt;ref-type name="Journal Article"&gt;17&lt;/ref-type&gt;&lt;contributors&gt;&lt;authors&gt;&lt;author&gt;Landzelius, K.&lt;/author&gt;&lt;/authors&gt;&lt;/contributors&gt;&lt;titles&gt;&lt;title&gt;Introduction: Patient organization movements and new metamorphoses in patienthood&lt;/title&gt;&lt;secondary-title&gt;Social Science and Medicine&lt;/secondary-title&gt;&lt;/titles&gt;&lt;periodical&gt;&lt;full-title&gt;Social Science and Medicine&lt;/full-title&gt;&lt;abbr-1&gt;Soc. Sci. Med.&lt;/abbr-1&gt;&lt;abbr-2&gt;Soc Sci Med&lt;/abbr-2&gt;&lt;abbr-3&gt;Social Science &amp;amp; Medicine&lt;/abbr-3&gt;&lt;/periodical&gt;&lt;pages&gt;529-537&lt;/pages&gt;&lt;volume&gt;62&lt;/volume&gt;&lt;number&gt;3&lt;/number&gt;&lt;dates&gt;&lt;year&gt;2006&lt;/year&gt;&lt;/dates&gt;&lt;isbn&gt;0277-9536&lt;/isbn&gt;&lt;urls&gt;&lt;/urls&gt;&lt;/record&gt;&lt;/Cite&gt;&lt;/EndNote&gt;</w:instrText>
      </w:r>
      <w:r w:rsidR="000A75FE" w:rsidRPr="008E6C3A">
        <w:fldChar w:fldCharType="separate"/>
      </w:r>
      <w:r w:rsidR="000A75FE" w:rsidRPr="00385A21">
        <w:rPr>
          <w:noProof/>
        </w:rPr>
        <w:t>(</w:t>
      </w:r>
      <w:hyperlink w:anchor="_ENREF_13" w:tooltip="Fintor, 1991 #15275" w:history="1">
        <w:r w:rsidR="00555ACC" w:rsidRPr="00385A21">
          <w:rPr>
            <w:noProof/>
          </w:rPr>
          <w:t>Fintor, 1991</w:t>
        </w:r>
      </w:hyperlink>
      <w:r w:rsidR="000A75FE" w:rsidRPr="00385A21">
        <w:rPr>
          <w:noProof/>
        </w:rPr>
        <w:t xml:space="preserve">; </w:t>
      </w:r>
      <w:hyperlink w:anchor="_ENREF_32" w:tooltip="Landzelius, 2006 #15276" w:history="1">
        <w:r w:rsidR="00555ACC" w:rsidRPr="00385A21">
          <w:rPr>
            <w:noProof/>
          </w:rPr>
          <w:t>Landzelius, 2006</w:t>
        </w:r>
      </w:hyperlink>
      <w:r w:rsidR="000A75FE" w:rsidRPr="00385A21">
        <w:rPr>
          <w:noProof/>
        </w:rPr>
        <w:t>)</w:t>
      </w:r>
      <w:r w:rsidR="000A75FE" w:rsidRPr="008E6C3A">
        <w:fldChar w:fldCharType="end"/>
      </w:r>
      <w:r w:rsidR="000A75FE" w:rsidRPr="00385A21">
        <w:t xml:space="preserve">. </w:t>
      </w:r>
      <w:r w:rsidR="00944102" w:rsidRPr="00385A21">
        <w:t xml:space="preserve">There are strong demands for information on physician performance </w:t>
      </w:r>
      <w:r w:rsidR="00DE2AA6" w:rsidRPr="00385A21">
        <w:t xml:space="preserve">and greater </w:t>
      </w:r>
      <w:r w:rsidR="00944102" w:rsidRPr="00385A21">
        <w:t xml:space="preserve">accountability to the public. Meanwhile, the personal relation between physician and patient has weakened: medical care, as </w:t>
      </w:r>
      <w:r w:rsidR="00290CB5" w:rsidRPr="00385A21">
        <w:t xml:space="preserve">Kuhlman observe </w:t>
      </w:r>
      <w:r w:rsidR="000A75FE" w:rsidRPr="008E6C3A">
        <w:fldChar w:fldCharType="begin"/>
      </w:r>
      <w:r w:rsidR="006212D3" w:rsidRPr="00385A21">
        <w:instrText xml:space="preserve"> ADDIN EN.CITE &lt;EndNote&gt;&lt;Cite&gt;&lt;Author&gt;Kuhlmann&lt;/Author&gt;&lt;Year&gt;2006&lt;/Year&gt;&lt;RecNum&gt;15277&lt;/RecNum&gt;&lt;DisplayText&gt;(Kuhlmann, 2006)&lt;/DisplayText&gt;&lt;record&gt;&lt;rec-number&gt;15277&lt;/rec-number&gt;&lt;foreign-keys&gt;&lt;key app="EN" db-id="e5vdw9dwdxspdaedftkv5dwba0p9xzdrsdtt" timestamp="1349891060"&gt;15277&lt;/key&gt;&lt;/foreign-keys&gt;&lt;ref-type name="Journal Article"&gt;17&lt;/ref-type&gt;&lt;contributors&gt;&lt;authors&gt;&lt;author&gt;Kuhlmann, E.&lt;/author&gt;&lt;/authors&gt;&lt;/contributors&gt;&lt;titles&gt;&lt;title&gt;Traces of Doubt and Sources of Trust Health Professions in an Uncertain Society&lt;/title&gt;&lt;secondary-title&gt;Current Sociology&lt;/secondary-title&gt;&lt;/titles&gt;&lt;periodical&gt;&lt;full-title&gt;Current Sociology&lt;/full-title&gt;&lt;/periodical&gt;&lt;pages&gt;607-620&lt;/pages&gt;&lt;volume&gt;54&lt;/volume&gt;&lt;number&gt;4&lt;/number&gt;&lt;dates&gt;&lt;year&gt;2006&lt;/year&gt;&lt;/dates&gt;&lt;isbn&gt;0011-3921&lt;/isbn&gt;&lt;urls&gt;&lt;/urls&gt;&lt;/record&gt;&lt;/Cite&gt;&lt;/EndNote&gt;</w:instrText>
      </w:r>
      <w:r w:rsidR="000A75FE" w:rsidRPr="008E6C3A">
        <w:fldChar w:fldCharType="separate"/>
      </w:r>
      <w:r w:rsidR="000A75FE" w:rsidRPr="00385A21">
        <w:rPr>
          <w:noProof/>
        </w:rPr>
        <w:t>(</w:t>
      </w:r>
      <w:hyperlink w:anchor="_ENREF_30" w:tooltip="Kuhlmann, 2006 #15277" w:history="1">
        <w:r w:rsidR="00555ACC" w:rsidRPr="00385A21">
          <w:rPr>
            <w:noProof/>
          </w:rPr>
          <w:t>Kuhlmann, 2006</w:t>
        </w:r>
      </w:hyperlink>
      <w:r w:rsidR="000A75FE" w:rsidRPr="00385A21">
        <w:rPr>
          <w:noProof/>
        </w:rPr>
        <w:t>)</w:t>
      </w:r>
      <w:r w:rsidR="000A75FE" w:rsidRPr="008E6C3A">
        <w:fldChar w:fldCharType="end"/>
      </w:r>
      <w:r w:rsidR="00944102" w:rsidRPr="00385A21">
        <w:t xml:space="preserve"> observes, is increasingly  “disembodied,” founded on information rather than personal trust. These developments have </w:t>
      </w:r>
      <w:r w:rsidR="006955F5" w:rsidRPr="00385A21">
        <w:t>contributed to</w:t>
      </w:r>
      <w:r w:rsidR="00944102" w:rsidRPr="00385A21">
        <w:t xml:space="preserve"> the rise of malpractice suits and courts’ gradual acceptance of challenges to medical custom</w:t>
      </w:r>
      <w:r w:rsidR="000A75FE" w:rsidRPr="00385A21">
        <w:t xml:space="preserve"> </w:t>
      </w:r>
      <w:r w:rsidR="000A75FE" w:rsidRPr="008E6C3A">
        <w:fldChar w:fldCharType="begin"/>
      </w:r>
      <w:r w:rsidR="006212D3" w:rsidRPr="00385A21">
        <w:instrText xml:space="preserve"> ADDIN EN.CITE &lt;EndNote&gt;&lt;Cite&gt;&lt;Author&gt;Peters Jr&lt;/Author&gt;&lt;Year&gt;2000&lt;/Year&gt;&lt;RecNum&gt;15278&lt;/RecNum&gt;&lt;DisplayText&gt;(Peters Jr, 2000)&lt;/DisplayText&gt;&lt;record&gt;&lt;rec-number&gt;15278&lt;/rec-number&gt;&lt;foreign-keys&gt;&lt;key app="EN" db-id="e5vdw9dwdxspdaedftkv5dwba0p9xzdrsdtt" timestamp="1349891094"&gt;15278&lt;/key&gt;&lt;/foreign-keys&gt;&lt;ref-type name="Journal Article"&gt;17&lt;/ref-type&gt;&lt;contributors&gt;&lt;authors&gt;&lt;author&gt;Peters Jr, P.G.&lt;/author&gt;&lt;/authors&gt;&lt;/contributors&gt;&lt;titles&gt;&lt;title&gt;Quiet Demise of Deference to Custom: Malpractice Law at the Millenium, The&lt;/title&gt;&lt;secondary-title&gt;Wash. &amp;amp; Lee L. Rev.&lt;/secondary-title&gt;&lt;/titles&gt;&lt;periodical&gt;&lt;full-title&gt;Wash. &amp;amp; Lee L. Rev.&lt;/full-title&gt;&lt;/periodical&gt;&lt;pages&gt;163&lt;/pages&gt;&lt;volume&gt;57&lt;/volume&gt;&lt;dates&gt;&lt;year&gt;2000&lt;/year&gt;&lt;/dates&gt;&lt;urls&gt;&lt;/urls&gt;&lt;/record&gt;&lt;/Cite&gt;&lt;/EndNote&gt;</w:instrText>
      </w:r>
      <w:r w:rsidR="000A75FE" w:rsidRPr="008E6C3A">
        <w:fldChar w:fldCharType="separate"/>
      </w:r>
      <w:r w:rsidR="000A75FE" w:rsidRPr="00385A21">
        <w:rPr>
          <w:noProof/>
        </w:rPr>
        <w:t>(</w:t>
      </w:r>
      <w:hyperlink w:anchor="_ENREF_48" w:tooltip="Peters Jr, 2000 #15278" w:history="1">
        <w:r w:rsidR="00555ACC" w:rsidRPr="00385A21">
          <w:rPr>
            <w:noProof/>
          </w:rPr>
          <w:t>Peters Jr, 2000</w:t>
        </w:r>
      </w:hyperlink>
      <w:r w:rsidR="000A75FE" w:rsidRPr="00385A21">
        <w:rPr>
          <w:noProof/>
        </w:rPr>
        <w:t>)</w:t>
      </w:r>
      <w:r w:rsidR="000A75FE" w:rsidRPr="008E6C3A">
        <w:fldChar w:fldCharType="end"/>
      </w:r>
      <w:r w:rsidR="000A75FE" w:rsidRPr="00385A21">
        <w:t>.</w:t>
      </w:r>
      <w:bookmarkEnd w:id="2"/>
      <w:r w:rsidR="00944102" w:rsidRPr="00385A21">
        <w:t xml:space="preserve"> In university educati</w:t>
      </w:r>
      <w:r w:rsidR="00895522" w:rsidRPr="00385A21">
        <w:t>on, a range of constituencies are</w:t>
      </w:r>
      <w:r w:rsidR="00944102" w:rsidRPr="00385A21">
        <w:t xml:space="preserve"> now questioning the value of research and education. Students (and their parents) have grown less willing to defer to professorial judgment and </w:t>
      </w:r>
      <w:r w:rsidR="00895522" w:rsidRPr="00385A21">
        <w:t xml:space="preserve">have become </w:t>
      </w:r>
      <w:r w:rsidR="00944102" w:rsidRPr="00385A21">
        <w:t xml:space="preserve">more </w:t>
      </w:r>
      <w:r w:rsidR="003105E4" w:rsidRPr="00385A21">
        <w:t>asserti</w:t>
      </w:r>
      <w:r w:rsidR="009D40CA" w:rsidRPr="00385A21">
        <w:t>ve</w:t>
      </w:r>
      <w:r w:rsidR="003105E4" w:rsidRPr="00385A21">
        <w:t xml:space="preserve"> in </w:t>
      </w:r>
      <w:r w:rsidR="00944102" w:rsidRPr="00385A21">
        <w:t xml:space="preserve">demanding justifications for grades and requirements. Student ratings of professors have become popular and influential, undermining the professoriate’s claim of autonomy and guardianship of standards. At primary and secondary levels there has been a substantial “invasion” of teachers’ curricular autonomy by both community school boards and by governmental bodies. </w:t>
      </w:r>
    </w:p>
    <w:p w14:paraId="1D997DF1" w14:textId="5CEC37FB" w:rsidR="000E2316" w:rsidRPr="00385A21" w:rsidRDefault="00947C16" w:rsidP="00061C40">
      <w:r w:rsidRPr="00385A21">
        <w:t>One response</w:t>
      </w:r>
      <w:r w:rsidR="00895522" w:rsidRPr="00385A21">
        <w:t xml:space="preserve"> by professionals</w:t>
      </w:r>
      <w:r w:rsidRPr="00385A21">
        <w:t xml:space="preserve"> </w:t>
      </w:r>
      <w:r w:rsidR="004F5A78" w:rsidRPr="00385A21">
        <w:t xml:space="preserve">to these mounting </w:t>
      </w:r>
      <w:r w:rsidRPr="00385A21">
        <w:t xml:space="preserve">tensions has been </w:t>
      </w:r>
      <w:r w:rsidR="000E2316" w:rsidRPr="00385A21">
        <w:t xml:space="preserve">a hardening of the defense of </w:t>
      </w:r>
      <w:r w:rsidR="00895522" w:rsidRPr="00385A21">
        <w:t>traditional</w:t>
      </w:r>
      <w:r w:rsidR="000E2316" w:rsidRPr="00385A21">
        <w:t xml:space="preserve"> autonomy. While professions have always insisted on independence, this was </w:t>
      </w:r>
      <w:r w:rsidR="00D025C7" w:rsidRPr="00385A21">
        <w:t xml:space="preserve">in the past </w:t>
      </w:r>
      <w:r w:rsidR="000E2316" w:rsidRPr="00385A21">
        <w:t xml:space="preserve">a positive claim </w:t>
      </w:r>
      <w:r w:rsidR="00D025C7" w:rsidRPr="00385A21">
        <w:t xml:space="preserve">based on </w:t>
      </w:r>
      <w:r w:rsidR="000E2316" w:rsidRPr="00385A21">
        <w:t>special knowledge</w:t>
      </w:r>
      <w:r w:rsidR="00D025C7" w:rsidRPr="00385A21">
        <w:t xml:space="preserve"> that was</w:t>
      </w:r>
      <w:r w:rsidR="000E2316" w:rsidRPr="00385A21">
        <w:t xml:space="preserve"> used for the good of society</w:t>
      </w:r>
      <w:r w:rsidR="003105E4" w:rsidRPr="00385A21">
        <w:t xml:space="preserve">. </w:t>
      </w:r>
      <w:r w:rsidR="00DC3F3C" w:rsidRPr="00385A21">
        <w:t>However, i</w:t>
      </w:r>
      <w:r w:rsidR="000E2316" w:rsidRPr="00385A21">
        <w:t xml:space="preserve">n the last fifty years </w:t>
      </w:r>
      <w:r w:rsidR="00D025C7" w:rsidRPr="00385A21">
        <w:t>this insistance</w:t>
      </w:r>
      <w:r w:rsidR="000E2316" w:rsidRPr="00385A21">
        <w:t xml:space="preserve"> has become increasingly a defensive claim, a wall against the </w:t>
      </w:r>
      <w:r w:rsidR="003105E4" w:rsidRPr="00385A21">
        <w:t>claims made by other actors</w:t>
      </w:r>
      <w:r w:rsidR="000E2316" w:rsidRPr="00385A21">
        <w:t xml:space="preserve">. </w:t>
      </w:r>
    </w:p>
    <w:p w14:paraId="686EC543" w14:textId="6E2A2890" w:rsidR="00442857" w:rsidRPr="00385A21" w:rsidRDefault="00A442F1" w:rsidP="00442857">
      <w:pPr>
        <w:pStyle w:val="Heading1"/>
        <w:rPr>
          <w:rFonts w:asciiTheme="majorHAnsi" w:hAnsiTheme="majorHAnsi"/>
        </w:rPr>
      </w:pPr>
      <w:r w:rsidRPr="00385A21">
        <w:rPr>
          <w:rFonts w:asciiTheme="majorHAnsi" w:hAnsiTheme="majorHAnsi"/>
        </w:rPr>
        <w:t>The e</w:t>
      </w:r>
      <w:r w:rsidR="001F7C26" w:rsidRPr="00385A21">
        <w:rPr>
          <w:rFonts w:asciiTheme="majorHAnsi" w:hAnsiTheme="majorHAnsi"/>
        </w:rPr>
        <w:t xml:space="preserve">merging </w:t>
      </w:r>
      <w:r w:rsidRPr="00385A21">
        <w:rPr>
          <w:rFonts w:asciiTheme="majorHAnsi" w:hAnsiTheme="majorHAnsi"/>
        </w:rPr>
        <w:t>c</w:t>
      </w:r>
      <w:r w:rsidR="001F7C26" w:rsidRPr="00385A21">
        <w:rPr>
          <w:rFonts w:asciiTheme="majorHAnsi" w:hAnsiTheme="majorHAnsi"/>
        </w:rPr>
        <w:t xml:space="preserve">ontours of </w:t>
      </w:r>
      <w:r w:rsidRPr="00385A21">
        <w:rPr>
          <w:rFonts w:asciiTheme="majorHAnsi" w:hAnsiTheme="majorHAnsi"/>
        </w:rPr>
        <w:t>c</w:t>
      </w:r>
      <w:r w:rsidR="00442857" w:rsidRPr="00385A21">
        <w:rPr>
          <w:rFonts w:asciiTheme="majorHAnsi" w:hAnsiTheme="majorHAnsi"/>
        </w:rPr>
        <w:t xml:space="preserve">ollaborative </w:t>
      </w:r>
      <w:r w:rsidRPr="00385A21">
        <w:rPr>
          <w:rFonts w:asciiTheme="majorHAnsi" w:hAnsiTheme="majorHAnsi"/>
        </w:rPr>
        <w:t>c</w:t>
      </w:r>
      <w:r w:rsidR="00442857" w:rsidRPr="00385A21">
        <w:rPr>
          <w:rFonts w:asciiTheme="majorHAnsi" w:hAnsiTheme="majorHAnsi"/>
        </w:rPr>
        <w:t>ommunity</w:t>
      </w:r>
      <w:r w:rsidR="007403F9" w:rsidRPr="00385A21">
        <w:rPr>
          <w:rFonts w:asciiTheme="majorHAnsi" w:hAnsiTheme="majorHAnsi"/>
        </w:rPr>
        <w:t>: Examples from healthcare</w:t>
      </w:r>
    </w:p>
    <w:p w14:paraId="435F2AD5" w14:textId="19859002" w:rsidR="00F57911" w:rsidRPr="00385A21" w:rsidRDefault="00002BFF" w:rsidP="00A82823">
      <w:pPr>
        <w:ind w:firstLine="0"/>
      </w:pPr>
      <w:r w:rsidRPr="00385A21">
        <w:tab/>
      </w:r>
      <w:r w:rsidR="00D7001E" w:rsidRPr="00385A21">
        <w:t>We argue</w:t>
      </w:r>
      <w:r w:rsidR="00442857" w:rsidRPr="00385A21">
        <w:t xml:space="preserve"> that the cause</w:t>
      </w:r>
      <w:r w:rsidR="00D7001E" w:rsidRPr="00385A21">
        <w:t xml:space="preserve"> of the current crisis in professionalism</w:t>
      </w:r>
      <w:r w:rsidR="00442857" w:rsidRPr="00385A21">
        <w:t xml:space="preserve"> is not that professions have left behind the guild model, nor that they have been insufficiently subordinated to market and bureaucracy, but rather that they have not yet developed </w:t>
      </w:r>
      <w:r w:rsidR="00AC548A" w:rsidRPr="00385A21">
        <w:t xml:space="preserve">an </w:t>
      </w:r>
      <w:r w:rsidR="00947C16" w:rsidRPr="00385A21">
        <w:t xml:space="preserve">organizational </w:t>
      </w:r>
      <w:r w:rsidR="00442857" w:rsidRPr="00385A21">
        <w:t xml:space="preserve">form </w:t>
      </w:r>
      <w:r w:rsidR="00A15318" w:rsidRPr="00385A21">
        <w:t>that</w:t>
      </w:r>
      <w:r w:rsidR="00442857" w:rsidRPr="00385A21">
        <w:t xml:space="preserve"> can </w:t>
      </w:r>
      <w:r w:rsidR="00A15318" w:rsidRPr="00385A21">
        <w:t xml:space="preserve">effectively </w:t>
      </w:r>
      <w:r w:rsidR="00442857" w:rsidRPr="00385A21">
        <w:t>buttress their value-rational raison d’</w:t>
      </w:r>
      <w:r w:rsidR="00F304F3" w:rsidRPr="00385A21">
        <w:t>ê</w:t>
      </w:r>
      <w:r w:rsidR="00442857" w:rsidRPr="00385A21">
        <w:t xml:space="preserve">tre. </w:t>
      </w:r>
      <w:r w:rsidR="00D7001E" w:rsidRPr="00385A21">
        <w:t xml:space="preserve">We argue, further, </w:t>
      </w:r>
      <w:r w:rsidR="00A82823" w:rsidRPr="00385A21">
        <w:t xml:space="preserve">and against Weber, </w:t>
      </w:r>
      <w:r w:rsidR="00D7001E" w:rsidRPr="00385A21">
        <w:t xml:space="preserve">that this </w:t>
      </w:r>
      <w:r w:rsidR="00A82823" w:rsidRPr="00385A21">
        <w:t>is not an insurmountable problem</w:t>
      </w:r>
      <w:r w:rsidR="00947C16" w:rsidRPr="00385A21">
        <w:t>, although it is certainly a difficult one</w:t>
      </w:r>
      <w:r w:rsidR="00A82823" w:rsidRPr="00385A21">
        <w:t xml:space="preserve">. </w:t>
      </w:r>
      <w:r w:rsidR="00A15318" w:rsidRPr="00385A21">
        <w:t>In our research, we have document</w:t>
      </w:r>
      <w:r w:rsidR="00A82823" w:rsidRPr="00385A21">
        <w:t>ed the emergence over recent decades of a family of</w:t>
      </w:r>
      <w:r w:rsidR="00A15318" w:rsidRPr="00385A21">
        <w:t xml:space="preserve"> organizing techniques that can meet this challenge and overcome Weber’s skepticism. We think of these techniques as </w:t>
      </w:r>
      <w:r w:rsidR="00CE15ED" w:rsidRPr="00385A21">
        <w:t xml:space="preserve">elements of </w:t>
      </w:r>
      <w:r w:rsidR="00A15318" w:rsidRPr="00385A21">
        <w:t xml:space="preserve">a new </w:t>
      </w:r>
      <w:r w:rsidR="00B900FC" w:rsidRPr="00385A21">
        <w:t>organizational form</w:t>
      </w:r>
      <w:r w:rsidR="00947C16" w:rsidRPr="00385A21">
        <w:t xml:space="preserve"> for </w:t>
      </w:r>
      <w:r w:rsidR="00370B57" w:rsidRPr="00385A21">
        <w:t>large-scale</w:t>
      </w:r>
      <w:r w:rsidR="00947C16" w:rsidRPr="00385A21">
        <w:t xml:space="preserve">, </w:t>
      </w:r>
      <w:r w:rsidR="00370B57" w:rsidRPr="00385A21">
        <w:t xml:space="preserve">value-rational </w:t>
      </w:r>
      <w:r w:rsidR="00947C16" w:rsidRPr="00385A21">
        <w:t xml:space="preserve">collectivities </w:t>
      </w:r>
      <w:r w:rsidR="00370B57" w:rsidRPr="00385A21">
        <w:t xml:space="preserve">— a </w:t>
      </w:r>
      <w:r w:rsidR="00CE15ED" w:rsidRPr="00385A21">
        <w:t xml:space="preserve">form </w:t>
      </w:r>
      <w:r w:rsidR="00A15318" w:rsidRPr="00385A21">
        <w:t>we call “collaborative</w:t>
      </w:r>
      <w:r w:rsidR="00B900FC" w:rsidRPr="00385A21">
        <w:t xml:space="preserve"> community</w:t>
      </w:r>
      <w:r w:rsidR="00A15318" w:rsidRPr="00385A21">
        <w:t>.”</w:t>
      </w:r>
      <w:r w:rsidR="001F7C26" w:rsidRPr="00385A21">
        <w:t xml:space="preserve"> </w:t>
      </w:r>
      <w:r w:rsidR="00C30B74" w:rsidRPr="00385A21">
        <w:t xml:space="preserve">In the collaborative community, </w:t>
      </w:r>
      <w:r w:rsidR="00C30B74" w:rsidRPr="00385A21">
        <w:rPr>
          <w:i/>
        </w:rPr>
        <w:t>professional responsibility means a commitment to a</w:t>
      </w:r>
      <w:r w:rsidR="00BC1986" w:rsidRPr="00385A21">
        <w:rPr>
          <w:i/>
        </w:rPr>
        <w:t xml:space="preserve"> higher social purpose and to the</w:t>
      </w:r>
      <w:r w:rsidR="00C30B74" w:rsidRPr="00385A21">
        <w:rPr>
          <w:i/>
        </w:rPr>
        <w:t xml:space="preserve"> organizational </w:t>
      </w:r>
      <w:r w:rsidR="00895522" w:rsidRPr="00385A21">
        <w:rPr>
          <w:i/>
        </w:rPr>
        <w:t>system</w:t>
      </w:r>
      <w:r w:rsidR="00BC1986" w:rsidRPr="00385A21">
        <w:rPr>
          <w:i/>
        </w:rPr>
        <w:t>s</w:t>
      </w:r>
      <w:r w:rsidR="00C30B74" w:rsidRPr="00385A21">
        <w:rPr>
          <w:i/>
        </w:rPr>
        <w:t xml:space="preserve"> that supports collaboration in its pursuit.</w:t>
      </w:r>
      <w:r w:rsidR="00C30B74" w:rsidRPr="00385A21">
        <w:t xml:space="preserve"> </w:t>
      </w:r>
    </w:p>
    <w:p w14:paraId="2E691BE6" w14:textId="34FB0007" w:rsidR="00A82823" w:rsidRPr="00385A21" w:rsidRDefault="001F7C26" w:rsidP="000D2B23">
      <w:r w:rsidRPr="00385A21">
        <w:t>In the following paragraphs, we sketch this new type along four d</w:t>
      </w:r>
      <w:r w:rsidR="007403F9" w:rsidRPr="00385A21">
        <w:t xml:space="preserve">imensions — </w:t>
      </w:r>
      <w:r w:rsidR="00C53C40" w:rsidRPr="00385A21">
        <w:t>norms, values, authority, and economics</w:t>
      </w:r>
      <w:r w:rsidR="007403F9" w:rsidRPr="00385A21">
        <w:t xml:space="preserve"> — using examples from healtchare</w:t>
      </w:r>
      <w:r w:rsidRPr="00385A21">
        <w:t>.</w:t>
      </w:r>
      <w:r w:rsidR="001C12FF" w:rsidRPr="00385A21">
        <w:rPr>
          <w:rStyle w:val="FootnoteReference"/>
        </w:rPr>
        <w:footnoteReference w:id="2"/>
      </w:r>
    </w:p>
    <w:p w14:paraId="0FD8A16B" w14:textId="709A9641" w:rsidR="002C5D4C" w:rsidRPr="00385A21" w:rsidRDefault="00E65154" w:rsidP="000D2B23">
      <w:pPr>
        <w:rPr>
          <w:lang w:eastAsia="zh-TW"/>
        </w:rPr>
      </w:pPr>
      <w:r w:rsidRPr="00385A21">
        <w:rPr>
          <w:b/>
          <w:lang w:eastAsia="zh-TW"/>
        </w:rPr>
        <w:t>Norms.</w:t>
      </w:r>
      <w:r w:rsidRPr="00385A21">
        <w:rPr>
          <w:lang w:eastAsia="zh-TW"/>
        </w:rPr>
        <w:t xml:space="preserve"> C</w:t>
      </w:r>
      <w:r w:rsidR="002F052C" w:rsidRPr="00385A21">
        <w:rPr>
          <w:lang w:eastAsia="zh-TW"/>
        </w:rPr>
        <w:t xml:space="preserve">ollaborative communities </w:t>
      </w:r>
      <w:r w:rsidRPr="00385A21">
        <w:rPr>
          <w:lang w:eastAsia="zh-TW"/>
        </w:rPr>
        <w:t xml:space="preserve">develop norms that support </w:t>
      </w:r>
      <w:r w:rsidR="00601BDD" w:rsidRPr="00385A21">
        <w:rPr>
          <w:lang w:eastAsia="zh-TW"/>
        </w:rPr>
        <w:t>horizontal coordination of interdependent work processes</w:t>
      </w:r>
      <w:r w:rsidR="00481DC3" w:rsidRPr="00385A21">
        <w:rPr>
          <w:lang w:eastAsia="zh-TW"/>
        </w:rPr>
        <w:t xml:space="preserve"> in a complex division of labor</w:t>
      </w:r>
      <w:r w:rsidR="00601BDD" w:rsidRPr="00385A21">
        <w:rPr>
          <w:lang w:eastAsia="zh-TW"/>
        </w:rPr>
        <w:t xml:space="preserve">. </w:t>
      </w:r>
      <w:r w:rsidR="0040285F" w:rsidRPr="00385A21">
        <w:rPr>
          <w:lang w:eastAsia="zh-TW"/>
        </w:rPr>
        <w:t>T</w:t>
      </w:r>
      <w:r w:rsidR="00601BDD" w:rsidRPr="00385A21">
        <w:rPr>
          <w:lang w:eastAsia="zh-TW"/>
        </w:rPr>
        <w:t xml:space="preserve">raditionalistic </w:t>
      </w:r>
      <w:r w:rsidR="0040285F" w:rsidRPr="00385A21">
        <w:rPr>
          <w:lang w:eastAsia="zh-TW"/>
        </w:rPr>
        <w:t xml:space="preserve">guild </w:t>
      </w:r>
      <w:r w:rsidR="00601BDD" w:rsidRPr="00385A21">
        <w:rPr>
          <w:lang w:eastAsia="zh-TW"/>
        </w:rPr>
        <w:t xml:space="preserve">community relies on what Durkheim </w:t>
      </w:r>
      <w:r w:rsidR="005961B3" w:rsidRPr="008E6C3A">
        <w:rPr>
          <w:lang w:eastAsia="zh-TW"/>
        </w:rPr>
        <w:fldChar w:fldCharType="begin"/>
      </w:r>
      <w:r w:rsidR="006212D3" w:rsidRPr="00385A21">
        <w:rPr>
          <w:lang w:eastAsia="zh-TW"/>
        </w:rPr>
        <w:instrText xml:space="preserve"> ADDIN EN.CITE &lt;EndNote&gt;&lt;Cite ExcludeAuth="1"&gt;&lt;Author&gt;Durkheim&lt;/Author&gt;&lt;Year&gt;1997&lt;/Year&gt;&lt;RecNum&gt;1414&lt;/RecNum&gt;&lt;DisplayText&gt;(1997)&lt;/DisplayText&gt;&lt;record&gt;&lt;rec-number&gt;1414&lt;/rec-number&gt;&lt;foreign-keys&gt;&lt;key app="EN" db-id="e5vdw9dwdxspdaedftkv5dwba0p9xzdrsdtt" timestamp="0"&gt;1414&lt;/key&gt;&lt;/foreign-keys&gt;&lt;ref-type name="Book"&gt;6&lt;/ref-type&gt;&lt;contributors&gt;&lt;authors&gt;&lt;author&gt;Durkheim, Emile&lt;/author&gt;&lt;/authors&gt;&lt;/contributors&gt;&lt;titles&gt;&lt;title&gt;The Division of Labor in Society&lt;/title&gt;&lt;/titles&gt;&lt;dates&gt;&lt;year&gt;1997&lt;/year&gt;&lt;/dates&gt;&lt;pub-location&gt;N.Y.&lt;/pub-location&gt;&lt;publisher&gt;The Free Press&lt;/publisher&gt;&lt;urls&gt;&lt;/urls&gt;&lt;/record&gt;&lt;/Cite&gt;&lt;/EndNote&gt;</w:instrText>
      </w:r>
      <w:r w:rsidR="005961B3" w:rsidRPr="008E6C3A">
        <w:rPr>
          <w:lang w:eastAsia="zh-TW"/>
        </w:rPr>
        <w:fldChar w:fldCharType="separate"/>
      </w:r>
      <w:r w:rsidR="004A28EA" w:rsidRPr="00385A21">
        <w:rPr>
          <w:noProof/>
          <w:lang w:eastAsia="zh-TW"/>
        </w:rPr>
        <w:t>(</w:t>
      </w:r>
      <w:hyperlink w:anchor="_ENREF_9" w:tooltip="Durkheim, 1997 #1414" w:history="1">
        <w:r w:rsidR="00555ACC" w:rsidRPr="00385A21">
          <w:rPr>
            <w:noProof/>
            <w:lang w:eastAsia="zh-TW"/>
          </w:rPr>
          <w:t>1997</w:t>
        </w:r>
      </w:hyperlink>
      <w:r w:rsidR="004A28EA" w:rsidRPr="00385A21">
        <w:rPr>
          <w:noProof/>
          <w:lang w:eastAsia="zh-TW"/>
        </w:rPr>
        <w:t>)</w:t>
      </w:r>
      <w:r w:rsidR="005961B3" w:rsidRPr="008E6C3A">
        <w:rPr>
          <w:lang w:eastAsia="zh-TW"/>
        </w:rPr>
        <w:fldChar w:fldCharType="end"/>
      </w:r>
      <w:r w:rsidR="005961B3" w:rsidRPr="00385A21">
        <w:rPr>
          <w:lang w:eastAsia="zh-TW"/>
        </w:rPr>
        <w:t xml:space="preserve"> </w:t>
      </w:r>
      <w:r w:rsidR="00601BDD" w:rsidRPr="00385A21">
        <w:rPr>
          <w:lang w:eastAsia="zh-TW"/>
        </w:rPr>
        <w:t>calls a mechanical division of labor—pooled</w:t>
      </w:r>
      <w:r w:rsidR="00CE15ED" w:rsidRPr="00385A21">
        <w:rPr>
          <w:lang w:eastAsia="zh-TW"/>
        </w:rPr>
        <w:t>,</w:t>
      </w:r>
      <w:r w:rsidR="00601BDD" w:rsidRPr="00385A21">
        <w:rPr>
          <w:lang w:eastAsia="zh-TW"/>
        </w:rPr>
        <w:t xml:space="preserve"> in J. D. Thompson’s </w:t>
      </w:r>
      <w:r w:rsidR="005961B3" w:rsidRPr="008E6C3A">
        <w:rPr>
          <w:lang w:eastAsia="zh-TW"/>
        </w:rPr>
        <w:fldChar w:fldCharType="begin"/>
      </w:r>
      <w:r w:rsidR="006212D3" w:rsidRPr="00385A21">
        <w:rPr>
          <w:lang w:eastAsia="zh-TW"/>
        </w:rPr>
        <w:instrText xml:space="preserve"> ADDIN EN.CITE &lt;EndNote&gt;&lt;Cite ExcludeAuth="1"&gt;&lt;Author&gt;Thompson&lt;/Author&gt;&lt;Year&gt;1967&lt;/Year&gt;&lt;RecNum&gt;5970&lt;/RecNum&gt;&lt;DisplayText&gt;(1967)&lt;/DisplayText&gt;&lt;record&gt;&lt;rec-number&gt;5970&lt;/rec-number&gt;&lt;foreign-keys&gt;&lt;key app="EN" db-id="e5vdw9dwdxspdaedftkv5dwba0p9xzdrsdtt" timestamp="0"&gt;5970&lt;/key&gt;&lt;/foreign-keys&gt;&lt;ref-type name="Book"&gt;6&lt;/ref-type&gt;&lt;contributors&gt;&lt;authors&gt;&lt;author&gt;Thompson, James D.&lt;/author&gt;&lt;/authors&gt;&lt;/contributors&gt;&lt;titles&gt;&lt;title&gt;Organizations in Action: Social Science Bases of Administrative Theory&lt;/title&gt;&lt;/titles&gt;&lt;pages&gt;xi, 192&lt;/pages&gt;&lt;keywords&gt;&lt;keyword&gt;Industrial organization&lt;/keyword&gt;&lt;/keywords&gt;&lt;dates&gt;&lt;year&gt;1967&lt;/year&gt;&lt;/dates&gt;&lt;pub-location&gt;New York&lt;/pub-location&gt;&lt;publisher&gt;McGraw-Hill&lt;/publisher&gt;&lt;call-num&gt;Hd38 .t448 1967&lt;/call-num&gt;&lt;urls&gt;&lt;/urls&gt;&lt;/record&gt;&lt;/Cite&gt;&lt;/EndNote&gt;</w:instrText>
      </w:r>
      <w:r w:rsidR="005961B3" w:rsidRPr="008E6C3A">
        <w:rPr>
          <w:lang w:eastAsia="zh-TW"/>
        </w:rPr>
        <w:fldChar w:fldCharType="separate"/>
      </w:r>
      <w:r w:rsidR="004A28EA" w:rsidRPr="00385A21">
        <w:rPr>
          <w:noProof/>
          <w:lang w:eastAsia="zh-TW"/>
        </w:rPr>
        <w:t>(</w:t>
      </w:r>
      <w:hyperlink w:anchor="_ENREF_58" w:tooltip="Thompson, 1967 #5970" w:history="1">
        <w:r w:rsidR="00555ACC" w:rsidRPr="00385A21">
          <w:rPr>
            <w:noProof/>
            <w:lang w:eastAsia="zh-TW"/>
          </w:rPr>
          <w:t>1967</w:t>
        </w:r>
      </w:hyperlink>
      <w:r w:rsidR="004A28EA" w:rsidRPr="00385A21">
        <w:rPr>
          <w:noProof/>
          <w:lang w:eastAsia="zh-TW"/>
        </w:rPr>
        <w:t>)</w:t>
      </w:r>
      <w:r w:rsidR="005961B3" w:rsidRPr="008E6C3A">
        <w:rPr>
          <w:lang w:eastAsia="zh-TW"/>
        </w:rPr>
        <w:fldChar w:fldCharType="end"/>
      </w:r>
      <w:r w:rsidR="005961B3" w:rsidRPr="00385A21">
        <w:rPr>
          <w:lang w:eastAsia="zh-TW"/>
        </w:rPr>
        <w:t xml:space="preserve"> </w:t>
      </w:r>
      <w:r w:rsidR="00601BDD" w:rsidRPr="00385A21">
        <w:rPr>
          <w:lang w:eastAsia="zh-TW"/>
        </w:rPr>
        <w:t xml:space="preserve">terminology—where </w:t>
      </w:r>
      <w:r w:rsidR="0040285F" w:rsidRPr="00385A21">
        <w:rPr>
          <w:lang w:eastAsia="zh-TW"/>
        </w:rPr>
        <w:t xml:space="preserve">specialization is limited and </w:t>
      </w:r>
      <w:r w:rsidR="00601BDD" w:rsidRPr="00385A21">
        <w:rPr>
          <w:lang w:eastAsia="zh-TW"/>
        </w:rPr>
        <w:t xml:space="preserve">coordination </w:t>
      </w:r>
      <w:r w:rsidR="0040285F" w:rsidRPr="00385A21">
        <w:rPr>
          <w:lang w:eastAsia="zh-TW"/>
        </w:rPr>
        <w:t xml:space="preserve">relies </w:t>
      </w:r>
      <w:r w:rsidR="00601BDD" w:rsidRPr="00385A21">
        <w:rPr>
          <w:lang w:eastAsia="zh-TW"/>
        </w:rPr>
        <w:t>on norms</w:t>
      </w:r>
      <w:r w:rsidR="00C53C40" w:rsidRPr="00385A21">
        <w:rPr>
          <w:lang w:eastAsia="zh-TW"/>
        </w:rPr>
        <w:t xml:space="preserve"> of inherited practice and status</w:t>
      </w:r>
      <w:r w:rsidR="00601BDD" w:rsidRPr="00385A21">
        <w:rPr>
          <w:lang w:eastAsia="zh-TW"/>
        </w:rPr>
        <w:t xml:space="preserve">. </w:t>
      </w:r>
      <w:r w:rsidR="00055062" w:rsidRPr="00385A21">
        <w:rPr>
          <w:lang w:eastAsia="zh-TW"/>
        </w:rPr>
        <w:t>More complex i</w:t>
      </w:r>
      <w:r w:rsidR="003F16C8" w:rsidRPr="00385A21">
        <w:rPr>
          <w:lang w:eastAsia="zh-TW"/>
        </w:rPr>
        <w:t xml:space="preserve">nterdependence can be managed in two ways. One is </w:t>
      </w:r>
      <w:r w:rsidR="00A90F2D" w:rsidRPr="00385A21">
        <w:rPr>
          <w:lang w:eastAsia="zh-TW"/>
        </w:rPr>
        <w:t xml:space="preserve">instrumental-rational </w:t>
      </w:r>
      <w:r w:rsidR="0091215D" w:rsidRPr="00385A21">
        <w:rPr>
          <w:lang w:eastAsia="zh-TW"/>
        </w:rPr>
        <w:t xml:space="preserve">and </w:t>
      </w:r>
      <w:r w:rsidR="003F16C8" w:rsidRPr="00385A21">
        <w:rPr>
          <w:lang w:eastAsia="zh-TW"/>
        </w:rPr>
        <w:t>contract</w:t>
      </w:r>
      <w:r w:rsidR="003105E4" w:rsidRPr="00385A21">
        <w:rPr>
          <w:lang w:eastAsia="zh-TW"/>
        </w:rPr>
        <w:t>ual,</w:t>
      </w:r>
      <w:r w:rsidR="003F16C8" w:rsidRPr="00385A21">
        <w:rPr>
          <w:lang w:eastAsia="zh-TW"/>
        </w:rPr>
        <w:t xml:space="preserve"> relying on market prices and </w:t>
      </w:r>
      <w:r w:rsidR="00A90F2D" w:rsidRPr="00385A21">
        <w:rPr>
          <w:lang w:eastAsia="zh-TW"/>
        </w:rPr>
        <w:t>bureaucratic</w:t>
      </w:r>
      <w:r w:rsidR="003F16C8" w:rsidRPr="00385A21">
        <w:rPr>
          <w:lang w:eastAsia="zh-TW"/>
        </w:rPr>
        <w:t xml:space="preserve"> authority to ensure coordination. This has been developed to a high level in modern </w:t>
      </w:r>
      <w:r w:rsidR="008E37F9" w:rsidRPr="00385A21">
        <w:rPr>
          <w:lang w:eastAsia="zh-TW"/>
        </w:rPr>
        <w:t>industry</w:t>
      </w:r>
      <w:r w:rsidR="003F16C8" w:rsidRPr="00385A21">
        <w:rPr>
          <w:lang w:eastAsia="zh-TW"/>
        </w:rPr>
        <w:t xml:space="preserve">, but it is not effective in managing complex knowledge interactions requiring high levels of </w:t>
      </w:r>
      <w:r w:rsidR="00481DC3" w:rsidRPr="00385A21">
        <w:rPr>
          <w:lang w:eastAsia="zh-TW"/>
        </w:rPr>
        <w:t xml:space="preserve">expertise and </w:t>
      </w:r>
      <w:r w:rsidR="003F16C8" w:rsidRPr="00385A21">
        <w:rPr>
          <w:lang w:eastAsia="zh-TW"/>
        </w:rPr>
        <w:t>trust</w:t>
      </w:r>
      <w:r w:rsidR="0091215D" w:rsidRPr="00385A21">
        <w:rPr>
          <w:lang w:eastAsia="zh-TW"/>
        </w:rPr>
        <w:t>, and</w:t>
      </w:r>
      <w:r w:rsidR="003F16C8" w:rsidRPr="00385A21">
        <w:rPr>
          <w:lang w:eastAsia="zh-TW"/>
        </w:rPr>
        <w:t xml:space="preserve"> it is precisely these </w:t>
      </w:r>
      <w:r w:rsidR="0091215D" w:rsidRPr="00385A21">
        <w:rPr>
          <w:lang w:eastAsia="zh-TW"/>
        </w:rPr>
        <w:t xml:space="preserve">characteristics </w:t>
      </w:r>
      <w:r w:rsidR="003F16C8" w:rsidRPr="00385A21">
        <w:rPr>
          <w:lang w:eastAsia="zh-TW"/>
        </w:rPr>
        <w:t xml:space="preserve">that are distinctive to the work of professionals. Collaborative community, like </w:t>
      </w:r>
      <w:r w:rsidR="00606369" w:rsidRPr="00385A21">
        <w:rPr>
          <w:lang w:eastAsia="zh-TW"/>
        </w:rPr>
        <w:t>bureaucracy</w:t>
      </w:r>
      <w:r w:rsidR="003F16C8" w:rsidRPr="00385A21">
        <w:rPr>
          <w:lang w:eastAsia="zh-TW"/>
        </w:rPr>
        <w:t xml:space="preserve">, supports interdependence with explicit procedures, but whereas under </w:t>
      </w:r>
      <w:r w:rsidR="00481DC3" w:rsidRPr="00385A21">
        <w:rPr>
          <w:lang w:eastAsia="zh-TW"/>
        </w:rPr>
        <w:t xml:space="preserve">instrumental-rational, </w:t>
      </w:r>
      <w:r w:rsidR="003F16C8" w:rsidRPr="00385A21">
        <w:rPr>
          <w:lang w:eastAsia="zh-TW"/>
        </w:rPr>
        <w:t xml:space="preserve">contractual norms these procedures are defined by hierarchical superiors and used by them to monitor performance and drive improvement, under </w:t>
      </w:r>
      <w:r w:rsidR="00481DC3" w:rsidRPr="00385A21">
        <w:rPr>
          <w:lang w:eastAsia="zh-TW"/>
        </w:rPr>
        <w:t xml:space="preserve">value-rational, </w:t>
      </w:r>
      <w:r w:rsidR="003F16C8" w:rsidRPr="00385A21">
        <w:rPr>
          <w:lang w:eastAsia="zh-TW"/>
        </w:rPr>
        <w:t>collaborative norms the procedures are designed collaboratively and used by peers to monitor each other and to work together to improve performance.</w:t>
      </w:r>
      <w:r w:rsidR="002C5D4C" w:rsidRPr="00385A21">
        <w:rPr>
          <w:lang w:eastAsia="zh-TW"/>
        </w:rPr>
        <w:t xml:space="preserve"> </w:t>
      </w:r>
      <w:r w:rsidR="003F16C8" w:rsidRPr="00385A21">
        <w:rPr>
          <w:lang w:eastAsia="zh-TW"/>
        </w:rPr>
        <w:t xml:space="preserve">In collaborative healthcare organizations, clinical guidelines and pathways </w:t>
      </w:r>
      <w:r w:rsidR="002C5D4C" w:rsidRPr="00385A21">
        <w:rPr>
          <w:lang w:eastAsia="zh-TW"/>
        </w:rPr>
        <w:t xml:space="preserve">may </w:t>
      </w:r>
      <w:r w:rsidR="003F16C8" w:rsidRPr="00385A21">
        <w:rPr>
          <w:lang w:eastAsia="zh-TW"/>
        </w:rPr>
        <w:t xml:space="preserve">take this form </w:t>
      </w:r>
      <w:r w:rsidR="003F16C8" w:rsidRPr="008E6C3A">
        <w:rPr>
          <w:lang w:eastAsia="zh-TW"/>
        </w:rPr>
        <w:fldChar w:fldCharType="begin"/>
      </w:r>
      <w:r w:rsidR="003F16C8" w:rsidRPr="00385A21">
        <w:rPr>
          <w:lang w:eastAsia="zh-TW"/>
        </w:rPr>
        <w:instrText xml:space="preserve"> ADDIN ZOTERO_ITEM CSL_CITATION {"citationID":"wHMngQi7","properties":{"formattedCitation":"(Maccoby 2006)","plainCitation":"(Maccoby 2006)"},"citationItems":[{"id":4793,"uris":["http://zotero.org/users/758/items/Z95DUJP9"],"uri":["http://zotero.org/users/758/items/Z95DUJP9"],"itemData":{"id":4793,"type":"chapter","title":"Health care organizations as collaborative learning communities","container-title":"The Firm as a Collaborative Community: reconstructing trust in the knowledge economy","publisher":"Oxford University Press","publisher-place":"Oxford","event-place":"Oxford","author":[{"family":"Maccoby","given":"Michael"}],"editor":[{"family":"Heckscher","given":"Charles"},{"family":"Adler","given":"Paul S."}],"issued":{"year":2006}}}],"schema":"https://github.com/citation-style-language/schema/raw/master/csl-citation.json"} </w:instrText>
      </w:r>
      <w:r w:rsidR="003F16C8" w:rsidRPr="008E6C3A">
        <w:rPr>
          <w:lang w:eastAsia="zh-TW"/>
        </w:rPr>
        <w:fldChar w:fldCharType="separate"/>
      </w:r>
      <w:r w:rsidR="003F16C8" w:rsidRPr="00385A21">
        <w:t>(Maccoby 2006)</w:t>
      </w:r>
      <w:r w:rsidR="003F16C8" w:rsidRPr="008E6C3A">
        <w:rPr>
          <w:lang w:eastAsia="zh-TW"/>
        </w:rPr>
        <w:fldChar w:fldCharType="end"/>
      </w:r>
      <w:r w:rsidR="003F16C8" w:rsidRPr="00385A21">
        <w:rPr>
          <w:lang w:eastAsia="zh-TW"/>
        </w:rPr>
        <w:t>.</w:t>
      </w:r>
      <w:r w:rsidR="003105E4" w:rsidRPr="00385A21">
        <w:rPr>
          <w:lang w:eastAsia="zh-TW"/>
        </w:rPr>
        <w:t xml:space="preserve"> </w:t>
      </w:r>
    </w:p>
    <w:p w14:paraId="45444727" w14:textId="51EF1581" w:rsidR="00E27EE9" w:rsidRPr="00385A21" w:rsidRDefault="00E65154">
      <w:pPr>
        <w:rPr>
          <w:lang w:eastAsia="zh-TW"/>
        </w:rPr>
      </w:pPr>
      <w:r w:rsidRPr="00385A21">
        <w:rPr>
          <w:lang w:eastAsia="zh-TW"/>
        </w:rPr>
        <w:t>In contrast to the traditional</w:t>
      </w:r>
      <w:r w:rsidR="004127DB" w:rsidRPr="00385A21">
        <w:rPr>
          <w:lang w:eastAsia="zh-TW"/>
        </w:rPr>
        <w:t>istic</w:t>
      </w:r>
      <w:r w:rsidRPr="00385A21">
        <w:rPr>
          <w:lang w:eastAsia="zh-TW"/>
        </w:rPr>
        <w:t xml:space="preserve"> model of the medical staff described by White</w:t>
      </w:r>
      <w:r w:rsidR="005961B3" w:rsidRPr="00385A21">
        <w:rPr>
          <w:lang w:eastAsia="zh-TW"/>
        </w:rPr>
        <w:t xml:space="preserve"> </w:t>
      </w:r>
      <w:r w:rsidR="005961B3" w:rsidRPr="008E6C3A">
        <w:rPr>
          <w:lang w:eastAsia="zh-TW"/>
        </w:rPr>
        <w:fldChar w:fldCharType="begin"/>
      </w:r>
      <w:r w:rsidR="006212D3" w:rsidRPr="00385A21">
        <w:rPr>
          <w:lang w:eastAsia="zh-TW"/>
        </w:rPr>
        <w:instrText xml:space="preserve"> ADDIN EN.CITE &lt;EndNote&gt;&lt;Cite ExcludeAuth="1"&gt;&lt;Author&gt;White&lt;/Author&gt;&lt;Year&gt;1997&lt;/Year&gt;&lt;RecNum&gt;6544&lt;/RecNum&gt;&lt;DisplayText&gt;(1997)&lt;/DisplayText&gt;&lt;record&gt;&lt;rec-number&gt;6544&lt;/rec-number&gt;&lt;foreign-keys&gt;&lt;key app="EN" db-id="e5vdw9dwdxspdaedftkv5dwba0p9xzdrsdtt" timestamp="0"&gt;6544&lt;/key&gt;&lt;/foreign-keys&gt;&lt;ref-type name="Book"&gt;6&lt;/ref-type&gt;&lt;contributors&gt;&lt;authors&gt;&lt;author&gt;White, C. H. &lt;/author&gt;&lt;/authors&gt;&lt;/contributors&gt;&lt;titles&gt;&lt;title&gt;The Hospital Medical Staff&lt;/title&gt;&lt;/titles&gt;&lt;dates&gt;&lt;year&gt;1997&lt;/year&gt;&lt;/dates&gt;&lt;pub-location&gt;Albany, NY&lt;/pub-location&gt;&lt;publisher&gt;Delmar Publishers&lt;/publisher&gt;&lt;urls&gt;&lt;/urls&gt;&lt;/record&gt;&lt;/Cite&gt;&lt;/EndNote&gt;</w:instrText>
      </w:r>
      <w:r w:rsidR="005961B3" w:rsidRPr="008E6C3A">
        <w:rPr>
          <w:lang w:eastAsia="zh-TW"/>
        </w:rPr>
        <w:fldChar w:fldCharType="separate"/>
      </w:r>
      <w:r w:rsidR="004A28EA" w:rsidRPr="00385A21">
        <w:rPr>
          <w:noProof/>
          <w:lang w:eastAsia="zh-TW"/>
        </w:rPr>
        <w:t>(</w:t>
      </w:r>
      <w:hyperlink w:anchor="_ENREF_63" w:tooltip="White, 1997 #6544" w:history="1">
        <w:r w:rsidR="00555ACC" w:rsidRPr="00385A21">
          <w:rPr>
            <w:noProof/>
            <w:lang w:eastAsia="zh-TW"/>
          </w:rPr>
          <w:t>1997</w:t>
        </w:r>
      </w:hyperlink>
      <w:r w:rsidR="004A28EA" w:rsidRPr="00385A21">
        <w:rPr>
          <w:noProof/>
          <w:lang w:eastAsia="zh-TW"/>
        </w:rPr>
        <w:t>)</w:t>
      </w:r>
      <w:r w:rsidR="005961B3" w:rsidRPr="008E6C3A">
        <w:rPr>
          <w:lang w:eastAsia="zh-TW"/>
        </w:rPr>
        <w:fldChar w:fldCharType="end"/>
      </w:r>
      <w:r w:rsidRPr="00385A21">
        <w:rPr>
          <w:lang w:eastAsia="zh-TW"/>
        </w:rPr>
        <w:t xml:space="preserve">, consider the portrait painted by the Institute of Medicine (IOM) of a new health system for the 21st century </w:t>
      </w:r>
      <w:r w:rsidR="005961B3" w:rsidRPr="00385A21">
        <w:rPr>
          <w:lang w:eastAsia="zh-TW"/>
        </w:rPr>
        <w:t xml:space="preserve"> </w:t>
      </w:r>
      <w:r w:rsidR="005961B3" w:rsidRPr="008E6C3A">
        <w:rPr>
          <w:lang w:eastAsia="zh-TW"/>
        </w:rPr>
        <w:fldChar w:fldCharType="begin"/>
      </w:r>
      <w:r w:rsidR="006212D3" w:rsidRPr="00385A21">
        <w:rPr>
          <w:lang w:eastAsia="zh-TW"/>
        </w:rPr>
        <w:instrText xml:space="preserve"> ADDIN EN.CITE &lt;EndNote&gt;&lt;Cite&gt;&lt;Author&gt;Institute of Medicine&lt;/Author&gt;&lt;Year&gt;2001&lt;/Year&gt;&lt;RecNum&gt;6506&lt;/RecNum&gt;&lt;DisplayText&gt;(Institute of Medicine, 2001)&lt;/DisplayText&gt;&lt;record&gt;&lt;rec-number&gt;6506&lt;/rec-number&gt;&lt;foreign-keys&gt;&lt;key app="EN" db-id="e5vdw9dwdxspdaedftkv5dwba0p9xzdrsdtt" timestamp="0"&gt;6506&lt;/key&gt;&lt;/foreign-keys&gt;&lt;ref-type name="Book"&gt;6&lt;/ref-type&gt;&lt;contributors&gt;&lt;authors&gt;&lt;author&gt;Institute of Medicine,&lt;/author&gt;&lt;/authors&gt;&lt;/contributors&gt;&lt;titles&gt;&lt;title&gt;Crossing the quality chasm: A new health system for the 21st century&lt;/title&gt;&lt;/titles&gt;&lt;dates&gt;&lt;year&gt;2001&lt;/year&gt;&lt;/dates&gt;&lt;pub-location&gt;Washington, DC&lt;/pub-location&gt;&lt;publisher&gt;National Academy Press&lt;/publisher&gt;&lt;urls&gt;&lt;/urls&gt;&lt;/record&gt;&lt;/Cite&gt;&lt;/EndNote&gt;</w:instrText>
      </w:r>
      <w:r w:rsidR="005961B3" w:rsidRPr="008E6C3A">
        <w:rPr>
          <w:lang w:eastAsia="zh-TW"/>
        </w:rPr>
        <w:fldChar w:fldCharType="separate"/>
      </w:r>
      <w:r w:rsidR="005961B3" w:rsidRPr="00385A21">
        <w:rPr>
          <w:noProof/>
          <w:lang w:eastAsia="zh-TW"/>
        </w:rPr>
        <w:t>(</w:t>
      </w:r>
      <w:hyperlink w:anchor="_ENREF_28" w:tooltip="Institute of Medicine, 2001 #6506" w:history="1">
        <w:r w:rsidR="00555ACC" w:rsidRPr="00385A21">
          <w:rPr>
            <w:noProof/>
            <w:lang w:eastAsia="zh-TW"/>
          </w:rPr>
          <w:t>Institute of Medicine, 2001</w:t>
        </w:r>
      </w:hyperlink>
      <w:r w:rsidR="005961B3" w:rsidRPr="00385A21">
        <w:rPr>
          <w:noProof/>
          <w:lang w:eastAsia="zh-TW"/>
        </w:rPr>
        <w:t>)</w:t>
      </w:r>
      <w:r w:rsidR="005961B3" w:rsidRPr="008E6C3A">
        <w:rPr>
          <w:lang w:eastAsia="zh-TW"/>
        </w:rPr>
        <w:fldChar w:fldCharType="end"/>
      </w:r>
      <w:r w:rsidRPr="00385A21">
        <w:rPr>
          <w:lang w:eastAsia="zh-TW"/>
        </w:rPr>
        <w:t>. Where the traditional</w:t>
      </w:r>
      <w:r w:rsidR="00B13AE8" w:rsidRPr="00385A21">
        <w:rPr>
          <w:lang w:eastAsia="zh-TW"/>
        </w:rPr>
        <w:t xml:space="preserve"> (and traditionalistic)</w:t>
      </w:r>
      <w:r w:rsidRPr="00385A21">
        <w:rPr>
          <w:lang w:eastAsia="zh-TW"/>
        </w:rPr>
        <w:t xml:space="preserve"> care delivery model is one in which “individual physicians craft solutions for individual patients” (p. 124), in the model advocated by the IOM the delivery of services is coordinated across practices, settings, and patient conditions over time. Information technology is used as the basic building block for making systems work, tracking performance, and increasing learning. Practices use measures and information about outcomes and information technology to </w:t>
      </w:r>
      <w:r w:rsidR="00606369" w:rsidRPr="00385A21">
        <w:rPr>
          <w:lang w:eastAsia="zh-TW"/>
        </w:rPr>
        <w:t xml:space="preserve">refine </w:t>
      </w:r>
      <w:r w:rsidRPr="00385A21">
        <w:rPr>
          <w:lang w:eastAsia="zh-TW"/>
        </w:rPr>
        <w:t>continually advanced engineering principles and to improve their care processes</w:t>
      </w:r>
      <w:r w:rsidR="00EF4603" w:rsidRPr="00385A21">
        <w:rPr>
          <w:lang w:eastAsia="zh-TW"/>
        </w:rPr>
        <w:t xml:space="preserve"> </w:t>
      </w:r>
      <w:r w:rsidR="00E27EE9" w:rsidRPr="00385A21">
        <w:rPr>
          <w:lang w:eastAsia="zh-TW"/>
        </w:rPr>
        <w:t xml:space="preserve">(p. 125). Collaborative learning is the heart of the new model. Its procedures support a focus on patient service; utilization management is a responsibility shared by all physicians; information systems support both individual physician decision-making and collective discussion of individual performance differences; strong leaders develop relationships of trust and communicate a vision </w:t>
      </w:r>
      <w:r w:rsidR="005961B3" w:rsidRPr="00A956D5">
        <w:rPr>
          <w:lang w:eastAsia="zh-TW"/>
        </w:rPr>
        <w:fldChar w:fldCharType="begin"/>
      </w:r>
      <w:r w:rsidR="006212D3" w:rsidRPr="00385A21">
        <w:rPr>
          <w:lang w:eastAsia="zh-TW"/>
        </w:rPr>
        <w:instrText xml:space="preserve"> ADDIN EN.CITE &lt;EndNote&gt;&lt;Cite&gt;&lt;Author&gt;Maccoby&lt;/Author&gt;&lt;Year&gt;1999&lt;/Year&gt;&lt;RecNum&gt;6515&lt;/RecNum&gt;&lt;DisplayText&gt;(Maccoby, 1999)&lt;/DisplayText&gt;&lt;record&gt;&lt;rec-number&gt;6515&lt;/rec-number&gt;&lt;foreign-keys&gt;&lt;key app="EN" db-id="e5vdw9dwdxspdaedftkv5dwba0p9xzdrsdtt" timestamp="0"&gt;6515&lt;/key&gt;&lt;/foreign-keys&gt;&lt;ref-type name="Report"&gt;27&lt;/ref-type&gt;&lt;contributors&gt;&lt;authors&gt;&lt;author&gt;Maccoby, M., Margolies, R. Wilson, D., Lenkerd, B., Casey, G.&lt;/author&gt;&lt;/authors&gt;&lt;/contributors&gt;&lt;titles&gt;&lt;title&gt;Leadership for Health Care In the Age of Learning&lt;/title&gt;&lt;secondary-title&gt;Robert Wood Johnson Foundation report&lt;/secondary-title&gt;&lt;/titles&gt;&lt;dates&gt;&lt;year&gt;1999&lt;/year&gt;&lt;/dates&gt;&lt;urls&gt;&lt;related-urls&gt;&lt;url&gt;http://www.maccoby.com/PTWC/health_intro.html&lt;/url&gt;&lt;/related-urls&gt;&lt;/urls&gt;&lt;/record&gt;&lt;/Cite&gt;&lt;/EndNote&gt;</w:instrText>
      </w:r>
      <w:r w:rsidR="005961B3" w:rsidRPr="00A956D5">
        <w:rPr>
          <w:lang w:eastAsia="zh-TW"/>
        </w:rPr>
        <w:fldChar w:fldCharType="separate"/>
      </w:r>
      <w:r w:rsidR="005961B3" w:rsidRPr="00385A21">
        <w:rPr>
          <w:noProof/>
          <w:lang w:eastAsia="zh-TW"/>
        </w:rPr>
        <w:t>(</w:t>
      </w:r>
      <w:hyperlink w:anchor="_ENREF_39" w:tooltip="Maccoby, 1999 #6515" w:history="1">
        <w:r w:rsidR="00555ACC" w:rsidRPr="00385A21">
          <w:rPr>
            <w:noProof/>
            <w:lang w:eastAsia="zh-TW"/>
          </w:rPr>
          <w:t>Maccoby, 1999</w:t>
        </w:r>
      </w:hyperlink>
      <w:r w:rsidR="005961B3" w:rsidRPr="00385A21">
        <w:rPr>
          <w:noProof/>
          <w:lang w:eastAsia="zh-TW"/>
        </w:rPr>
        <w:t>)</w:t>
      </w:r>
      <w:r w:rsidR="005961B3" w:rsidRPr="00A956D5">
        <w:rPr>
          <w:lang w:eastAsia="zh-TW"/>
        </w:rPr>
        <w:fldChar w:fldCharType="end"/>
      </w:r>
      <w:r w:rsidR="00E27EE9" w:rsidRPr="00385A21">
        <w:rPr>
          <w:lang w:eastAsia="zh-TW"/>
        </w:rPr>
        <w:t xml:space="preserve">. Healthcare organizations such as Intermountain Health Care and the Mayo Clinic exemplify aspects of the emerging model, although neither of them appears to have implemented all its features </w:t>
      </w:r>
      <w:r w:rsidR="002A4764" w:rsidRPr="00A956D5">
        <w:rPr>
          <w:lang w:eastAsia="zh-TW"/>
        </w:rPr>
        <w:fldChar w:fldCharType="begin">
          <w:fldData xml:space="preserve">PEVuZE5vdGU+PENpdGU+PEF1dGhvcj5Cb2htZXI8L0F1dGhvcj48WWVhcj4yMDAyPC9ZZWFyPjxS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</w:fldData>
        </w:fldChar>
      </w:r>
      <w:r w:rsidR="006212D3" w:rsidRPr="00385A21">
        <w:rPr>
          <w:lang w:eastAsia="zh-TW"/>
        </w:rPr>
        <w:instrText xml:space="preserve"> ADDIN EN.CITE </w:instrText>
      </w:r>
      <w:r w:rsidR="006212D3" w:rsidRPr="00A956D5">
        <w:rPr>
          <w:lang w:eastAsia="zh-TW"/>
        </w:rPr>
        <w:fldChar w:fldCharType="begin">
          <w:fldData xml:space="preserve">PEVuZE5vdGU+PENpdGU+PEF1dGhvcj5Cb2htZXI8L0F1dGhvcj48WWVhcj4yMDAyPC9ZZWFyPjxS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</w:fldData>
        </w:fldChar>
      </w:r>
      <w:r w:rsidR="006212D3" w:rsidRPr="00385A21">
        <w:rPr>
          <w:lang w:eastAsia="zh-TW"/>
        </w:rPr>
        <w:instrText xml:space="preserve"> ADDIN EN.CITE.DATA </w:instrText>
      </w:r>
      <w:r w:rsidR="006212D3" w:rsidRPr="00A956D5">
        <w:rPr>
          <w:lang w:eastAsia="zh-TW"/>
        </w:rPr>
      </w:r>
      <w:r w:rsidR="006212D3" w:rsidRPr="00A956D5">
        <w:rPr>
          <w:lang w:eastAsia="zh-TW"/>
        </w:rPr>
        <w:fldChar w:fldCharType="end"/>
      </w:r>
      <w:r w:rsidR="002A4764" w:rsidRPr="00A956D5">
        <w:rPr>
          <w:lang w:eastAsia="zh-TW"/>
        </w:rPr>
      </w:r>
      <w:r w:rsidR="002A4764" w:rsidRPr="00A956D5">
        <w:rPr>
          <w:lang w:eastAsia="zh-TW"/>
        </w:rPr>
        <w:fldChar w:fldCharType="separate"/>
      </w:r>
      <w:r w:rsidR="002A4764" w:rsidRPr="00385A21">
        <w:rPr>
          <w:noProof/>
          <w:lang w:eastAsia="zh-TW"/>
        </w:rPr>
        <w:t>(</w:t>
      </w:r>
      <w:hyperlink w:anchor="_ENREF_6" w:tooltip="Bohmer, 2002 #6055" w:history="1">
        <w:r w:rsidR="00555ACC" w:rsidRPr="00385A21">
          <w:rPr>
            <w:noProof/>
            <w:lang w:eastAsia="zh-TW"/>
          </w:rPr>
          <w:t>Bohmer, Edmondson, &amp; Feldman, 2002</w:t>
        </w:r>
      </w:hyperlink>
      <w:r w:rsidR="002A4764" w:rsidRPr="00385A21">
        <w:rPr>
          <w:noProof/>
          <w:lang w:eastAsia="zh-TW"/>
        </w:rPr>
        <w:t xml:space="preserve">; </w:t>
      </w:r>
      <w:hyperlink w:anchor="_ENREF_39" w:tooltip="Maccoby, 1999 #6515" w:history="1">
        <w:r w:rsidR="00555ACC" w:rsidRPr="00385A21">
          <w:rPr>
            <w:noProof/>
            <w:lang w:eastAsia="zh-TW"/>
          </w:rPr>
          <w:t>Maccoby, 1999</w:t>
        </w:r>
      </w:hyperlink>
      <w:r w:rsidR="002A4764" w:rsidRPr="00385A21">
        <w:rPr>
          <w:noProof/>
          <w:lang w:eastAsia="zh-TW"/>
        </w:rPr>
        <w:t xml:space="preserve">; </w:t>
      </w:r>
      <w:hyperlink w:anchor="_ENREF_38" w:tooltip="Maccoby, 2006 #10296" w:history="1">
        <w:r w:rsidR="00555ACC" w:rsidRPr="00385A21">
          <w:rPr>
            <w:noProof/>
            <w:lang w:eastAsia="zh-TW"/>
          </w:rPr>
          <w:t>Maccoby, 2006</w:t>
        </w:r>
      </w:hyperlink>
      <w:r w:rsidR="002A4764" w:rsidRPr="00385A21">
        <w:rPr>
          <w:noProof/>
          <w:lang w:eastAsia="zh-TW"/>
        </w:rPr>
        <w:t>)</w:t>
      </w:r>
      <w:r w:rsidR="002A4764" w:rsidRPr="00A956D5">
        <w:rPr>
          <w:lang w:eastAsia="zh-TW"/>
        </w:rPr>
        <w:fldChar w:fldCharType="end"/>
      </w:r>
      <w:r w:rsidR="00E27EE9" w:rsidRPr="00385A21">
        <w:rPr>
          <w:lang w:eastAsia="zh-TW"/>
        </w:rPr>
        <w:t xml:space="preserve">. Robinson </w:t>
      </w:r>
      <w:r w:rsidR="002A4764" w:rsidRPr="00A956D5">
        <w:rPr>
          <w:lang w:eastAsia="zh-TW"/>
        </w:rPr>
        <w:fldChar w:fldCharType="begin"/>
      </w:r>
      <w:r w:rsidR="006212D3" w:rsidRPr="00385A21">
        <w:rPr>
          <w:lang w:eastAsia="zh-TW"/>
        </w:rPr>
        <w:instrText xml:space="preserve"> ADDIN EN.CITE &lt;EndNote&gt;&lt;Cite ExcludeAuth="1"&gt;&lt;Author&gt;Robinson&lt;/Author&gt;&lt;Year&gt;1999&lt;/Year&gt;&lt;RecNum&gt;6017&lt;/RecNum&gt;&lt;DisplayText&gt;(1999)&lt;/DisplayText&gt;&lt;record&gt;&lt;rec-number&gt;6017&lt;/rec-number&gt;&lt;foreign-keys&gt;&lt;key app="EN" db-id="e5vdw9dwdxspdaedftkv5dwba0p9xzdrsdtt" timestamp="0"&gt;6017&lt;/key&gt;&lt;/foreign-keys&gt;&lt;ref-type name="Book"&gt;6&lt;/ref-type&gt;&lt;contributors&gt;&lt;authors&gt;&lt;author&gt;Robinson, James C.&lt;/author&gt;&lt;/authors&gt;&lt;/contributors&gt;&lt;titles&gt;&lt;title&gt;The Corporate Practice of Medicine: Competition and Innovation in Health Care&lt;/title&gt;&lt;secondary-title&gt;California/Milbank series on health and the public&lt;/secondary-title&gt;&lt;/titles&gt;&lt;pages&gt;xii, 261 p.&lt;/pages&gt;&lt;keywords&gt;&lt;keyword&gt;Medical corporations United States.&lt;/keyword&gt;&lt;/keywords&gt;&lt;dates&gt;&lt;year&gt;1999&lt;/year&gt;&lt;/dates&gt;&lt;pub-location&gt;Berkeley, Calif.&lt;/pub-location&gt;&lt;publisher&gt;University of California Press&lt;/publisher&gt;&lt;isbn&gt;0520220757 (alk. paper)&amp;#xD;0520220765 (alk. paper)&lt;/isbn&gt;&lt;call-num&gt;Law Library R728.2 .R63&lt;/call-num&gt;&lt;urls&gt;&lt;/urls&gt;&lt;/record&gt;&lt;/Cite&gt;&lt;/EndNote&gt;</w:instrText>
      </w:r>
      <w:r w:rsidR="002A4764" w:rsidRPr="00A956D5">
        <w:rPr>
          <w:lang w:eastAsia="zh-TW"/>
        </w:rPr>
        <w:fldChar w:fldCharType="separate"/>
      </w:r>
      <w:r w:rsidR="00290CB5" w:rsidRPr="00385A21">
        <w:rPr>
          <w:noProof/>
          <w:lang w:eastAsia="zh-TW"/>
        </w:rPr>
        <w:t>(</w:t>
      </w:r>
      <w:hyperlink w:anchor="_ENREF_52" w:tooltip="Robinson, 1999 #6017" w:history="1">
        <w:r w:rsidR="00555ACC" w:rsidRPr="00385A21">
          <w:rPr>
            <w:noProof/>
            <w:lang w:eastAsia="zh-TW"/>
          </w:rPr>
          <w:t>1999</w:t>
        </w:r>
      </w:hyperlink>
      <w:r w:rsidR="00290CB5" w:rsidRPr="00385A21">
        <w:rPr>
          <w:noProof/>
          <w:lang w:eastAsia="zh-TW"/>
        </w:rPr>
        <w:t>)</w:t>
      </w:r>
      <w:r w:rsidR="002A4764" w:rsidRPr="00A956D5">
        <w:rPr>
          <w:lang w:eastAsia="zh-TW"/>
        </w:rPr>
        <w:fldChar w:fldCharType="end"/>
      </w:r>
      <w:r w:rsidR="00E27EE9" w:rsidRPr="00385A21">
        <w:rPr>
          <w:lang w:eastAsia="zh-TW"/>
        </w:rPr>
        <w:t xml:space="preserve"> describes the mutation under way in these terms: </w:t>
      </w:r>
    </w:p>
    <w:p w14:paraId="676A8971" w14:textId="77777777" w:rsidR="00E27EE9" w:rsidRPr="008B1574" w:rsidRDefault="00E27EE9" w:rsidP="00E27EE9">
      <w:pPr>
        <w:pStyle w:val="Quote"/>
        <w:rPr>
          <w:i w:val="0"/>
          <w:color w:val="auto"/>
          <w:sz w:val="20"/>
          <w:szCs w:val="20"/>
          <w:lang w:eastAsia="zh-TW"/>
        </w:rPr>
      </w:pPr>
      <w:r w:rsidRPr="008B1574">
        <w:rPr>
          <w:i w:val="0"/>
          <w:color w:val="auto"/>
          <w:sz w:val="20"/>
          <w:szCs w:val="20"/>
          <w:lang w:eastAsia="zh-TW"/>
        </w:rPr>
        <w:t xml:space="preserve">The now passing guild of autonomous physician practices and informal referral networks offered only a cost increasing form of service competition and impeded clinical cooperation among fragmented community caregivers. The joining of physicians in medical groups, either multispecialty clinics or IPAs, opens possibilities for informal consultation, evidence-based accountability, and a new professional culture of peer review. (p. 234) </w:t>
      </w:r>
    </w:p>
    <w:p w14:paraId="3A6C45A3" w14:textId="24869494" w:rsidR="003F16C8" w:rsidRPr="00385A21" w:rsidRDefault="001F7C26" w:rsidP="003F16C8">
      <w:pPr>
        <w:rPr>
          <w:lang w:eastAsia="zh-TW"/>
        </w:rPr>
      </w:pPr>
      <w:bookmarkStart w:id="3" w:name="t6"/>
      <w:r w:rsidRPr="00385A21">
        <w:rPr>
          <w:b/>
        </w:rPr>
        <w:t>Values.</w:t>
      </w:r>
      <w:r w:rsidR="009912D3" w:rsidRPr="00385A21">
        <w:t xml:space="preserve"> The</w:t>
      </w:r>
      <w:r w:rsidRPr="00385A21">
        <w:t xml:space="preserve"> new model explicitly invokes values of</w:t>
      </w:r>
      <w:r w:rsidRPr="00385A21">
        <w:rPr>
          <w:lang w:eastAsia="zh-TW"/>
        </w:rPr>
        <w:t xml:space="preserve"> collaborative interdependence </w:t>
      </w:r>
      <w:r w:rsidR="002A4764" w:rsidRPr="00A956D5">
        <w:rPr>
          <w:lang w:eastAsia="zh-TW"/>
        </w:rPr>
        <w:fldChar w:fldCharType="begin"/>
      </w:r>
      <w:r w:rsidR="006212D3" w:rsidRPr="00385A21">
        <w:rPr>
          <w:lang w:eastAsia="zh-TW"/>
        </w:rPr>
        <w:instrText xml:space="preserve"> ADDIN EN.CITE &lt;EndNote&gt;&lt;Cite&gt;&lt;Author&gt;Silversin&lt;/Author&gt;&lt;Year&gt;2000&lt;/Year&gt;&lt;RecNum&gt;6538&lt;/RecNum&gt;&lt;Prefix&gt;e.g. &lt;/Prefix&gt;&lt;DisplayText&gt;(e.g. Silversin &amp;amp; Kornacki, 2000a; Silversin &amp;amp; Kornacki, 2000b)&lt;/DisplayText&gt;&lt;record&gt;&lt;rec-number&gt;6538&lt;/rec-number&gt;&lt;foreign-keys&gt;&lt;key app="EN" db-id="e5vdw9dwdxspdaedftkv5dwba0p9xzdrsdtt" timestamp="0"&gt;6538&lt;/key&gt;&lt;/foreign-keys&gt;&lt;ref-type name="Journal Article"&gt;17&lt;/ref-type&gt;&lt;contributors&gt;&lt;authors&gt;&lt;author&gt;Silversin, J.&lt;/author&gt;&lt;author&gt;Kornacki, M.J. &lt;/author&gt;&lt;/authors&gt;&lt;/contributors&gt;&lt;titles&gt;&lt;title&gt;Creating a physician compact that drives group success&lt;/title&gt;&lt;secondary-title&gt;MGM Journal&lt;/secondary-title&gt;&lt;/titles&gt;&lt;periodical&gt;&lt;full-title&gt;MGM Journal&lt;/full-title&gt;&lt;abbr-1&gt;MGM J.&lt;/abbr-1&gt;&lt;/periodical&gt;&lt;pages&gt;54-62&lt;/pages&gt;&lt;volume&gt;47&lt;/volume&gt;&lt;number&gt;3&lt;/number&gt;&lt;dates&gt;&lt;year&gt;2000&lt;/year&gt;&lt;pub-dates&gt;&lt;date&gt;May/June 2000&lt;/date&gt;&lt;/pub-dates&gt;&lt;/dates&gt;&lt;urls&gt;&lt;/urls&gt;&lt;/record&gt;&lt;/Cite&gt;&lt;Cite&gt;&lt;Author&gt;Silversin&lt;/Author&gt;&lt;Year&gt;2000&lt;/Year&gt;&lt;RecNum&gt;6539&lt;/RecNum&gt;&lt;record&gt;&lt;rec-number&gt;6539&lt;/rec-number&gt;&lt;foreign-keys&gt;&lt;key app="EN" db-id="e5vdw9dwdxspdaedftkv5dwba0p9xzdrsdtt" timestamp="0"&gt;6539&lt;/key&gt;&lt;/foreign-keys&gt;&lt;ref-type name="Report"&gt;27&lt;/ref-type&gt;&lt;contributors&gt;&lt;authors&gt;&lt;author&gt;Silversin, J.&lt;/author&gt;&lt;author&gt;Kornacki, M.J.&lt;/author&gt;&lt;/authors&gt;&lt;/contributors&gt;&lt;titles&gt;&lt;title&gt;Leading physicians through change : How to achieve and sustain results&lt;/title&gt;&lt;/titles&gt;&lt;dates&gt;&lt;year&gt;2000&lt;/year&gt;&lt;/dates&gt;&lt;pub-location&gt;Tampa, FL&lt;/pub-location&gt;&lt;publisher&gt;American College of Physician Executives&lt;/publisher&gt;&lt;urls&gt;&lt;/urls&gt;&lt;/record&gt;&lt;/Cite&gt;&lt;/EndNote&gt;</w:instrText>
      </w:r>
      <w:r w:rsidR="002A4764" w:rsidRPr="00A956D5">
        <w:rPr>
          <w:lang w:eastAsia="zh-TW"/>
        </w:rPr>
        <w:fldChar w:fldCharType="separate"/>
      </w:r>
      <w:r w:rsidR="00606369" w:rsidRPr="00385A21">
        <w:rPr>
          <w:noProof/>
          <w:lang w:eastAsia="zh-TW"/>
        </w:rPr>
        <w:t xml:space="preserve">(e.g. </w:t>
      </w:r>
      <w:hyperlink w:anchor="_ENREF_55" w:tooltip="Silversin, 2000 #6538" w:history="1">
        <w:r w:rsidR="00555ACC" w:rsidRPr="00385A21">
          <w:rPr>
            <w:noProof/>
            <w:lang w:eastAsia="zh-TW"/>
          </w:rPr>
          <w:t>Silversin &amp; Kornacki, 2000a</w:t>
        </w:r>
      </w:hyperlink>
      <w:r w:rsidR="00606369" w:rsidRPr="00385A21">
        <w:rPr>
          <w:noProof/>
          <w:lang w:eastAsia="zh-TW"/>
        </w:rPr>
        <w:t xml:space="preserve">; </w:t>
      </w:r>
      <w:hyperlink w:anchor="_ENREF_56" w:tooltip="Silversin, 2000 #6539" w:history="1">
        <w:r w:rsidR="00555ACC" w:rsidRPr="00385A21">
          <w:rPr>
            <w:noProof/>
            <w:lang w:eastAsia="zh-TW"/>
          </w:rPr>
          <w:t>Silversin &amp; Kornacki, 2000b</w:t>
        </w:r>
      </w:hyperlink>
      <w:r w:rsidR="00606369" w:rsidRPr="00385A21">
        <w:rPr>
          <w:noProof/>
          <w:lang w:eastAsia="zh-TW"/>
        </w:rPr>
        <w:t>)</w:t>
      </w:r>
      <w:r w:rsidR="002A4764" w:rsidRPr="00A956D5">
        <w:rPr>
          <w:lang w:eastAsia="zh-TW"/>
        </w:rPr>
        <w:fldChar w:fldCharType="end"/>
      </w:r>
      <w:r w:rsidRPr="00385A21">
        <w:rPr>
          <w:lang w:eastAsia="zh-TW"/>
        </w:rPr>
        <w:t xml:space="preserve">. </w:t>
      </w:r>
      <w:r w:rsidRPr="00385A21">
        <w:t xml:space="preserve">And this interdependence </w:t>
      </w:r>
      <w:r w:rsidR="005040C6" w:rsidRPr="00385A21">
        <w:t>reach</w:t>
      </w:r>
      <w:r w:rsidRPr="00385A21">
        <w:t>es</w:t>
      </w:r>
      <w:r w:rsidR="005040C6" w:rsidRPr="00385A21">
        <w:t xml:space="preserve"> beyond the boundaries of </w:t>
      </w:r>
      <w:r w:rsidRPr="00385A21">
        <w:t xml:space="preserve">the profession </w:t>
      </w:r>
      <w:r w:rsidR="005040C6" w:rsidRPr="00385A21">
        <w:t xml:space="preserve">to </w:t>
      </w:r>
      <w:r w:rsidR="005040C6" w:rsidRPr="00385A21">
        <w:rPr>
          <w:lang w:eastAsia="zh-TW"/>
        </w:rPr>
        <w:t>embrace</w:t>
      </w:r>
      <w:r w:rsidR="00ED08CA" w:rsidRPr="00385A21">
        <w:t xml:space="preserve"> interdependence </w:t>
      </w:r>
      <w:r w:rsidR="005040C6" w:rsidRPr="00385A21">
        <w:t xml:space="preserve">with </w:t>
      </w:r>
      <w:r w:rsidR="005040C6" w:rsidRPr="00385A21">
        <w:rPr>
          <w:lang w:eastAsia="zh-TW"/>
        </w:rPr>
        <w:t>peers from other professions</w:t>
      </w:r>
      <w:r w:rsidR="00251F50" w:rsidRPr="00385A21">
        <w:rPr>
          <w:lang w:eastAsia="zh-TW"/>
        </w:rPr>
        <w:t xml:space="preserve">: </w:t>
      </w:r>
      <w:r w:rsidR="005040C6" w:rsidRPr="00385A21">
        <w:rPr>
          <w:lang w:eastAsia="zh-TW"/>
        </w:rPr>
        <w:t>surgeons, for example, n</w:t>
      </w:r>
      <w:bookmarkStart w:id="4" w:name="t0"/>
      <w:bookmarkEnd w:id="4"/>
      <w:r w:rsidR="005040C6" w:rsidRPr="00385A21">
        <w:rPr>
          <w:lang w:eastAsia="zh-TW"/>
        </w:rPr>
        <w:t xml:space="preserve">eed to develop more comprehensive collaboration with </w:t>
      </w:r>
      <w:r w:rsidR="00251F50" w:rsidRPr="00385A21">
        <w:rPr>
          <w:lang w:eastAsia="zh-TW"/>
        </w:rPr>
        <w:t>other physicians (</w:t>
      </w:r>
      <w:r w:rsidR="00707476" w:rsidRPr="00385A21">
        <w:rPr>
          <w:lang w:eastAsia="zh-TW"/>
        </w:rPr>
        <w:t xml:space="preserve">such as </w:t>
      </w:r>
      <w:r w:rsidR="005040C6" w:rsidRPr="00385A21">
        <w:rPr>
          <w:lang w:eastAsia="zh-TW"/>
        </w:rPr>
        <w:t>anesthesiologists</w:t>
      </w:r>
      <w:r w:rsidR="00251F50" w:rsidRPr="00385A21">
        <w:rPr>
          <w:lang w:eastAsia="zh-TW"/>
        </w:rPr>
        <w:t>)</w:t>
      </w:r>
      <w:r w:rsidR="005040C6" w:rsidRPr="00385A21">
        <w:rPr>
          <w:lang w:eastAsia="zh-TW"/>
        </w:rPr>
        <w:t>, with lower-status colleagues (nurses</w:t>
      </w:r>
      <w:r w:rsidR="00251F50" w:rsidRPr="00385A21">
        <w:rPr>
          <w:lang w:eastAsia="zh-TW"/>
        </w:rPr>
        <w:t>, clerical, and janitorial staff</w:t>
      </w:r>
      <w:r w:rsidR="005040C6" w:rsidRPr="00385A21">
        <w:rPr>
          <w:lang w:eastAsia="zh-TW"/>
        </w:rPr>
        <w:t>), with clients (patients), with administrators (hospitals management), with organized stakeholders (</w:t>
      </w:r>
      <w:r w:rsidR="00251F50" w:rsidRPr="00385A21">
        <w:rPr>
          <w:lang w:eastAsia="zh-TW"/>
        </w:rPr>
        <w:t xml:space="preserve">unions, </w:t>
      </w:r>
      <w:r w:rsidR="005040C6" w:rsidRPr="00385A21">
        <w:rPr>
          <w:lang w:eastAsia="zh-TW"/>
        </w:rPr>
        <w:t xml:space="preserve">patient rights groups), and with regulators (JCAHO, government). Collaboration circumscribed by </w:t>
      </w:r>
      <w:r w:rsidR="00EC03D4" w:rsidRPr="00385A21">
        <w:rPr>
          <w:lang w:eastAsia="zh-TW"/>
        </w:rPr>
        <w:t xml:space="preserve">guild </w:t>
      </w:r>
      <w:r w:rsidR="005040C6" w:rsidRPr="00385A21">
        <w:rPr>
          <w:lang w:eastAsia="zh-TW"/>
        </w:rPr>
        <w:t xml:space="preserve">insularity will not satisfy the demands currently weighing on the professions. A more outward-looking, civic kind of professionalism </w:t>
      </w:r>
      <w:r w:rsidR="00606369" w:rsidRPr="00385A21">
        <w:rPr>
          <w:lang w:eastAsia="zh-TW"/>
        </w:rPr>
        <w:t>is needed</w:t>
      </w:r>
      <w:r w:rsidR="005040C6" w:rsidRPr="00385A21">
        <w:rPr>
          <w:lang w:eastAsia="zh-TW"/>
        </w:rPr>
        <w:t xml:space="preserve"> to </w:t>
      </w:r>
      <w:r w:rsidR="00606369" w:rsidRPr="00385A21">
        <w:rPr>
          <w:lang w:eastAsia="zh-TW"/>
        </w:rPr>
        <w:t xml:space="preserve">embody </w:t>
      </w:r>
      <w:r w:rsidR="005040C6" w:rsidRPr="00385A21">
        <w:rPr>
          <w:lang w:eastAsia="zh-TW"/>
        </w:rPr>
        <w:t xml:space="preserve">more fully </w:t>
      </w:r>
      <w:r w:rsidR="00EA1635" w:rsidRPr="00385A21">
        <w:rPr>
          <w:lang w:eastAsia="zh-TW"/>
        </w:rPr>
        <w:t>value-rationality</w:t>
      </w:r>
      <w:r w:rsidR="005040C6" w:rsidRPr="00385A21">
        <w:rPr>
          <w:lang w:eastAsia="zh-TW"/>
        </w:rPr>
        <w:t xml:space="preserve"> </w:t>
      </w:r>
      <w:r w:rsidR="002A4764" w:rsidRPr="00A956D5">
        <w:rPr>
          <w:lang w:eastAsia="zh-TW"/>
        </w:rPr>
        <w:fldChar w:fldCharType="begin">
          <w:fldData xml:space="preserve">PEVuZE5vdGU+PENpdGU+PEF1dGhvcj5IYXJncmVhdmVzPC9BdXRob3I+PFllYXI+MjAwMDwvWWVh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</w:fldData>
        </w:fldChar>
      </w:r>
      <w:r w:rsidR="006212D3" w:rsidRPr="00385A21">
        <w:rPr>
          <w:lang w:eastAsia="zh-TW"/>
        </w:rPr>
        <w:instrText xml:space="preserve"> ADDIN EN.CITE </w:instrText>
      </w:r>
      <w:r w:rsidR="006212D3" w:rsidRPr="00A956D5">
        <w:rPr>
          <w:lang w:eastAsia="zh-TW"/>
        </w:rPr>
        <w:fldChar w:fldCharType="begin">
          <w:fldData xml:space="preserve">PEVuZE5vdGU+PENpdGU+PEF1dGhvcj5IYXJncmVhdmVzPC9BdXRob3I+PFllYXI+MjAwMDwvWWVh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</w:fldData>
        </w:fldChar>
      </w:r>
      <w:r w:rsidR="006212D3" w:rsidRPr="00385A21">
        <w:rPr>
          <w:lang w:eastAsia="zh-TW"/>
        </w:rPr>
        <w:instrText xml:space="preserve"> ADDIN EN.CITE.DATA </w:instrText>
      </w:r>
      <w:r w:rsidR="006212D3" w:rsidRPr="00A956D5">
        <w:rPr>
          <w:lang w:eastAsia="zh-TW"/>
        </w:rPr>
      </w:r>
      <w:r w:rsidR="006212D3" w:rsidRPr="00A956D5">
        <w:rPr>
          <w:lang w:eastAsia="zh-TW"/>
        </w:rPr>
        <w:fldChar w:fldCharType="end"/>
      </w:r>
      <w:r w:rsidR="002A4764" w:rsidRPr="00A956D5">
        <w:rPr>
          <w:lang w:eastAsia="zh-TW"/>
        </w:rPr>
      </w:r>
      <w:r w:rsidR="002A4764" w:rsidRPr="00A956D5">
        <w:rPr>
          <w:lang w:eastAsia="zh-TW"/>
        </w:rPr>
        <w:fldChar w:fldCharType="separate"/>
      </w:r>
      <w:r w:rsidR="002A4764" w:rsidRPr="00385A21">
        <w:rPr>
          <w:noProof/>
          <w:lang w:eastAsia="zh-TW"/>
        </w:rPr>
        <w:t>(</w:t>
      </w:r>
      <w:hyperlink w:anchor="_ENREF_24" w:tooltip="Hargreaves, 2000 #10222" w:history="1">
        <w:r w:rsidR="00555ACC" w:rsidRPr="00385A21">
          <w:rPr>
            <w:noProof/>
            <w:lang w:eastAsia="zh-TW"/>
          </w:rPr>
          <w:t>Hargreaves, 2000</w:t>
        </w:r>
      </w:hyperlink>
      <w:r w:rsidR="002A4764" w:rsidRPr="00385A21">
        <w:rPr>
          <w:noProof/>
          <w:lang w:eastAsia="zh-TW"/>
        </w:rPr>
        <w:t xml:space="preserve">; </w:t>
      </w:r>
      <w:hyperlink w:anchor="_ENREF_57" w:tooltip="Sullivan, 2005 #10223" w:history="1">
        <w:r w:rsidR="00555ACC" w:rsidRPr="00385A21">
          <w:rPr>
            <w:noProof/>
            <w:lang w:eastAsia="zh-TW"/>
          </w:rPr>
          <w:t>Sullivan, 2005</w:t>
        </w:r>
      </w:hyperlink>
      <w:r w:rsidR="002A4764" w:rsidRPr="00385A21">
        <w:rPr>
          <w:noProof/>
          <w:lang w:eastAsia="zh-TW"/>
        </w:rPr>
        <w:t>)</w:t>
      </w:r>
      <w:r w:rsidR="002A4764" w:rsidRPr="00A956D5">
        <w:rPr>
          <w:lang w:eastAsia="zh-TW"/>
        </w:rPr>
        <w:fldChar w:fldCharType="end"/>
      </w:r>
      <w:r w:rsidR="003F16C8" w:rsidRPr="00385A21">
        <w:rPr>
          <w:lang w:eastAsia="zh-TW"/>
        </w:rPr>
        <w:t xml:space="preserve">. </w:t>
      </w:r>
    </w:p>
    <w:bookmarkEnd w:id="3"/>
    <w:p w14:paraId="3C3D20A8" w14:textId="251142B5" w:rsidR="00E65154" w:rsidRPr="00385A21" w:rsidRDefault="00B4364A" w:rsidP="006E5A97">
      <w:r w:rsidRPr="00385A21">
        <w:t>R</w:t>
      </w:r>
      <w:r w:rsidR="009C63C6" w:rsidRPr="00385A21">
        <w:t xml:space="preserve">ather than defining and maintaining values through internal processes and traditions, collaborative professions are open to dialogue </w:t>
      </w:r>
      <w:r w:rsidR="005040C6" w:rsidRPr="00385A21">
        <w:t xml:space="preserve">about their purposes </w:t>
      </w:r>
      <w:r w:rsidR="009C63C6" w:rsidRPr="00385A21">
        <w:t xml:space="preserve">with </w:t>
      </w:r>
      <w:r w:rsidRPr="00385A21">
        <w:t xml:space="preserve">these </w:t>
      </w:r>
      <w:r w:rsidR="009C63C6" w:rsidRPr="00385A21">
        <w:t>outside stakeholders.</w:t>
      </w:r>
      <w:r w:rsidR="000833C4" w:rsidRPr="00385A21">
        <w:t xml:space="preserve"> </w:t>
      </w:r>
      <w:r w:rsidR="005040C6" w:rsidRPr="00385A21">
        <w:t>The</w:t>
      </w:r>
      <w:r w:rsidRPr="00385A21">
        <w:t xml:space="preserve"> professions</w:t>
      </w:r>
      <w:r w:rsidR="005040C6" w:rsidRPr="00385A21">
        <w:t xml:space="preserve"> are </w:t>
      </w:r>
      <w:r w:rsidR="00952BD8" w:rsidRPr="00385A21">
        <w:t xml:space="preserve">thus both </w:t>
      </w:r>
      <w:r w:rsidR="005040C6" w:rsidRPr="00385A21">
        <w:rPr>
          <w:i/>
        </w:rPr>
        <w:t>value-</w:t>
      </w:r>
      <w:r w:rsidR="005040C6" w:rsidRPr="00385A21">
        <w:t>rational</w:t>
      </w:r>
      <w:r w:rsidR="005040C6" w:rsidRPr="00385A21">
        <w:rPr>
          <w:i/>
        </w:rPr>
        <w:t xml:space="preserve">, </w:t>
      </w:r>
      <w:r w:rsidR="008B52F2" w:rsidRPr="00385A21">
        <w:t xml:space="preserve">because </w:t>
      </w:r>
      <w:r w:rsidR="005040C6" w:rsidRPr="00385A21">
        <w:t xml:space="preserve">they are oriented to </w:t>
      </w:r>
      <w:r w:rsidR="00ED08CA" w:rsidRPr="00385A21">
        <w:t xml:space="preserve">ends that represent higher values </w:t>
      </w:r>
      <w:r w:rsidR="005040C6" w:rsidRPr="00385A21">
        <w:t xml:space="preserve">beyond self-interest, and </w:t>
      </w:r>
      <w:r w:rsidR="008B52F2" w:rsidRPr="00385A21">
        <w:t>they are value</w:t>
      </w:r>
      <w:r w:rsidR="008B52F2" w:rsidRPr="00385A21">
        <w:rPr>
          <w:i/>
        </w:rPr>
        <w:t>-rational</w:t>
      </w:r>
      <w:r w:rsidR="008B52F2" w:rsidRPr="00385A21">
        <w:t xml:space="preserve"> </w:t>
      </w:r>
      <w:r w:rsidR="00E27EE9" w:rsidRPr="00385A21">
        <w:t xml:space="preserve">insofar as </w:t>
      </w:r>
      <w:r w:rsidR="005040C6" w:rsidRPr="00385A21">
        <w:t xml:space="preserve">those ends are subject to </w:t>
      </w:r>
      <w:r w:rsidR="00ED08CA" w:rsidRPr="00385A21">
        <w:t xml:space="preserve">rational </w:t>
      </w:r>
      <w:r w:rsidR="005040C6" w:rsidRPr="00385A21">
        <w:t xml:space="preserve">discussion based on public standards of validity </w:t>
      </w:r>
      <w:r w:rsidR="002A4764" w:rsidRPr="00A956D5">
        <w:fldChar w:fldCharType="begin"/>
      </w:r>
      <w:r w:rsidR="006212D3" w:rsidRPr="00385A21">
        <w:instrText xml:space="preserve"> ADDIN EN.CITE &lt;EndNote&gt;&lt;Cite&gt;&lt;Author&gt;Habermas&lt;/Author&gt;&lt;Year&gt;1992&lt;/Year&gt;&lt;RecNum&gt;15172&lt;/RecNum&gt;&lt;DisplayText&gt;(Habermas, 1992)&lt;/DisplayText&gt;&lt;record&gt;&lt;rec-number&gt;15172&lt;/rec-number&gt;&lt;foreign-keys&gt;&lt;key app="EN" db-id="e5vdw9dwdxspdaedftkv5dwba0p9xzdrsdtt" timestamp="1310432847"&gt;15172&lt;/key&gt;&lt;/foreign-keys&gt;&lt;ref-type name="Book"&gt;6&lt;/ref-type&gt;&lt;contributors&gt;&lt;authors&gt;&lt;author&gt;Habermas, J.&lt;/author&gt;&lt;/authors&gt;&lt;/contributors&gt;&lt;titles&gt;&lt;title&gt;Moral consciousness and communicative action&lt;/title&gt;&lt;/titles&gt;&lt;dates&gt;&lt;year&gt;1992&lt;/year&gt;&lt;/dates&gt;&lt;pub-location&gt;Cambridge MA&lt;/pub-location&gt;&lt;publisher&gt;The MIT Press&lt;/publisher&gt;&lt;isbn&gt;0262581183&lt;/isbn&gt;&lt;urls&gt;&lt;/urls&gt;&lt;/record&gt;&lt;/Cite&gt;&lt;/EndNote&gt;</w:instrText>
      </w:r>
      <w:r w:rsidR="002A4764" w:rsidRPr="00A956D5">
        <w:fldChar w:fldCharType="separate"/>
      </w:r>
      <w:r w:rsidR="002A4764" w:rsidRPr="00385A21">
        <w:rPr>
          <w:noProof/>
        </w:rPr>
        <w:t>(</w:t>
      </w:r>
      <w:hyperlink w:anchor="_ENREF_20" w:tooltip="Habermas, 1992 #15172" w:history="1">
        <w:r w:rsidR="00555ACC" w:rsidRPr="00385A21">
          <w:rPr>
            <w:noProof/>
          </w:rPr>
          <w:t>Habermas, 1992</w:t>
        </w:r>
      </w:hyperlink>
      <w:r w:rsidR="002A4764" w:rsidRPr="00385A21">
        <w:rPr>
          <w:noProof/>
        </w:rPr>
        <w:t>)</w:t>
      </w:r>
      <w:r w:rsidR="002A4764" w:rsidRPr="00A956D5">
        <w:fldChar w:fldCharType="end"/>
      </w:r>
      <w:r w:rsidR="005040C6" w:rsidRPr="00385A21">
        <w:t>. This contrasts to the attitude of most professions today: under pressure from outside stakeholders, and seeking to protect thems</w:t>
      </w:r>
      <w:r w:rsidR="008B52F2" w:rsidRPr="00385A21">
        <w:t>el</w:t>
      </w:r>
      <w:r w:rsidR="005040C6" w:rsidRPr="00385A21">
        <w:t xml:space="preserve">ves against the </w:t>
      </w:r>
      <w:r w:rsidR="008B52F2" w:rsidRPr="00385A21">
        <w:t xml:space="preserve">alien </w:t>
      </w:r>
      <w:r w:rsidR="005040C6" w:rsidRPr="00385A21">
        <w:t>logic of market and bureaucrac</w:t>
      </w:r>
      <w:r w:rsidR="008B52F2" w:rsidRPr="00385A21">
        <w:t>y</w:t>
      </w:r>
      <w:r w:rsidR="005040C6" w:rsidRPr="00385A21">
        <w:t xml:space="preserve">, professions often insist that only they can judge the validity of their work, and that they cannot discuss their value-standards with outsiders. This is one reason that professions have become isolated and de-legitimized by the outside world on which they nevertheless rely for funding and regulatory approval. </w:t>
      </w:r>
    </w:p>
    <w:p w14:paraId="763F595A" w14:textId="68B9AEF2" w:rsidR="00E7089B" w:rsidRPr="00385A21" w:rsidRDefault="00CF02AD">
      <w:pPr>
        <w:rPr>
          <w:lang w:eastAsia="zh-TW"/>
        </w:rPr>
      </w:pPr>
      <w:r w:rsidRPr="00385A21">
        <w:rPr>
          <w:lang w:eastAsia="zh-TW"/>
        </w:rPr>
        <w:t xml:space="preserve">A growing number of hospitals are drawing physicians into collaboration with nurses and other hospital staff to improve cost-effectiveness and quality, often bringing together previously siloed departments in the process </w:t>
      </w:r>
      <w:r w:rsidR="001F7EAB" w:rsidRPr="00385A21">
        <w:rPr>
          <w:lang w:eastAsia="zh-TW"/>
        </w:rPr>
        <w:t xml:space="preserve"> </w:t>
      </w:r>
      <w:r w:rsidR="001F7EAB" w:rsidRPr="00A956D5">
        <w:rPr>
          <w:lang w:eastAsia="zh-TW"/>
        </w:rPr>
        <w:fldChar w:fldCharType="begin"/>
      </w:r>
      <w:r w:rsidR="006212D3" w:rsidRPr="00385A21">
        <w:rPr>
          <w:lang w:eastAsia="zh-TW"/>
        </w:rPr>
        <w:instrText xml:space="preserve"> ADDIN EN.CITE &lt;EndNote&gt;&lt;Cite&gt;&lt;Author&gt;Gittell&lt;/Author&gt;&lt;Year&gt;2000&lt;/Year&gt;&lt;RecNum&gt;3645&lt;/RecNum&gt;&lt;Prefix&gt;e.g. &lt;/Prefix&gt;&lt;DisplayText&gt;(e.g. Gittell et al., 2000)&lt;/DisplayText&gt;&lt;record&gt;&lt;rec-number&gt;3645&lt;/rec-number&gt;&lt;foreign-keys&gt;&lt;key app="EN" db-id="e5vdw9dwdxspdaedftkv5dwba0p9xzdrsdtt" timestamp="0"&gt;3645&lt;/key&gt;&lt;/foreign-keys&gt;&lt;ref-type name="Journal Article"&gt;17&lt;/ref-type&gt;&lt;contributors&gt;&lt;authors&gt;&lt;author&gt;Gittell, J.H.&lt;/author&gt;&lt;author&gt;K. Fairfield&lt;/author&gt;&lt;author&gt;B. Bierbaum&lt;/author&gt;&lt;author&gt;W. Head&lt;/author&gt;&lt;author&gt;R. Jackson&lt;/author&gt;&lt;author&gt;M. Kelly&lt;/author&gt;&lt;author&gt;R. Laskin&lt;/author&gt;&lt;author&gt;S. Lipson&lt;/author&gt;&lt;author&gt;J. Siliski&lt;/author&gt;&lt;author&gt;T. Thornhill&lt;/author&gt;&lt;author&gt;J. Zuckerman&lt;/author&gt;&lt;/authors&gt;&lt;/contributors&gt;&lt;titles&gt;&lt;title&gt;Impact of relational coordination on quality of care, post-operative pain and functioning, and the length of stay: A nine-hospital study of surgical patients&lt;/title&gt;&lt;secondary-title&gt;Medical Care&lt;/secondary-title&gt;&lt;/titles&gt;&lt;periodical&gt;&lt;full-title&gt;Medical Care&lt;/full-title&gt;&lt;abbr-1&gt;Med. Care&lt;/abbr-1&gt;&lt;abbr-2&gt;Med Care&lt;/abbr-2&gt;&lt;/periodical&gt;&lt;pages&gt;&lt;style face="normal" font="default" size="11"&gt;807-819&lt;/style&gt;&lt;/pages&gt;&lt;volume&gt;38&lt;/volume&gt;&lt;number&gt;8&lt;/number&gt;&lt;dates&gt;&lt;year&gt;2000&lt;/year&gt;&lt;/dates&gt;&lt;urls&gt;&lt;/urls&gt;&lt;/record&gt;&lt;/Cite&gt;&lt;/EndNote&gt;</w:instrText>
      </w:r>
      <w:r w:rsidR="001F7EAB" w:rsidRPr="00A956D5">
        <w:rPr>
          <w:lang w:eastAsia="zh-TW"/>
        </w:rPr>
        <w:fldChar w:fldCharType="separate"/>
      </w:r>
      <w:r w:rsidR="006D5CEC" w:rsidRPr="00385A21">
        <w:rPr>
          <w:noProof/>
          <w:lang w:eastAsia="zh-TW"/>
        </w:rPr>
        <w:t>(</w:t>
      </w:r>
      <w:hyperlink w:anchor="_ENREF_19" w:tooltip="Gittell, 2000 #3645" w:history="1">
        <w:r w:rsidR="00555ACC" w:rsidRPr="00385A21">
          <w:rPr>
            <w:noProof/>
            <w:lang w:eastAsia="zh-TW"/>
          </w:rPr>
          <w:t>e.g. Gittell et al., 2000</w:t>
        </w:r>
      </w:hyperlink>
      <w:r w:rsidR="006D5CEC" w:rsidRPr="00385A21">
        <w:rPr>
          <w:noProof/>
          <w:lang w:eastAsia="zh-TW"/>
        </w:rPr>
        <w:t>)</w:t>
      </w:r>
      <w:r w:rsidR="001F7EAB" w:rsidRPr="00A956D5">
        <w:rPr>
          <w:lang w:eastAsia="zh-TW"/>
        </w:rPr>
        <w:fldChar w:fldCharType="end"/>
      </w:r>
      <w:r w:rsidRPr="00385A21">
        <w:rPr>
          <w:lang w:eastAsia="zh-TW"/>
        </w:rPr>
        <w:t xml:space="preserve">. Bate </w:t>
      </w:r>
      <w:r w:rsidR="001F7EAB" w:rsidRPr="00A956D5">
        <w:rPr>
          <w:lang w:eastAsia="zh-TW"/>
        </w:rPr>
        <w:fldChar w:fldCharType="begin"/>
      </w:r>
      <w:r w:rsidR="006212D3" w:rsidRPr="00385A21">
        <w:rPr>
          <w:lang w:eastAsia="zh-TW"/>
        </w:rPr>
        <w:instrText xml:space="preserve"> ADDIN EN.CITE &lt;EndNote&gt;&lt;Cite ExcludeAuth="1"&gt;&lt;Author&gt;Bate&lt;/Author&gt;&lt;Year&gt;2000&lt;/Year&gt;&lt;RecNum&gt;10224&lt;/RecNum&gt;&lt;DisplayText&gt;(2000)&lt;/DisplayText&gt;&lt;record&gt;&lt;rec-number&gt;10224&lt;/rec-number&gt;&lt;foreign-keys&gt;&lt;key app="EN" db-id="e5vdw9dwdxspdaedftkv5dwba0p9xzdrsdtt" timestamp="0"&gt;10224&lt;/key&gt;&lt;/foreign-keys&gt;&lt;ref-type name="Journal Article"&gt;17&lt;/ref-type&gt;&lt;contributors&gt;&lt;authors&gt;&lt;author&gt;Bate, P.&lt;/author&gt;&lt;/authors&gt;&lt;/contributors&gt;&lt;titles&gt;&lt;title&gt;Changing the culture of a hospital: From hierarchy to networked community&lt;/title&gt;&lt;secondary-title&gt;Public Administration&lt;/secondary-title&gt;&lt;/titles&gt;&lt;periodical&gt;&lt;full-title&gt;Public Administration&lt;/full-title&gt;&lt;abbr-1&gt;Public Admin.&lt;/abbr-1&gt;&lt;/periodical&gt;&lt;pages&gt;485-512&lt;/pages&gt;&lt;volume&gt;78&lt;/volume&gt;&lt;number&gt;3&lt;/number&gt;&lt;dates&gt;&lt;year&gt;2000&lt;/year&gt;&lt;/dates&gt;&lt;urls&gt;&lt;/urls&gt;&lt;/record&gt;&lt;/Cite&gt;&lt;/EndNote&gt;</w:instrText>
      </w:r>
      <w:r w:rsidR="001F7EAB" w:rsidRPr="00A956D5">
        <w:rPr>
          <w:lang w:eastAsia="zh-TW"/>
        </w:rPr>
        <w:fldChar w:fldCharType="separate"/>
      </w:r>
      <w:r w:rsidR="006D5CEC" w:rsidRPr="00385A21">
        <w:rPr>
          <w:noProof/>
          <w:lang w:eastAsia="zh-TW"/>
        </w:rPr>
        <w:t>(</w:t>
      </w:r>
      <w:hyperlink w:anchor="_ENREF_4" w:tooltip="Bate, 2000 #10224" w:history="1">
        <w:r w:rsidR="00555ACC" w:rsidRPr="00385A21">
          <w:rPr>
            <w:noProof/>
            <w:lang w:eastAsia="zh-TW"/>
          </w:rPr>
          <w:t>2000</w:t>
        </w:r>
      </w:hyperlink>
      <w:r w:rsidR="006D5CEC" w:rsidRPr="00385A21">
        <w:rPr>
          <w:noProof/>
          <w:lang w:eastAsia="zh-TW"/>
        </w:rPr>
        <w:t>)</w:t>
      </w:r>
      <w:r w:rsidR="001F7EAB" w:rsidRPr="00A956D5">
        <w:rPr>
          <w:lang w:eastAsia="zh-TW"/>
        </w:rPr>
        <w:fldChar w:fldCharType="end"/>
      </w:r>
      <w:r w:rsidR="001F7EAB" w:rsidRPr="00385A21">
        <w:rPr>
          <w:lang w:eastAsia="zh-TW"/>
        </w:rPr>
        <w:t xml:space="preserve"> </w:t>
      </w:r>
      <w:r w:rsidRPr="00385A21">
        <w:rPr>
          <w:lang w:eastAsia="zh-TW"/>
        </w:rPr>
        <w:t>describe</w:t>
      </w:r>
      <w:r w:rsidR="006D5CEC" w:rsidRPr="00385A21">
        <w:rPr>
          <w:lang w:eastAsia="zh-TW"/>
        </w:rPr>
        <w:t>s</w:t>
      </w:r>
      <w:r w:rsidRPr="00385A21">
        <w:rPr>
          <w:lang w:eastAsia="zh-TW"/>
        </w:rPr>
        <w:t xml:space="preserve"> the new form of organization that emerged at one United Kingdom National Health Service hospital as a </w:t>
      </w:r>
      <w:r w:rsidR="00580089" w:rsidRPr="00385A21">
        <w:rPr>
          <w:lang w:eastAsia="zh-TW"/>
        </w:rPr>
        <w:t>“</w:t>
      </w:r>
      <w:r w:rsidRPr="00385A21">
        <w:rPr>
          <w:lang w:eastAsia="zh-TW"/>
        </w:rPr>
        <w:t>network community,</w:t>
      </w:r>
      <w:r w:rsidR="00580089" w:rsidRPr="00385A21">
        <w:rPr>
          <w:lang w:eastAsia="zh-TW"/>
        </w:rPr>
        <w:t>”</w:t>
      </w:r>
      <w:r w:rsidRPr="00385A21">
        <w:rPr>
          <w:lang w:eastAsia="zh-TW"/>
        </w:rPr>
        <w:t xml:space="preserve"> characterized by constructive diversity rather than unity, by transdisciplinary forms of working rather than </w:t>
      </w:r>
      <w:r w:rsidR="00C9608C" w:rsidRPr="00385A21">
        <w:rPr>
          <w:lang w:eastAsia="zh-TW"/>
        </w:rPr>
        <w:t>“</w:t>
      </w:r>
      <w:r w:rsidRPr="00385A21">
        <w:rPr>
          <w:lang w:eastAsia="zh-TW"/>
        </w:rPr>
        <w:t>tribalism.</w:t>
      </w:r>
      <w:r w:rsidR="00C9608C" w:rsidRPr="00385A21">
        <w:rPr>
          <w:lang w:eastAsia="zh-TW"/>
        </w:rPr>
        <w:t>”</w:t>
      </w:r>
      <w:r w:rsidRPr="00385A21">
        <w:rPr>
          <w:lang w:eastAsia="zh-TW"/>
        </w:rPr>
        <w:t xml:space="preserve"> </w:t>
      </w:r>
      <w:r w:rsidR="00537218" w:rsidRPr="00385A21">
        <w:rPr>
          <w:lang w:eastAsia="zh-TW"/>
        </w:rPr>
        <w:t xml:space="preserve">Hagen </w:t>
      </w:r>
      <w:r w:rsidR="00693274" w:rsidRPr="00A956D5">
        <w:rPr>
          <w:lang w:eastAsia="zh-TW"/>
        </w:rPr>
        <w:fldChar w:fldCharType="begin"/>
      </w:r>
      <w:r w:rsidR="006212D3" w:rsidRPr="00385A21">
        <w:rPr>
          <w:lang w:eastAsia="zh-TW"/>
        </w:rPr>
        <w:instrText xml:space="preserve"> ADDIN EN.CITE &lt;EndNote&gt;&lt;Cite ExcludeAuth="1"&gt;&lt;Author&gt;Hagen&lt;/Author&gt;&lt;Year&gt;2005&lt;/Year&gt;&lt;RecNum&gt;6503&lt;/RecNum&gt;&lt;DisplayText&gt;(2005)&lt;/DisplayText&gt;&lt;record&gt;&lt;rec-number&gt;6503&lt;/rec-number&gt;&lt;foreign-keys&gt;&lt;key app="EN" db-id="e5vdw9dwdxspdaedftkv5dwba0p9xzdrsdtt" timestamp="0"&gt;6503&lt;/key&gt;&lt;/foreign-keys&gt;&lt;ref-type name="Conference Paper"&gt;47&lt;/ref-type&gt;&lt;contributors&gt;&lt;authors&gt;&lt;author&gt;Hagen, B. P, and Epestin, A.&lt;/author&gt;&lt;/authors&gt;&lt;/contributors&gt;&lt;titles&gt;&lt;title&gt;Partnering with your medical staff: Turning competitors into collaborators&lt;/title&gt;&lt;secondary-title&gt;ACHE Congress on Healthcare Management&lt;/secondary-title&gt;&lt;/titles&gt;&lt;dates&gt;&lt;year&gt;2005&lt;/year&gt;&lt;pub-dates&gt;&lt;date&gt;March 2005&lt;/date&gt;&lt;/pub-dates&gt;&lt;/dates&gt;&lt;urls&gt;&lt;/urls&gt;&lt;/record&gt;&lt;/Cite&gt;&lt;/EndNote&gt;</w:instrText>
      </w:r>
      <w:r w:rsidR="00693274" w:rsidRPr="00A956D5">
        <w:rPr>
          <w:lang w:eastAsia="zh-TW"/>
        </w:rPr>
        <w:fldChar w:fldCharType="separate"/>
      </w:r>
      <w:r w:rsidR="00693274" w:rsidRPr="00385A21">
        <w:rPr>
          <w:noProof/>
          <w:lang w:eastAsia="zh-TW"/>
        </w:rPr>
        <w:t>(</w:t>
      </w:r>
      <w:hyperlink w:anchor="_ENREF_21" w:tooltip="Hagen, 2005 #6503" w:history="1">
        <w:r w:rsidR="00555ACC" w:rsidRPr="00385A21">
          <w:rPr>
            <w:noProof/>
            <w:lang w:eastAsia="zh-TW"/>
          </w:rPr>
          <w:t>2005</w:t>
        </w:r>
      </w:hyperlink>
      <w:r w:rsidR="00693274" w:rsidRPr="00385A21">
        <w:rPr>
          <w:noProof/>
          <w:lang w:eastAsia="zh-TW"/>
        </w:rPr>
        <w:t>)</w:t>
      </w:r>
      <w:r w:rsidR="00693274" w:rsidRPr="00A956D5">
        <w:rPr>
          <w:lang w:eastAsia="zh-TW"/>
        </w:rPr>
        <w:fldChar w:fldCharType="end"/>
      </w:r>
      <w:r w:rsidR="00693274" w:rsidRPr="00385A21">
        <w:rPr>
          <w:lang w:eastAsia="zh-TW"/>
        </w:rPr>
        <w:t xml:space="preserve"> </w:t>
      </w:r>
      <w:r w:rsidR="00537218" w:rsidRPr="00385A21">
        <w:rPr>
          <w:lang w:eastAsia="zh-TW"/>
        </w:rPr>
        <w:t xml:space="preserve">describes how </w:t>
      </w:r>
      <w:r w:rsidRPr="00385A21">
        <w:rPr>
          <w:lang w:eastAsia="zh-TW"/>
        </w:rPr>
        <w:t xml:space="preserve">Riverside Methodist hospital in Ohio </w:t>
      </w:r>
      <w:r w:rsidR="00537218" w:rsidRPr="00385A21">
        <w:rPr>
          <w:lang w:eastAsia="zh-TW"/>
        </w:rPr>
        <w:t>created “</w:t>
      </w:r>
      <w:r w:rsidRPr="00385A21">
        <w:rPr>
          <w:lang w:eastAsia="zh-TW"/>
        </w:rPr>
        <w:t>clinical operating councils</w:t>
      </w:r>
      <w:r w:rsidR="00537218" w:rsidRPr="00385A21">
        <w:rPr>
          <w:lang w:eastAsia="zh-TW"/>
        </w:rPr>
        <w:t>”</w:t>
      </w:r>
      <w:r w:rsidRPr="00385A21">
        <w:rPr>
          <w:lang w:eastAsia="zh-TW"/>
        </w:rPr>
        <w:t xml:space="preserve"> that brought cross</w:t>
      </w:r>
      <w:r w:rsidR="009321AA" w:rsidRPr="00385A21">
        <w:rPr>
          <w:lang w:eastAsia="zh-TW"/>
        </w:rPr>
        <w:t>-</w:t>
      </w:r>
      <w:r w:rsidRPr="00385A21">
        <w:rPr>
          <w:lang w:eastAsia="zh-TW"/>
        </w:rPr>
        <w:t>functional and cross-status groups together to examine improvement opportunities in broad service lines</w:t>
      </w:r>
      <w:r w:rsidR="00663733" w:rsidRPr="00385A21">
        <w:rPr>
          <w:lang w:eastAsia="zh-TW"/>
        </w:rPr>
        <w:t xml:space="preserve"> </w:t>
      </w:r>
      <w:r w:rsidRPr="00385A21">
        <w:rPr>
          <w:lang w:eastAsia="zh-TW"/>
        </w:rPr>
        <w:t>such as primary care, heart, and women’s health</w:t>
      </w:r>
      <w:r w:rsidR="00693274" w:rsidRPr="00385A21">
        <w:rPr>
          <w:lang w:eastAsia="zh-TW"/>
        </w:rPr>
        <w:t>.</w:t>
      </w:r>
      <w:r w:rsidRPr="00385A21">
        <w:rPr>
          <w:lang w:eastAsia="zh-TW"/>
        </w:rPr>
        <w:t xml:space="preserve"> Other hospitals have found that such committees are </w:t>
      </w:r>
      <w:r w:rsidR="00693274" w:rsidRPr="00385A21">
        <w:rPr>
          <w:lang w:eastAsia="zh-TW"/>
        </w:rPr>
        <w:t xml:space="preserve">an </w:t>
      </w:r>
      <w:r w:rsidRPr="00385A21">
        <w:rPr>
          <w:lang w:eastAsia="zh-TW"/>
        </w:rPr>
        <w:t xml:space="preserve">ideal vehicle for developing and tracking the implementation of clinical pathways </w:t>
      </w:r>
      <w:r w:rsidR="00A749F1" w:rsidRPr="00A956D5">
        <w:rPr>
          <w:lang w:eastAsia="zh-TW"/>
        </w:rPr>
        <w:fldChar w:fldCharType="begin"/>
      </w:r>
      <w:r w:rsidR="006212D3" w:rsidRPr="00385A21">
        <w:rPr>
          <w:lang w:eastAsia="zh-TW"/>
        </w:rPr>
        <w:instrText xml:space="preserve"> ADDIN EN.CITE &lt;EndNote&gt;&lt;Cite&gt;&lt;Author&gt;Adler&lt;/Author&gt;&lt;Year&gt;2003&lt;/Year&gt;&lt;RecNum&gt;6476&lt;/RecNum&gt;&lt;DisplayText&gt;(Adler et al., 2003; Gittell, 2002)&lt;/DisplayText&gt;&lt;record&gt;&lt;rec-number&gt;6476&lt;/rec-number&gt;&lt;foreign-keys&gt;&lt;key app="EN" db-id="e5vdw9dwdxspdaedftkv5dwba0p9xzdrsdtt" timestamp="0"&gt;6476&lt;/key&gt;&lt;/foreign-keys&gt;&lt;ref-type name="Journal Article"&gt;17&lt;/ref-type&gt;&lt;contributors&gt;&lt;authors&gt;&lt;author&gt;Adler,Paul S&lt;/author&gt;&lt;author&gt;Riley, P.&lt;/author&gt;&lt;author&gt;Kwon, Seok-Woo&lt;/author&gt;&lt;author&gt;Signer, J.&lt;/author&gt;&lt;author&gt;Lee, B.&lt;/author&gt;&lt;author&gt;Satrasala, R.&lt;/author&gt;&lt;/authors&gt;&lt;/contributors&gt;&lt;titles&gt;&lt;title&gt;Performance improvement capability: Keys to accelerating improvement in hospitals&lt;/title&gt;&lt;secondary-title&gt;California Management Review&lt;/secondary-title&gt;&lt;/titles&gt;&lt;periodical&gt;&lt;full-title&gt;California Management Review&lt;/full-title&gt;&lt;abbr-1&gt;Calif. Management. Rev.&lt;/abbr-1&gt;&lt;abbr-2&gt;Calif Manage Rev&lt;/abbr-2&gt;&lt;/periodical&gt;&lt;pages&gt;12-33&lt;/pages&gt;&lt;volume&gt;45&lt;/volume&gt;&lt;number&gt;2&lt;/number&gt;&lt;dates&gt;&lt;year&gt;2003&lt;/year&gt;&lt;pub-dates&gt;&lt;date&gt;Winter&lt;/date&gt;&lt;/pub-dates&gt;&lt;/dates&gt;&lt;urls&gt;&lt;/urls&gt;&lt;/record&gt;&lt;/Cite&gt;&lt;Cite&gt;&lt;Author&gt;Gittell&lt;/Author&gt;&lt;Year&gt;2002&lt;/Year&gt;&lt;RecNum&gt;10210&lt;/RecNum&gt;&lt;record&gt;&lt;rec-number&gt;10210&lt;/rec-number&gt;&lt;foreign-keys&gt;&lt;key app="EN" db-id="e5vdw9dwdxspdaedftkv5dwba0p9xzdrsdtt" timestamp="0"&gt;10210&lt;/key&gt;&lt;/foreign-keys&gt;&lt;ref-type name="Journal Article"&gt;17&lt;/ref-type&gt;&lt;contributors&gt;&lt;authors&gt;&lt;author&gt;Gittell, Jody Hoffer&lt;/author&gt;&lt;/authors&gt;&lt;/contributors&gt;&lt;titles&gt;&lt;title&gt;Coordinating mechanisms in care provider groups: Relational coordination as a mediator and input uncertainty as a moderator of performance effects&lt;/title&gt;&lt;secondary-title&gt;Management Science&lt;/secondary-title&gt;&lt;/titles&gt;&lt;periodical&gt;&lt;full-title&gt;Management Science&lt;/full-title&gt;&lt;abbr-1&gt;Management Sci.&lt;/abbr-1&gt;&lt;/periodical&gt;&lt;pages&gt;1408-1426&lt;/pages&gt;&lt;volume&gt;48&lt;/volume&gt;&lt;number&gt;11&lt;/number&gt;&lt;dates&gt;&lt;year&gt;2002&lt;/year&gt;&lt;/dates&gt;&lt;urls&gt;&lt;/urls&gt;&lt;/record&gt;&lt;/Cite&gt;&lt;/EndNote&gt;</w:instrText>
      </w:r>
      <w:r w:rsidR="00A749F1" w:rsidRPr="00A956D5">
        <w:rPr>
          <w:lang w:eastAsia="zh-TW"/>
        </w:rPr>
        <w:fldChar w:fldCharType="separate"/>
      </w:r>
      <w:r w:rsidR="00A749F1" w:rsidRPr="00385A21">
        <w:rPr>
          <w:noProof/>
          <w:lang w:eastAsia="zh-TW"/>
        </w:rPr>
        <w:t>(</w:t>
      </w:r>
      <w:hyperlink w:anchor="_ENREF_3" w:tooltip="Adler, 2003 #6476" w:history="1">
        <w:r w:rsidR="00555ACC" w:rsidRPr="00385A21">
          <w:rPr>
            <w:noProof/>
            <w:lang w:eastAsia="zh-TW"/>
          </w:rPr>
          <w:t>Adler et al., 2003</w:t>
        </w:r>
      </w:hyperlink>
      <w:r w:rsidR="00A749F1" w:rsidRPr="00385A21">
        <w:rPr>
          <w:noProof/>
          <w:lang w:eastAsia="zh-TW"/>
        </w:rPr>
        <w:t xml:space="preserve">; </w:t>
      </w:r>
      <w:hyperlink w:anchor="_ENREF_18" w:tooltip="Gittell, 2002 #10210" w:history="1">
        <w:r w:rsidR="00555ACC" w:rsidRPr="00385A21">
          <w:rPr>
            <w:noProof/>
            <w:lang w:eastAsia="zh-TW"/>
          </w:rPr>
          <w:t>Gittell, 2002</w:t>
        </w:r>
      </w:hyperlink>
      <w:r w:rsidR="00A749F1" w:rsidRPr="00385A21">
        <w:rPr>
          <w:noProof/>
          <w:lang w:eastAsia="zh-TW"/>
        </w:rPr>
        <w:t>)</w:t>
      </w:r>
      <w:r w:rsidR="00A749F1" w:rsidRPr="00A956D5">
        <w:rPr>
          <w:lang w:eastAsia="zh-TW"/>
        </w:rPr>
        <w:fldChar w:fldCharType="end"/>
      </w:r>
      <w:r w:rsidRPr="00385A21">
        <w:rPr>
          <w:lang w:eastAsia="zh-TW"/>
        </w:rPr>
        <w:t>. Here, guidelines are not imposed on physicians by insurance companies aiming ruthlessly to cut cost; instead, they are developed collaboratively by teams of doctors, nurses, and technical and administrative staff aiming simultaneously to improve quality and reduce cost. In these new structures, physicians are drawn out of their fiefdoms and beyond their</w:t>
      </w:r>
      <w:r w:rsidR="00633D10" w:rsidRPr="00385A21">
        <w:rPr>
          <w:lang w:eastAsia="zh-TW"/>
        </w:rPr>
        <w:t xml:space="preserve"> traditional identity as</w:t>
      </w:r>
      <w:r w:rsidRPr="00385A21">
        <w:rPr>
          <w:lang w:eastAsia="zh-TW"/>
        </w:rPr>
        <w:t xml:space="preserve"> “captain of my ship</w:t>
      </w:r>
      <w:r w:rsidR="00633D10" w:rsidRPr="00385A21">
        <w:rPr>
          <w:lang w:eastAsia="zh-TW"/>
        </w:rPr>
        <w:t>.</w:t>
      </w:r>
      <w:r w:rsidRPr="00385A21">
        <w:rPr>
          <w:lang w:eastAsia="zh-TW"/>
        </w:rPr>
        <w:t xml:space="preserve">” Intermountain Health Care </w:t>
      </w:r>
      <w:r w:rsidR="00A749F1" w:rsidRPr="00A956D5">
        <w:rPr>
          <w:lang w:eastAsia="zh-TW"/>
        </w:rPr>
        <w:fldChar w:fldCharType="begin"/>
      </w:r>
      <w:r w:rsidR="006212D3" w:rsidRPr="00385A21">
        <w:rPr>
          <w:lang w:eastAsia="zh-TW"/>
        </w:rPr>
        <w:instrText xml:space="preserve"> ADDIN EN.CITE &lt;EndNote&gt;&lt;Cite&gt;&lt;Author&gt;Bohmer&lt;/Author&gt;&lt;Year&gt;2002&lt;/Year&gt;&lt;RecNum&gt;6055&lt;/RecNum&gt;&lt;DisplayText&gt;(Bohmer et al., 2002)&lt;/DisplayText&gt;&lt;record&gt;&lt;rec-number&gt;6055&lt;/rec-number&gt;&lt;foreign-keys&gt;&lt;key app="EN" db-id="e5vdw9dwdxspdaedftkv5dwba0p9xzdrsdtt" timestamp="0"&gt;6055&lt;/key&gt;&lt;/foreign-keys&gt;&lt;ref-type name="Journal Article"&gt;17&lt;/ref-type&gt;&lt;contributors&gt;&lt;authors&gt;&lt;author&gt;Richard Bohmer&lt;/author&gt;&lt;author&gt;Amy C. Edmondson&lt;/author&gt;&lt;author&gt;Laura R. Feldman &lt;/author&gt;&lt;/authors&gt;&lt;/contributors&gt;&lt;titles&gt;&lt;title&gt;Intermountain Health Care &lt;/title&gt;&lt;secondary-title&gt;Harvard Business School Case &lt;/secondary-title&gt;&lt;/titles&gt;&lt;periodical&gt;&lt;full-title&gt;Harvard Business School Case&lt;/full-title&gt;&lt;abbr-1&gt;Harv. Bus. School Case&lt;/abbr-1&gt;&lt;/periodical&gt;&lt;volume&gt;603-066&lt;/volume&gt;&lt;dates&gt;&lt;year&gt;2002&lt;/year&gt;&lt;/dates&gt;&lt;urls&gt;&lt;/urls&gt;&lt;/record&gt;&lt;/Cite&gt;&lt;/EndNote&gt;</w:instrText>
      </w:r>
      <w:r w:rsidR="00A749F1" w:rsidRPr="00A956D5">
        <w:rPr>
          <w:lang w:eastAsia="zh-TW"/>
        </w:rPr>
        <w:fldChar w:fldCharType="separate"/>
      </w:r>
      <w:r w:rsidR="00A749F1" w:rsidRPr="00385A21">
        <w:rPr>
          <w:noProof/>
          <w:lang w:eastAsia="zh-TW"/>
        </w:rPr>
        <w:t>(</w:t>
      </w:r>
      <w:hyperlink w:anchor="_ENREF_6" w:tooltip="Bohmer, 2002 #6055" w:history="1">
        <w:r w:rsidR="00555ACC" w:rsidRPr="00385A21">
          <w:rPr>
            <w:noProof/>
            <w:lang w:eastAsia="zh-TW"/>
          </w:rPr>
          <w:t>Bohmer et al., 2002</w:t>
        </w:r>
      </w:hyperlink>
      <w:r w:rsidR="00A749F1" w:rsidRPr="00385A21">
        <w:rPr>
          <w:noProof/>
          <w:lang w:eastAsia="zh-TW"/>
        </w:rPr>
        <w:t>)</w:t>
      </w:r>
      <w:r w:rsidR="00A749F1" w:rsidRPr="00A956D5">
        <w:rPr>
          <w:lang w:eastAsia="zh-TW"/>
        </w:rPr>
        <w:fldChar w:fldCharType="end"/>
      </w:r>
      <w:r w:rsidR="00A749F1" w:rsidRPr="00385A21">
        <w:rPr>
          <w:lang w:eastAsia="zh-TW"/>
        </w:rPr>
        <w:t xml:space="preserve"> </w:t>
      </w:r>
      <w:r w:rsidRPr="00385A21">
        <w:rPr>
          <w:lang w:eastAsia="zh-TW"/>
        </w:rPr>
        <w:t xml:space="preserve">and San Diego Children’s Hospital </w:t>
      </w:r>
      <w:r w:rsidR="00A749F1" w:rsidRPr="00A956D5">
        <w:rPr>
          <w:lang w:eastAsia="zh-TW"/>
        </w:rPr>
        <w:fldChar w:fldCharType="begin"/>
      </w:r>
      <w:r w:rsidR="006212D3" w:rsidRPr="00385A21">
        <w:rPr>
          <w:lang w:eastAsia="zh-TW"/>
        </w:rPr>
        <w:instrText xml:space="preserve"> ADDIN EN.CITE &lt;EndNote&gt;&lt;Cite&gt;&lt;Author&gt;March&lt;/Author&gt;&lt;Year&gt;2003&lt;/Year&gt;&lt;RecNum&gt;10188&lt;/RecNum&gt;&lt;DisplayText&gt;(March, 2003)&lt;/DisplayText&gt;&lt;record&gt;&lt;rec-number&gt;10188&lt;/rec-number&gt;&lt;foreign-keys&gt;&lt;key app="EN" db-id="e5vdw9dwdxspdaedftkv5dwba0p9xzdrsdtt" timestamp="0"&gt;10188&lt;/key&gt;&lt;/foreign-keys&gt;&lt;ref-type name="Report"&gt;27&lt;/ref-type&gt;&lt;contributors&gt;&lt;authors&gt;&lt;author&gt;Artemis March&lt;/author&gt;&lt;/authors&gt;&lt;/contributors&gt;&lt;titles&gt;&lt;title&gt;The business case for clinical pathways and outcomes mangement: A case study of Children&amp;apos;s Hospital and Health Cetner of San Diego&lt;/title&gt;&lt;/titles&gt;&lt;dates&gt;&lt;year&gt;2003&lt;/year&gt;&lt;/dates&gt;&lt;publisher&gt;The Commonwealth Fund&lt;/publisher&gt;&lt;urls&gt;&lt;/urls&gt;&lt;/record&gt;&lt;/Cite&gt;&lt;/EndNote&gt;</w:instrText>
      </w:r>
      <w:r w:rsidR="00A749F1" w:rsidRPr="00A956D5">
        <w:rPr>
          <w:lang w:eastAsia="zh-TW"/>
        </w:rPr>
        <w:fldChar w:fldCharType="separate"/>
      </w:r>
      <w:r w:rsidR="00A749F1" w:rsidRPr="00385A21">
        <w:rPr>
          <w:noProof/>
          <w:lang w:eastAsia="zh-TW"/>
        </w:rPr>
        <w:t>(</w:t>
      </w:r>
      <w:hyperlink w:anchor="_ENREF_40" w:tooltip="March, 2003 #10188" w:history="1">
        <w:r w:rsidR="00555ACC" w:rsidRPr="00385A21">
          <w:rPr>
            <w:noProof/>
            <w:lang w:eastAsia="zh-TW"/>
          </w:rPr>
          <w:t>March, 2003</w:t>
        </w:r>
      </w:hyperlink>
      <w:r w:rsidR="00A749F1" w:rsidRPr="00385A21">
        <w:rPr>
          <w:noProof/>
          <w:lang w:eastAsia="zh-TW"/>
        </w:rPr>
        <w:t>)</w:t>
      </w:r>
      <w:r w:rsidR="00A749F1" w:rsidRPr="00A956D5">
        <w:rPr>
          <w:lang w:eastAsia="zh-TW"/>
        </w:rPr>
        <w:fldChar w:fldCharType="end"/>
      </w:r>
      <w:r w:rsidR="00A749F1" w:rsidRPr="00385A21">
        <w:rPr>
          <w:lang w:eastAsia="zh-TW"/>
        </w:rPr>
        <w:t xml:space="preserve"> </w:t>
      </w:r>
      <w:r w:rsidRPr="00385A21">
        <w:rPr>
          <w:lang w:eastAsia="zh-TW"/>
        </w:rPr>
        <w:t xml:space="preserve">exemplify such collaborative approaches to pathway development. Beyond the individual </w:t>
      </w:r>
      <w:r w:rsidR="00D274AA" w:rsidRPr="00385A21">
        <w:rPr>
          <w:lang w:eastAsia="zh-TW"/>
        </w:rPr>
        <w:t>organization</w:t>
      </w:r>
      <w:r w:rsidRPr="00385A21">
        <w:rPr>
          <w:lang w:eastAsia="zh-TW"/>
        </w:rPr>
        <w:t xml:space="preserve">, </w:t>
      </w:r>
      <w:r w:rsidR="00D274AA" w:rsidRPr="00385A21">
        <w:rPr>
          <w:lang w:eastAsia="zh-TW"/>
        </w:rPr>
        <w:t>“</w:t>
      </w:r>
      <w:r w:rsidRPr="00385A21">
        <w:rPr>
          <w:lang w:eastAsia="zh-TW"/>
        </w:rPr>
        <w:t>communities of practice</w:t>
      </w:r>
      <w:r w:rsidR="00D274AA" w:rsidRPr="00385A21">
        <w:rPr>
          <w:lang w:eastAsia="zh-TW"/>
        </w:rPr>
        <w:t xml:space="preserve">” </w:t>
      </w:r>
      <w:r w:rsidRPr="00385A21">
        <w:rPr>
          <w:lang w:eastAsia="zh-TW"/>
        </w:rPr>
        <w:t xml:space="preserve">are increasingly being used in lieu of conventional continuing medical education to accelerate learning and diffusion </w:t>
      </w:r>
      <w:r w:rsidR="00A749F1" w:rsidRPr="00A956D5">
        <w:rPr>
          <w:lang w:eastAsia="zh-TW"/>
        </w:rPr>
        <w:fldChar w:fldCharType="begin">
          <w:fldData xml:space="preserve">PEVuZE5vdGU+PENpdGU+PEF1dGhvcj5FbmRzbGV5PC9BdXRob3I+PFllYXI+MjAwNTwvWWVhcj48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</w:fldData>
        </w:fldChar>
      </w:r>
      <w:r w:rsidR="006212D3" w:rsidRPr="00385A21">
        <w:rPr>
          <w:lang w:eastAsia="zh-TW"/>
        </w:rPr>
        <w:instrText xml:space="preserve"> ADDIN EN.CITE </w:instrText>
      </w:r>
      <w:r w:rsidR="006212D3" w:rsidRPr="00A956D5">
        <w:rPr>
          <w:lang w:eastAsia="zh-TW"/>
        </w:rPr>
        <w:fldChar w:fldCharType="begin">
          <w:fldData xml:space="preserve">PEVuZE5vdGU+PENpdGU+PEF1dGhvcj5FbmRzbGV5PC9BdXRob3I+PFllYXI+MjAwNTwvWWVhcj48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</w:fldData>
        </w:fldChar>
      </w:r>
      <w:r w:rsidR="006212D3" w:rsidRPr="00385A21">
        <w:rPr>
          <w:lang w:eastAsia="zh-TW"/>
        </w:rPr>
        <w:instrText xml:space="preserve"> ADDIN EN.CITE.DATA </w:instrText>
      </w:r>
      <w:r w:rsidR="006212D3" w:rsidRPr="00A956D5">
        <w:rPr>
          <w:lang w:eastAsia="zh-TW"/>
        </w:rPr>
      </w:r>
      <w:r w:rsidR="006212D3" w:rsidRPr="00A956D5">
        <w:rPr>
          <w:lang w:eastAsia="zh-TW"/>
        </w:rPr>
        <w:fldChar w:fldCharType="end"/>
      </w:r>
      <w:r w:rsidR="00A749F1" w:rsidRPr="00A956D5">
        <w:rPr>
          <w:lang w:eastAsia="zh-TW"/>
        </w:rPr>
      </w:r>
      <w:r w:rsidR="00A749F1" w:rsidRPr="00A956D5">
        <w:rPr>
          <w:lang w:eastAsia="zh-TW"/>
        </w:rPr>
        <w:fldChar w:fldCharType="separate"/>
      </w:r>
      <w:r w:rsidR="00A749F1" w:rsidRPr="00385A21">
        <w:rPr>
          <w:noProof/>
          <w:lang w:eastAsia="zh-TW"/>
        </w:rPr>
        <w:t>(</w:t>
      </w:r>
      <w:hyperlink w:anchor="_ENREF_10" w:tooltip="Endsley, 2005 #6498" w:history="1">
        <w:r w:rsidR="00555ACC" w:rsidRPr="00385A21">
          <w:rPr>
            <w:noProof/>
            <w:lang w:eastAsia="zh-TW"/>
          </w:rPr>
          <w:t>Endsley, Kirkegaard, &amp; Linares, 2005</w:t>
        </w:r>
      </w:hyperlink>
      <w:r w:rsidR="00A749F1" w:rsidRPr="00385A21">
        <w:rPr>
          <w:noProof/>
          <w:lang w:eastAsia="zh-TW"/>
        </w:rPr>
        <w:t xml:space="preserve">; </w:t>
      </w:r>
      <w:hyperlink w:anchor="_ENREF_14" w:tooltip="Frankford, 2000 #6501" w:history="1">
        <w:r w:rsidR="00555ACC" w:rsidRPr="00385A21">
          <w:rPr>
            <w:noProof/>
            <w:lang w:eastAsia="zh-TW"/>
          </w:rPr>
          <w:t>Frankford, Patterson, &amp; Konrad, 2000</w:t>
        </w:r>
      </w:hyperlink>
      <w:r w:rsidR="00A749F1" w:rsidRPr="00385A21">
        <w:rPr>
          <w:noProof/>
          <w:lang w:eastAsia="zh-TW"/>
        </w:rPr>
        <w:t xml:space="preserve">; </w:t>
      </w:r>
      <w:hyperlink w:anchor="_ENREF_46" w:tooltip="Parboosingh, 2002 #6523" w:history="1">
        <w:r w:rsidR="00555ACC" w:rsidRPr="00385A21">
          <w:rPr>
            <w:noProof/>
            <w:lang w:eastAsia="zh-TW"/>
          </w:rPr>
          <w:t>Parboosingh, 2002</w:t>
        </w:r>
      </w:hyperlink>
      <w:r w:rsidR="00A749F1" w:rsidRPr="00385A21">
        <w:rPr>
          <w:noProof/>
          <w:lang w:eastAsia="zh-TW"/>
        </w:rPr>
        <w:t>)</w:t>
      </w:r>
      <w:r w:rsidR="00A749F1" w:rsidRPr="00A956D5">
        <w:rPr>
          <w:lang w:eastAsia="zh-TW"/>
        </w:rPr>
        <w:fldChar w:fldCharType="end"/>
      </w:r>
      <w:r w:rsidR="00A749F1" w:rsidRPr="00385A21">
        <w:rPr>
          <w:lang w:eastAsia="zh-TW"/>
        </w:rPr>
        <w:t xml:space="preserve">. </w:t>
      </w:r>
      <w:r w:rsidRPr="00385A21">
        <w:rPr>
          <w:lang w:eastAsia="zh-TW"/>
        </w:rPr>
        <w:t>Quality improvement collaboratives have attracted considerable attention as a way to bring together a broader community around specific improvement goals</w:t>
      </w:r>
      <w:r w:rsidR="00A749F1" w:rsidRPr="00385A21">
        <w:rPr>
          <w:lang w:eastAsia="zh-TW"/>
        </w:rPr>
        <w:t xml:space="preserve"> </w:t>
      </w:r>
      <w:r w:rsidR="00A749F1" w:rsidRPr="00A956D5">
        <w:rPr>
          <w:lang w:eastAsia="zh-TW"/>
        </w:rPr>
        <w:fldChar w:fldCharType="begin"/>
      </w:r>
      <w:r w:rsidR="006212D3" w:rsidRPr="00385A21">
        <w:rPr>
          <w:lang w:eastAsia="zh-TW"/>
        </w:rPr>
        <w:instrText xml:space="preserve"> ADDIN EN.CITE &lt;EndNote&gt;&lt;Cite&gt;&lt;Author&gt;Massound&lt;/Author&gt;&lt;Year&gt;2006&lt;/Year&gt;&lt;RecNum&gt;10227&lt;/RecNum&gt;&lt;DisplayText&gt;(Massound et al., 2006; Mills &amp;amp; Weeks, 2004)&lt;/DisplayText&gt;&lt;record&gt;&lt;rec-number&gt;10227&lt;/rec-number&gt;&lt;foreign-keys&gt;&lt;key app="EN" db-id="e5vdw9dwdxspdaedftkv5dwba0p9xzdrsdtt" timestamp="0"&gt;10227&lt;/key&gt;&lt;/foreign-keys&gt;&lt;ref-type name="Report"&gt;27&lt;/ref-type&gt;&lt;contributors&gt;&lt;authors&gt;&lt;author&gt;Massound, M.R.&lt;/author&gt;&lt;author&gt;Nielson, G.A.&lt;/author&gt;&lt;author&gt;Nolan, K&lt;/author&gt;&lt;author&gt;Nolan, T&lt;/author&gt;&lt;author&gt;Schall, M.W.&lt;/author&gt;&lt;author&gt;Sevin, C&lt;/author&gt;&lt;/authors&gt;&lt;/contributors&gt;&lt;titles&gt;&lt;title&gt;A framework for spread: From local improvements to system-wide change&lt;/title&gt;&lt;/titles&gt;&lt;dates&gt;&lt;year&gt;2006&lt;/year&gt;&lt;/dates&gt;&lt;pub-location&gt;Cambridge MA&lt;/pub-location&gt;&lt;publisher&gt;Institute for Healthcare Improvement&lt;/publisher&gt;&lt;urls&gt;&lt;/urls&gt;&lt;/record&gt;&lt;/Cite&gt;&lt;Cite&gt;&lt;Author&gt;Mills&lt;/Author&gt;&lt;Year&gt;2004&lt;/Year&gt;&lt;RecNum&gt;10226&lt;/RecNum&gt;&lt;record&gt;&lt;rec-number&gt;10226&lt;/rec-number&gt;&lt;foreign-keys&gt;&lt;key app="EN" db-id="e5vdw9dwdxspdaedftkv5dwba0p9xzdrsdtt" timestamp="0"&gt;10226&lt;/key&gt;&lt;/foreign-keys&gt;&lt;ref-type name="Journal Article"&gt;17&lt;/ref-type&gt;&lt;contributors&gt;&lt;authors&gt;&lt;author&gt;Mills, P.D.&lt;/author&gt;&lt;author&gt;Weeks, W. B. &lt;/author&gt;&lt;/authors&gt;&lt;/contributors&gt;&lt;titles&gt;&lt;title&gt;Characteristics of successful quality improvement teams: Lessons from five collaborative projects in the VHA&lt;/title&gt;&lt;secondary-title&gt;Joint Commission Journal of Quality and Safety&lt;/secondary-title&gt;&lt;/titles&gt;&lt;periodical&gt;&lt;full-title&gt;Joint Commission Journal of Quality and Safety&lt;/full-title&gt;&lt;abbr-1&gt;Jt. Comm. J. Qual. Safety&lt;/abbr-1&gt;&lt;/periodical&gt;&lt;pages&gt;152-162&lt;/pages&gt;&lt;volume&gt;30&lt;/volume&gt;&lt;number&gt;3&lt;/number&gt;&lt;dates&gt;&lt;year&gt;2004&lt;/year&gt;&lt;/dates&gt;&lt;urls&gt;&lt;/urls&gt;&lt;/record&gt;&lt;/Cite&gt;&lt;/EndNote&gt;</w:instrText>
      </w:r>
      <w:r w:rsidR="00A749F1" w:rsidRPr="00A956D5">
        <w:rPr>
          <w:lang w:eastAsia="zh-TW"/>
        </w:rPr>
        <w:fldChar w:fldCharType="separate"/>
      </w:r>
      <w:r w:rsidR="00A749F1" w:rsidRPr="00385A21">
        <w:rPr>
          <w:noProof/>
          <w:lang w:eastAsia="zh-TW"/>
        </w:rPr>
        <w:t>(</w:t>
      </w:r>
      <w:hyperlink w:anchor="_ENREF_41" w:tooltip="Massound, 2006 #10227" w:history="1">
        <w:r w:rsidR="00555ACC" w:rsidRPr="00385A21">
          <w:rPr>
            <w:noProof/>
            <w:lang w:eastAsia="zh-TW"/>
          </w:rPr>
          <w:t>Massound et al., 2006</w:t>
        </w:r>
      </w:hyperlink>
      <w:r w:rsidR="00A749F1" w:rsidRPr="00385A21">
        <w:rPr>
          <w:noProof/>
          <w:lang w:eastAsia="zh-TW"/>
        </w:rPr>
        <w:t xml:space="preserve">; </w:t>
      </w:r>
      <w:hyperlink w:anchor="_ENREF_43" w:tooltip="Mills, 2004 #10226" w:history="1">
        <w:r w:rsidR="00555ACC" w:rsidRPr="00385A21">
          <w:rPr>
            <w:noProof/>
            <w:lang w:eastAsia="zh-TW"/>
          </w:rPr>
          <w:t>Mills &amp; Weeks, 2004</w:t>
        </w:r>
      </w:hyperlink>
      <w:r w:rsidR="00A749F1" w:rsidRPr="00385A21">
        <w:rPr>
          <w:noProof/>
          <w:lang w:eastAsia="zh-TW"/>
        </w:rPr>
        <w:t>)</w:t>
      </w:r>
      <w:r w:rsidR="00A749F1" w:rsidRPr="00A956D5">
        <w:rPr>
          <w:lang w:eastAsia="zh-TW"/>
        </w:rPr>
        <w:fldChar w:fldCharType="end"/>
      </w:r>
      <w:r w:rsidRPr="00385A21">
        <w:rPr>
          <w:lang w:eastAsia="zh-TW"/>
        </w:rPr>
        <w:t xml:space="preserve">. The most ambitious of these brings together a variety of stakeholders from different hospitals, medical groups, health plans, and employers to learn from each other (Solberg 2005). </w:t>
      </w:r>
    </w:p>
    <w:p w14:paraId="1595CE16" w14:textId="1BA5BE71" w:rsidR="00FE471E" w:rsidRPr="00385A21" w:rsidRDefault="00C53C40" w:rsidP="00C53C40">
      <w:pPr>
        <w:rPr>
          <w:lang w:eastAsia="zh-TW"/>
        </w:rPr>
      </w:pPr>
      <w:r w:rsidRPr="00385A21">
        <w:rPr>
          <w:b/>
          <w:lang w:eastAsia="zh-TW"/>
        </w:rPr>
        <w:t>Authority structure.</w:t>
      </w:r>
      <w:r w:rsidRPr="00385A21">
        <w:rPr>
          <w:lang w:eastAsia="zh-TW"/>
        </w:rPr>
        <w:t xml:space="preserve"> Collaborative communities equip themselves with distinctive authority structures that enable coordination across multiple dimensions simultaneously. In some of the larger medical groups, governing boards have thus evolving away from simple partnership meetings toward more complex, articulated structures capable of exercising effective </w:t>
      </w:r>
      <w:r w:rsidR="00C9608C" w:rsidRPr="00385A21">
        <w:rPr>
          <w:lang w:eastAsia="zh-TW"/>
        </w:rPr>
        <w:t xml:space="preserve">group </w:t>
      </w:r>
      <w:r w:rsidRPr="00385A21">
        <w:rPr>
          <w:lang w:eastAsia="zh-TW"/>
        </w:rPr>
        <w:t xml:space="preserve">leadership </w:t>
      </w:r>
      <w:r w:rsidR="006972BB" w:rsidRPr="00A956D5">
        <w:rPr>
          <w:lang w:eastAsia="zh-TW"/>
        </w:rPr>
        <w:fldChar w:fldCharType="begin"/>
      </w:r>
      <w:r w:rsidR="006212D3" w:rsidRPr="00385A21">
        <w:rPr>
          <w:lang w:eastAsia="zh-TW"/>
        </w:rPr>
        <w:instrText xml:space="preserve"> ADDIN EN.CITE &lt;EndNote&gt;&lt;Cite&gt;&lt;Author&gt;Epstein&lt;/Author&gt;&lt;Year&gt;2004&lt;/Year&gt;&lt;RecNum&gt;6499&lt;/RecNum&gt;&lt;DisplayText&gt;(Epstein, Fitzpatrick, &amp;amp; Bard, 2004)&lt;/DisplayText&gt;&lt;record&gt;&lt;rec-number&gt;6499&lt;/rec-number&gt;&lt;foreign-keys&gt;&lt;key app="EN" db-id="e5vdw9dwdxspdaedftkv5dwba0p9xzdrsdtt" timestamp="0"&gt;6499&lt;/key&gt;&lt;/foreign-keys&gt;&lt;ref-type name="Journal Article"&gt;17&lt;/ref-type&gt;&lt;contributors&gt;&lt;authors&gt;&lt;author&gt;Epstein, A.L&lt;/author&gt;&lt;author&gt;Fitzpatrick, R.&lt;/author&gt;&lt;author&gt;Bard, M.  Jan.&lt;/author&gt;&lt;/authors&gt;&lt;/contributors&gt;&lt;titles&gt;&lt;title&gt;The four stages of development of medical group governing boards&lt;/title&gt;&lt;secondary-title&gt;Group Practice Management&lt;/secondary-title&gt;&lt;/titles&gt;&lt;periodical&gt;&lt;full-title&gt;Group Practice Management&lt;/full-title&gt;&lt;/periodical&gt;&lt;pages&gt;52-56&lt;/pages&gt;&lt;dates&gt;&lt;year&gt;2004&lt;/year&gt;&lt;/dates&gt;&lt;urls&gt;&lt;/urls&gt;&lt;/record&gt;&lt;/Cite&gt;&lt;/EndNote&gt;</w:instrText>
      </w:r>
      <w:r w:rsidR="006972BB" w:rsidRPr="00A956D5">
        <w:rPr>
          <w:lang w:eastAsia="zh-TW"/>
        </w:rPr>
        <w:fldChar w:fldCharType="separate"/>
      </w:r>
      <w:r w:rsidR="006972BB" w:rsidRPr="00385A21">
        <w:rPr>
          <w:noProof/>
          <w:lang w:eastAsia="zh-TW"/>
        </w:rPr>
        <w:t>(</w:t>
      </w:r>
      <w:hyperlink w:anchor="_ENREF_11" w:tooltip="Epstein, 2004 #6499" w:history="1">
        <w:r w:rsidR="00555ACC" w:rsidRPr="00385A21">
          <w:rPr>
            <w:noProof/>
            <w:lang w:eastAsia="zh-TW"/>
          </w:rPr>
          <w:t>Epstein, Fitzpatrick, &amp; Bard, 2004</w:t>
        </w:r>
      </w:hyperlink>
      <w:r w:rsidR="006972BB" w:rsidRPr="00385A21">
        <w:rPr>
          <w:noProof/>
          <w:lang w:eastAsia="zh-TW"/>
        </w:rPr>
        <w:t>)</w:t>
      </w:r>
      <w:r w:rsidR="006972BB" w:rsidRPr="00A956D5">
        <w:rPr>
          <w:lang w:eastAsia="zh-TW"/>
        </w:rPr>
        <w:fldChar w:fldCharType="end"/>
      </w:r>
      <w:r w:rsidR="006972BB" w:rsidRPr="00385A21">
        <w:rPr>
          <w:lang w:eastAsia="zh-TW"/>
        </w:rPr>
        <w:t xml:space="preserve">. </w:t>
      </w:r>
    </w:p>
    <w:p w14:paraId="2B32828B" w14:textId="5D7E43F6" w:rsidR="00C53C40" w:rsidRPr="00385A21" w:rsidRDefault="005B1C36" w:rsidP="00C938AE">
      <w:pPr>
        <w:rPr>
          <w:lang w:eastAsia="zh-TW"/>
        </w:rPr>
      </w:pPr>
      <w:r w:rsidRPr="00385A21">
        <w:rPr>
          <w:lang w:eastAsia="zh-TW"/>
        </w:rPr>
        <w:t>The second</w:t>
      </w:r>
      <w:r w:rsidR="00FE471E" w:rsidRPr="00385A21">
        <w:rPr>
          <w:lang w:eastAsia="zh-TW"/>
        </w:rPr>
        <w:t xml:space="preserve"> aspect of this mutation in authority structures is the changing role of staff functions</w:t>
      </w:r>
      <w:r w:rsidRPr="00385A21">
        <w:rPr>
          <w:lang w:eastAsia="zh-TW"/>
        </w:rPr>
        <w:t xml:space="preserve"> — from </w:t>
      </w:r>
      <w:r w:rsidR="00C70949" w:rsidRPr="00385A21">
        <w:rPr>
          <w:lang w:eastAsia="zh-TW"/>
        </w:rPr>
        <w:t xml:space="preserve">external </w:t>
      </w:r>
      <w:r w:rsidRPr="00385A21">
        <w:rPr>
          <w:lang w:eastAsia="zh-TW"/>
        </w:rPr>
        <w:t>control to collaboration</w:t>
      </w:r>
      <w:r w:rsidR="00FE471E" w:rsidRPr="00385A21">
        <w:rPr>
          <w:lang w:eastAsia="zh-TW"/>
        </w:rPr>
        <w:t xml:space="preserve">. </w:t>
      </w:r>
      <w:r w:rsidR="0029176B" w:rsidRPr="00385A21">
        <w:rPr>
          <w:lang w:eastAsia="zh-TW"/>
        </w:rPr>
        <w:t>Where</w:t>
      </w:r>
      <w:r w:rsidR="00C33529" w:rsidRPr="00385A21">
        <w:rPr>
          <w:lang w:eastAsia="zh-TW"/>
        </w:rPr>
        <w:t>as</w:t>
      </w:r>
      <w:r w:rsidR="0029176B" w:rsidRPr="00385A21">
        <w:rPr>
          <w:lang w:eastAsia="zh-TW"/>
        </w:rPr>
        <w:t xml:space="preserve"> </w:t>
      </w:r>
      <w:r w:rsidR="00C33529" w:rsidRPr="00385A21">
        <w:rPr>
          <w:lang w:eastAsia="zh-TW"/>
        </w:rPr>
        <w:t>instrumental-rational</w:t>
      </w:r>
      <w:r w:rsidR="0029176B" w:rsidRPr="00385A21">
        <w:rPr>
          <w:lang w:eastAsia="zh-TW"/>
        </w:rPr>
        <w:t xml:space="preserve"> bureaucracies use staff functions to formulate </w:t>
      </w:r>
      <w:r w:rsidR="00FB0033" w:rsidRPr="00385A21">
        <w:rPr>
          <w:lang w:eastAsia="zh-TW"/>
        </w:rPr>
        <w:t>and enforce standards backed by the authority of</w:t>
      </w:r>
      <w:r w:rsidR="0029176B" w:rsidRPr="00385A21">
        <w:rPr>
          <w:lang w:eastAsia="zh-TW"/>
        </w:rPr>
        <w:t xml:space="preserve"> top management, staff </w:t>
      </w:r>
      <w:r w:rsidR="00611D94" w:rsidRPr="00385A21">
        <w:rPr>
          <w:lang w:eastAsia="zh-TW"/>
        </w:rPr>
        <w:t xml:space="preserve">at collaborative organizations like </w:t>
      </w:r>
      <w:r w:rsidR="00FE471E" w:rsidRPr="00385A21">
        <w:rPr>
          <w:lang w:eastAsia="zh-TW"/>
        </w:rPr>
        <w:t xml:space="preserve">Mayo and Intermountain Healthcare </w:t>
      </w:r>
      <w:r w:rsidR="00EE421E" w:rsidRPr="00385A21">
        <w:rPr>
          <w:lang w:eastAsia="zh-TW"/>
        </w:rPr>
        <w:t xml:space="preserve">work with the line organization to </w:t>
      </w:r>
      <w:r w:rsidR="00611D94" w:rsidRPr="00385A21">
        <w:rPr>
          <w:lang w:eastAsia="zh-TW"/>
        </w:rPr>
        <w:t>capture and disseminate</w:t>
      </w:r>
      <w:r w:rsidR="00FE471E" w:rsidRPr="00385A21">
        <w:rPr>
          <w:lang w:eastAsia="zh-TW"/>
        </w:rPr>
        <w:t xml:space="preserve"> practice-based knowledge. Where Freidson </w:t>
      </w:r>
      <w:r w:rsidR="00FE471E" w:rsidRPr="00A956D5">
        <w:rPr>
          <w:lang w:eastAsia="zh-TW"/>
        </w:rPr>
        <w:fldChar w:fldCharType="begin"/>
      </w:r>
      <w:r w:rsidR="006212D3" w:rsidRPr="00385A21">
        <w:rPr>
          <w:lang w:eastAsia="zh-TW"/>
        </w:rPr>
        <w:instrText xml:space="preserve"> ADDIN EN.CITE &lt;EndNote&gt;&lt;Cite ExcludeAuth="1"&gt;&lt;Author&gt;Freidson&lt;/Author&gt;&lt;Year&gt;1984&lt;/Year&gt;&lt;RecNum&gt;3806&lt;/RecNum&gt;&lt;DisplayText&gt;(1984)&lt;/DisplayText&gt;&lt;record&gt;&lt;rec-number&gt;3806&lt;/rec-number&gt;&lt;foreign-keys&gt;&lt;key app="EN" db-id="e5vdw9dwdxspdaedftkv5dwba0p9xzdrsdtt" timestamp="0"&gt;3806&lt;/key&gt;&lt;/foreign-keys&gt;&lt;ref-type name="Journal Article"&gt;17&lt;/ref-type&gt;&lt;contributors&gt;&lt;authors&gt;&lt;author&gt;Freidson, Eliot&lt;/author&gt;&lt;/authors&gt;&lt;/contributors&gt;&lt;titles&gt;&lt;title&gt;The changing nature of professional control&lt;/title&gt;&lt;secondary-title&gt;Annual Review of Sociology&lt;/secondary-title&gt;&lt;/titles&gt;&lt;periodical&gt;&lt;full-title&gt;Annual Review of Sociology&lt;/full-title&gt;&lt;abbr-1&gt;Annual Rev. Sociology&lt;/abbr-1&gt;&lt;/periodical&gt;&lt;pages&gt;1-20&lt;/pages&gt;&lt;volume&gt;10&lt;/volume&gt;&lt;keywords&gt;&lt;keyword&gt;professionalism&lt;/keyword&gt;&lt;/keywords&gt;&lt;dates&gt;&lt;year&gt;1984&lt;/year&gt;&lt;/dates&gt;&lt;urls&gt;&lt;/urls&gt;&lt;/record&gt;&lt;/Cite&gt;&lt;/EndNote&gt;</w:instrText>
      </w:r>
      <w:r w:rsidR="00FE471E" w:rsidRPr="00A956D5">
        <w:rPr>
          <w:lang w:eastAsia="zh-TW"/>
        </w:rPr>
        <w:fldChar w:fldCharType="separate"/>
      </w:r>
      <w:r w:rsidR="00FA0699" w:rsidRPr="00385A21">
        <w:rPr>
          <w:noProof/>
          <w:lang w:eastAsia="zh-TW"/>
        </w:rPr>
        <w:t>(</w:t>
      </w:r>
      <w:hyperlink w:anchor="_ENREF_15" w:tooltip="Freidson, 1984 #3806" w:history="1">
        <w:r w:rsidR="00555ACC" w:rsidRPr="00385A21">
          <w:rPr>
            <w:noProof/>
            <w:lang w:eastAsia="zh-TW"/>
          </w:rPr>
          <w:t>1984</w:t>
        </w:r>
      </w:hyperlink>
      <w:r w:rsidR="00FA0699" w:rsidRPr="00385A21">
        <w:rPr>
          <w:noProof/>
          <w:lang w:eastAsia="zh-TW"/>
        </w:rPr>
        <w:t>)</w:t>
      </w:r>
      <w:r w:rsidR="00FE471E" w:rsidRPr="00A956D5">
        <w:rPr>
          <w:lang w:eastAsia="zh-TW"/>
        </w:rPr>
        <w:fldChar w:fldCharType="end"/>
      </w:r>
      <w:r w:rsidR="00FE471E" w:rsidRPr="00385A21">
        <w:rPr>
          <w:lang w:eastAsia="zh-TW"/>
        </w:rPr>
        <w:t xml:space="preserve"> feared that staff functions would fragment the profession and erode the autonomy of the practitioner, the experience of hospitals such as these suggests that strong collaboration between staff and line organizations is a crucial success factor </w:t>
      </w:r>
      <w:r w:rsidR="00FE471E" w:rsidRPr="00A956D5">
        <w:rPr>
          <w:lang w:eastAsia="zh-TW"/>
        </w:rPr>
        <w:fldChar w:fldCharType="begin"/>
      </w:r>
      <w:r w:rsidR="006212D3" w:rsidRPr="00385A21">
        <w:rPr>
          <w:lang w:eastAsia="zh-TW"/>
        </w:rPr>
        <w:instrText xml:space="preserve"> ADDIN EN.CITE &lt;EndNote&gt;&lt;Cite&gt;&lt;Author&gt;Kwon&lt;/Author&gt;&lt;Year&gt;2008&lt;/Year&gt;&lt;RecNum&gt;14364&lt;/RecNum&gt;&lt;DisplayText&gt;(Kwon, 2008; Tucker &amp;amp; Edmondson, 2003)&lt;/DisplayText&gt;&lt;record&gt;&lt;rec-number&gt;14364&lt;/rec-number&gt;&lt;foreign-keys&gt;&lt;key app="EN" db-id="e5vdw9dwdxspdaedftkv5dwba0p9xzdrsdtt" timestamp="0"&gt;14364&lt;/key&gt;&lt;/foreign-keys&gt;&lt;ref-type name="Journal Article"&gt;17&lt;/ref-type&gt;&lt;contributors&gt;&lt;authors&gt;&lt;author&gt;Kwon, Seok-Woo&lt;/author&gt;&lt;/authors&gt;&lt;/contributors&gt;&lt;titles&gt;&lt;title&gt;Does the standardization process matter? A study of the cost effectiveness of hospital drug formularies&lt;/title&gt;&lt;secondary-title&gt;Management Science&lt;/secondary-title&gt;&lt;/titles&gt;&lt;periodical&gt;&lt;full-title&gt;Management Science&lt;/full-title&gt;&lt;abbr-1&gt;Management Sci.&lt;/abbr-1&gt;&lt;/periodical&gt;&lt;pages&gt;1065-1079&lt;/pages&gt;&lt;volume&gt;54&lt;/volume&gt;&lt;number&gt;6&lt;/number&gt;&lt;dates&gt;&lt;year&gt;2008&lt;/year&gt;&lt;/dates&gt;&lt;urls&gt;&lt;/urls&gt;&lt;/record&gt;&lt;/Cite&gt;&lt;Cite&gt;&lt;Author&gt;Tucker&lt;/Author&gt;&lt;Year&gt;2003&lt;/Year&gt;&lt;RecNum&gt;9958&lt;/RecNum&gt;&lt;record&gt;&lt;rec-number&gt;9958&lt;/rec-number&gt;&lt;foreign-keys&gt;&lt;key app="EN" db-id="e5vdw9dwdxspdaedftkv5dwba0p9xzdrsdtt" timestamp="0"&gt;9958&lt;/key&gt;&lt;/foreign-keys&gt;&lt;ref-type name="Journal Article"&gt;17&lt;/ref-type&gt;&lt;contributors&gt;&lt;authors&gt;&lt;author&gt;Tucker, A.&lt;/author&gt;&lt;author&gt;A. Edmondson&lt;/author&gt;&lt;/authors&gt;&lt;/contributors&gt;&lt;titles&gt;&lt;title&gt;Why hospitals don&amp;apos;t learn from failures: Organizational and psychological dynamics that inhibit system change&lt;/title&gt;&lt;secondary-title&gt;California Management Review&lt;/secondary-title&gt;&lt;/titles&gt;&lt;periodical&gt;&lt;full-title&gt;California Management Review&lt;/full-title&gt;&lt;abbr-1&gt;Calif. Management. Rev.&lt;/abbr-1&gt;&lt;abbr-2&gt;Calif Manage Rev&lt;/abbr-2&gt;&lt;/periodical&gt;&lt;pages&gt;55-72&lt;/pages&gt;&lt;volume&gt;45&lt;/volume&gt;&lt;number&gt;2&lt;/number&gt;&lt;dates&gt;&lt;year&gt;2003&lt;/year&gt;&lt;/dates&gt;&lt;urls&gt;&lt;/urls&gt;&lt;/record&gt;&lt;/Cite&gt;&lt;/EndNote&gt;</w:instrText>
      </w:r>
      <w:r w:rsidR="00FE471E" w:rsidRPr="00A956D5">
        <w:rPr>
          <w:lang w:eastAsia="zh-TW"/>
        </w:rPr>
        <w:fldChar w:fldCharType="separate"/>
      </w:r>
      <w:r w:rsidR="00FE471E" w:rsidRPr="00385A21">
        <w:rPr>
          <w:noProof/>
          <w:lang w:eastAsia="zh-TW"/>
        </w:rPr>
        <w:t>(</w:t>
      </w:r>
      <w:hyperlink w:anchor="_ENREF_31" w:tooltip="Kwon, 2008 #14364" w:history="1">
        <w:r w:rsidR="00555ACC" w:rsidRPr="00385A21">
          <w:rPr>
            <w:noProof/>
            <w:lang w:eastAsia="zh-TW"/>
          </w:rPr>
          <w:t>Kwon, 2008</w:t>
        </w:r>
      </w:hyperlink>
      <w:r w:rsidR="00FE471E" w:rsidRPr="00385A21">
        <w:rPr>
          <w:noProof/>
          <w:lang w:eastAsia="zh-TW"/>
        </w:rPr>
        <w:t xml:space="preserve">; </w:t>
      </w:r>
      <w:hyperlink w:anchor="_ENREF_59" w:tooltip="Tucker, 2003 #9958" w:history="1">
        <w:r w:rsidR="00555ACC" w:rsidRPr="00385A21">
          <w:rPr>
            <w:noProof/>
            <w:lang w:eastAsia="zh-TW"/>
          </w:rPr>
          <w:t>Tucker &amp; Edmondson, 2003</w:t>
        </w:r>
      </w:hyperlink>
      <w:r w:rsidR="00FE471E" w:rsidRPr="00385A21">
        <w:rPr>
          <w:noProof/>
          <w:lang w:eastAsia="zh-TW"/>
        </w:rPr>
        <w:t>)</w:t>
      </w:r>
      <w:r w:rsidR="00FE471E" w:rsidRPr="00A956D5">
        <w:rPr>
          <w:lang w:eastAsia="zh-TW"/>
        </w:rPr>
        <w:fldChar w:fldCharType="end"/>
      </w:r>
      <w:r w:rsidR="00FE471E" w:rsidRPr="00385A21">
        <w:rPr>
          <w:lang w:eastAsia="zh-TW"/>
        </w:rPr>
        <w:t>. As a result</w:t>
      </w:r>
      <w:r w:rsidR="00DB2E97" w:rsidRPr="00385A21">
        <w:rPr>
          <w:lang w:eastAsia="zh-TW"/>
        </w:rPr>
        <w:t xml:space="preserve"> of this reconfigured </w:t>
      </w:r>
      <w:r w:rsidR="000A08D0" w:rsidRPr="00385A21">
        <w:rPr>
          <w:lang w:eastAsia="zh-TW"/>
        </w:rPr>
        <w:t>staff-line</w:t>
      </w:r>
      <w:r w:rsidR="00DB2E97" w:rsidRPr="00385A21">
        <w:rPr>
          <w:lang w:eastAsia="zh-TW"/>
        </w:rPr>
        <w:t xml:space="preserve"> relationship</w:t>
      </w:r>
      <w:r w:rsidR="00FE471E" w:rsidRPr="00385A21">
        <w:rPr>
          <w:lang w:eastAsia="zh-TW"/>
        </w:rPr>
        <w:t>,</w:t>
      </w:r>
      <w:r w:rsidR="00C53C40" w:rsidRPr="00385A21">
        <w:rPr>
          <w:lang w:eastAsia="zh-TW"/>
        </w:rPr>
        <w:t xml:space="preserve"> </w:t>
      </w:r>
      <w:r w:rsidR="00FE471E" w:rsidRPr="00385A21">
        <w:rPr>
          <w:lang w:eastAsia="zh-TW"/>
        </w:rPr>
        <w:t>b</w:t>
      </w:r>
      <w:r w:rsidR="00C53C40" w:rsidRPr="00385A21">
        <w:rPr>
          <w:lang w:eastAsia="zh-TW"/>
        </w:rPr>
        <w:t xml:space="preserve">est practices such as disease management programs, quality-oriented practice pattern information, and financial bonuses for quality are far more common in large, integrated medical groups such as Permanente than in the cottage industry of private practitioners in small offices </w:t>
      </w:r>
      <w:r w:rsidR="0009327A" w:rsidRPr="00A956D5">
        <w:rPr>
          <w:lang w:eastAsia="zh-TW"/>
        </w:rPr>
        <w:fldChar w:fldCharType="begin"/>
      </w:r>
      <w:r w:rsidR="006212D3" w:rsidRPr="00385A21">
        <w:rPr>
          <w:lang w:eastAsia="zh-TW"/>
        </w:rPr>
        <w:instrText xml:space="preserve"> ADDIN EN.CITE &lt;EndNote&gt;&lt;Cite&gt;&lt;Author&gt;Rittenhouse&lt;/Author&gt;&lt;Year&gt;2004&lt;/Year&gt;&lt;RecNum&gt;6531&lt;/RecNum&gt;&lt;DisplayText&gt;(Rittenhouse, Grumbach, O’Neil, Dower, &amp;amp; Bindman, 2004)&lt;/DisplayText&gt;&lt;record&gt;&lt;rec-number&gt;6531&lt;/rec-number&gt;&lt;foreign-keys&gt;&lt;key app="EN" db-id="e5vdw9dwdxspdaedftkv5dwba0p9xzdrsdtt" timestamp="0"&gt;6531&lt;/key&gt;&lt;/foreign-keys&gt;&lt;ref-type name="Journal Article"&gt;17&lt;/ref-type&gt;&lt;contributors&gt;&lt;authors&gt;&lt;author&gt;Rittenhouse, D.R.&lt;/author&gt;&lt;author&gt;Grumbach, K.&lt;/author&gt;&lt;author&gt;&lt;style face="normal" font="default" size="100%"&gt;O&lt;/style&gt;&lt;style face="normal" font="default" charset="129" size="100%"&gt;’&lt;/style&gt;&lt;style face="normal" font="default" size="100%"&gt;Neil, E.H.&lt;/style&gt;&lt;/author&gt;&lt;author&gt;Dower, C.&lt;/author&gt;&lt;author&gt;Bindman, A.&lt;/author&gt;&lt;/authors&gt;&lt;/contributors&gt;&lt;titles&gt;&lt;title&gt;Physician organization and care management in California: From Cottage to Kaiser&lt;/title&gt;&lt;secondary-title&gt;Health Affairs&lt;/secondary-title&gt;&lt;/titles&gt;&lt;periodical&gt;&lt;full-title&gt;Health Affairs&lt;/full-title&gt;&lt;abbr-1&gt;Health Aff.&lt;/abbr-1&gt;&lt;abbr-2&gt;Health Aff&lt;/abbr-2&gt;&lt;/periodical&gt;&lt;pages&gt;51-63&lt;/pages&gt;&lt;volume&gt;23&lt;/volume&gt;&lt;number&gt;6&lt;/number&gt;&lt;dates&gt;&lt;year&gt;2004&lt;/year&gt;&lt;/dates&gt;&lt;urls&gt;&lt;/urls&gt;&lt;/record&gt;&lt;/Cite&gt;&lt;/EndNote&gt;</w:instrText>
      </w:r>
      <w:r w:rsidR="0009327A" w:rsidRPr="00A956D5">
        <w:rPr>
          <w:lang w:eastAsia="zh-TW"/>
        </w:rPr>
        <w:fldChar w:fldCharType="separate"/>
      </w:r>
      <w:r w:rsidR="0009327A" w:rsidRPr="00385A21">
        <w:rPr>
          <w:noProof/>
          <w:lang w:eastAsia="zh-TW"/>
        </w:rPr>
        <w:t>(</w:t>
      </w:r>
      <w:hyperlink w:anchor="_ENREF_51" w:tooltip="Rittenhouse, 2004 #6531" w:history="1">
        <w:r w:rsidR="00555ACC" w:rsidRPr="00385A21">
          <w:rPr>
            <w:noProof/>
            <w:lang w:eastAsia="zh-TW"/>
          </w:rPr>
          <w:t>Rittenhouse, Grumbach, O’Neil, Dower, &amp; Bindman, 2004</w:t>
        </w:r>
      </w:hyperlink>
      <w:r w:rsidR="0009327A" w:rsidRPr="00385A21">
        <w:rPr>
          <w:noProof/>
          <w:lang w:eastAsia="zh-TW"/>
        </w:rPr>
        <w:t>)</w:t>
      </w:r>
      <w:r w:rsidR="0009327A" w:rsidRPr="00A956D5">
        <w:rPr>
          <w:lang w:eastAsia="zh-TW"/>
        </w:rPr>
        <w:fldChar w:fldCharType="end"/>
      </w:r>
      <w:r w:rsidR="0009327A" w:rsidRPr="00385A21">
        <w:rPr>
          <w:lang w:eastAsia="zh-TW"/>
        </w:rPr>
        <w:t>.</w:t>
      </w:r>
      <w:r w:rsidR="00C53C40" w:rsidRPr="00385A21">
        <w:rPr>
          <w:lang w:eastAsia="zh-TW"/>
        </w:rPr>
        <w:t xml:space="preserve"> </w:t>
      </w:r>
    </w:p>
    <w:p w14:paraId="58114FE2" w14:textId="08990FAC" w:rsidR="00C53C40" w:rsidRPr="00385A21" w:rsidRDefault="00C53C40">
      <w:pPr>
        <w:rPr>
          <w:lang w:eastAsia="zh-TW"/>
        </w:rPr>
      </w:pPr>
      <w:r w:rsidRPr="00385A21">
        <w:rPr>
          <w:b/>
          <w:lang w:eastAsia="zh-TW"/>
        </w:rPr>
        <w:t>Economic structure.</w:t>
      </w:r>
      <w:r w:rsidRPr="00385A21">
        <w:rPr>
          <w:lang w:eastAsia="zh-TW"/>
        </w:rPr>
        <w:t xml:space="preserve"> Collaborative communities equip themselves to confront the economic implications of their decisions </w:t>
      </w:r>
      <w:r w:rsidR="00783422" w:rsidRPr="00385A21">
        <w:rPr>
          <w:lang w:eastAsia="zh-TW"/>
        </w:rPr>
        <w:t xml:space="preserve">— implications </w:t>
      </w:r>
      <w:r w:rsidR="003105E4" w:rsidRPr="00385A21">
        <w:rPr>
          <w:lang w:eastAsia="zh-TW"/>
        </w:rPr>
        <w:t>for professional competencies and incentives</w:t>
      </w:r>
      <w:r w:rsidR="00783422" w:rsidRPr="00385A21">
        <w:rPr>
          <w:lang w:eastAsia="zh-TW"/>
        </w:rPr>
        <w:t xml:space="preserve"> — </w:t>
      </w:r>
      <w:r w:rsidRPr="00385A21">
        <w:rPr>
          <w:lang w:eastAsia="zh-TW"/>
        </w:rPr>
        <w:t xml:space="preserve">without renouncing their commitments to social values. </w:t>
      </w:r>
      <w:r w:rsidR="00346A3E" w:rsidRPr="00385A21">
        <w:rPr>
          <w:lang w:eastAsia="zh-TW"/>
        </w:rPr>
        <w:t>As concerns competencies, b</w:t>
      </w:r>
      <w:r w:rsidR="003105E4" w:rsidRPr="00385A21">
        <w:rPr>
          <w:lang w:eastAsia="zh-TW"/>
        </w:rPr>
        <w:t xml:space="preserve">roader interdependencies necessitate training to equip </w:t>
      </w:r>
      <w:r w:rsidR="00633D10" w:rsidRPr="00385A21">
        <w:rPr>
          <w:lang w:eastAsia="zh-TW"/>
        </w:rPr>
        <w:t xml:space="preserve">professionals with the requisite </w:t>
      </w:r>
      <w:r w:rsidR="003105E4" w:rsidRPr="00385A21">
        <w:rPr>
          <w:lang w:eastAsia="zh-TW"/>
        </w:rPr>
        <w:t xml:space="preserve">technical, social, </w:t>
      </w:r>
      <w:r w:rsidR="00633D10" w:rsidRPr="00385A21">
        <w:rPr>
          <w:lang w:eastAsia="zh-TW"/>
        </w:rPr>
        <w:t xml:space="preserve">economic, </w:t>
      </w:r>
      <w:r w:rsidR="003105E4" w:rsidRPr="00385A21">
        <w:rPr>
          <w:lang w:eastAsia="zh-TW"/>
        </w:rPr>
        <w:t xml:space="preserve">and managerial skills. </w:t>
      </w:r>
      <w:r w:rsidR="00C9608C" w:rsidRPr="00385A21">
        <w:rPr>
          <w:lang w:eastAsia="zh-TW"/>
        </w:rPr>
        <w:t>As concerns incentives, w</w:t>
      </w:r>
      <w:r w:rsidRPr="00385A21">
        <w:rPr>
          <w:lang w:eastAsia="zh-TW"/>
        </w:rPr>
        <w:t>hereas guild doctors</w:t>
      </w:r>
      <w:r w:rsidRPr="00385A21">
        <w:t xml:space="preserve"> focus</w:t>
      </w:r>
      <w:r w:rsidR="00AA3A5D" w:rsidRPr="00385A21">
        <w:t>ed</w:t>
      </w:r>
      <w:r w:rsidRPr="00385A21">
        <w:t xml:space="preserve"> exclusively on patient outcomes and refused to engage any discussion about fees or value-for-money, and whereas contractual relations orient professionals in the opposite direction, collaborative healthcare organizations encourage physicians to seek the best patient care while also paying attention to the optimal use of society’s resources. </w:t>
      </w:r>
      <w:r w:rsidR="009B1E44" w:rsidRPr="00385A21">
        <w:rPr>
          <w:lang w:eastAsia="zh-TW"/>
        </w:rPr>
        <w:t>This dual orientation creates tensions for the professional (“dual loyalty”), but in collaborative communities professionals accept that they bear some economic responsibility to society and reject the traditional</w:t>
      </w:r>
      <w:r w:rsidR="00874FC4" w:rsidRPr="00385A21">
        <w:rPr>
          <w:lang w:eastAsia="zh-TW"/>
        </w:rPr>
        <w:t>istic</w:t>
      </w:r>
      <w:r w:rsidR="009B1E44" w:rsidRPr="00385A21">
        <w:rPr>
          <w:lang w:eastAsia="zh-TW"/>
        </w:rPr>
        <w:t xml:space="preserve"> professional strategy </w:t>
      </w:r>
      <w:r w:rsidR="00F91445" w:rsidRPr="00385A21">
        <w:rPr>
          <w:lang w:eastAsia="zh-TW"/>
        </w:rPr>
        <w:t>of</w:t>
      </w:r>
      <w:r w:rsidR="009B1E44" w:rsidRPr="00385A21">
        <w:rPr>
          <w:lang w:eastAsia="zh-TW"/>
        </w:rPr>
        <w:t xml:space="preserve"> ju</w:t>
      </w:r>
      <w:r w:rsidR="00F91445" w:rsidRPr="00385A21">
        <w:rPr>
          <w:lang w:eastAsia="zh-TW"/>
        </w:rPr>
        <w:t xml:space="preserve">risdictional economic monopoly. This means physicians’ compensation models evolve towards a </w:t>
      </w:r>
      <w:r w:rsidR="0003454B" w:rsidRPr="00385A21">
        <w:rPr>
          <w:lang w:eastAsia="zh-TW"/>
        </w:rPr>
        <w:t xml:space="preserve">more </w:t>
      </w:r>
      <w:r w:rsidR="00F91445" w:rsidRPr="00385A21">
        <w:rPr>
          <w:lang w:eastAsia="zh-TW"/>
        </w:rPr>
        <w:t>complex mix of criteria.</w:t>
      </w:r>
    </w:p>
    <w:p w14:paraId="229C90E6" w14:textId="1870E448" w:rsidR="00265CB3" w:rsidRPr="00385A21" w:rsidRDefault="008B52F2">
      <w:pPr>
        <w:pStyle w:val="Heading1"/>
        <w:rPr>
          <w:rFonts w:asciiTheme="majorHAnsi" w:hAnsiTheme="majorHAnsi"/>
        </w:rPr>
      </w:pPr>
      <w:r w:rsidRPr="00385A21">
        <w:rPr>
          <w:rFonts w:asciiTheme="majorHAnsi" w:hAnsiTheme="majorHAnsi"/>
        </w:rPr>
        <w:t>C</w:t>
      </w:r>
      <w:r w:rsidR="004E2E0B" w:rsidRPr="00385A21">
        <w:rPr>
          <w:rFonts w:asciiTheme="majorHAnsi" w:hAnsiTheme="majorHAnsi"/>
        </w:rPr>
        <w:t>ollaborati</w:t>
      </w:r>
      <w:r w:rsidRPr="00385A21">
        <w:rPr>
          <w:rFonts w:asciiTheme="majorHAnsi" w:hAnsiTheme="majorHAnsi"/>
        </w:rPr>
        <w:t xml:space="preserve">ve </w:t>
      </w:r>
      <w:r w:rsidR="00A442F1" w:rsidRPr="00385A21">
        <w:rPr>
          <w:rFonts w:asciiTheme="majorHAnsi" w:hAnsiTheme="majorHAnsi"/>
        </w:rPr>
        <w:t>c</w:t>
      </w:r>
      <w:r w:rsidRPr="00385A21">
        <w:rPr>
          <w:rFonts w:asciiTheme="majorHAnsi" w:hAnsiTheme="majorHAnsi"/>
        </w:rPr>
        <w:t>ommunity</w:t>
      </w:r>
      <w:r w:rsidR="004E2E0B" w:rsidRPr="00385A21">
        <w:rPr>
          <w:rFonts w:asciiTheme="majorHAnsi" w:hAnsiTheme="majorHAnsi"/>
        </w:rPr>
        <w:t xml:space="preserve"> in</w:t>
      </w:r>
      <w:r w:rsidR="00265CB3" w:rsidRPr="00385A21">
        <w:rPr>
          <w:rFonts w:asciiTheme="majorHAnsi" w:hAnsiTheme="majorHAnsi"/>
        </w:rPr>
        <w:t xml:space="preserve"> </w:t>
      </w:r>
      <w:r w:rsidR="00A442F1" w:rsidRPr="00385A21">
        <w:rPr>
          <w:rFonts w:asciiTheme="majorHAnsi" w:hAnsiTheme="majorHAnsi"/>
        </w:rPr>
        <w:t>s</w:t>
      </w:r>
      <w:r w:rsidR="00265CB3" w:rsidRPr="00385A21">
        <w:rPr>
          <w:rFonts w:asciiTheme="majorHAnsi" w:hAnsiTheme="majorHAnsi"/>
        </w:rPr>
        <w:t>chools</w:t>
      </w:r>
    </w:p>
    <w:p w14:paraId="7EC05EA5" w14:textId="2CDA2438" w:rsidR="00D319B6" w:rsidRPr="00385A21" w:rsidRDefault="001C12FF">
      <w:pPr>
        <w:rPr>
          <w:lang w:eastAsia="zh-TW"/>
        </w:rPr>
      </w:pPr>
      <w:r w:rsidRPr="00385A21">
        <w:rPr>
          <w:lang w:eastAsia="zh-TW"/>
        </w:rPr>
        <w:t xml:space="preserve">Teaching is another illuminating case. According to Hargreaves </w:t>
      </w:r>
      <w:r w:rsidR="005C1B41" w:rsidRPr="00A956D5">
        <w:rPr>
          <w:lang w:eastAsia="zh-TW"/>
        </w:rPr>
        <w:fldChar w:fldCharType="begin"/>
      </w:r>
      <w:r w:rsidR="006212D3" w:rsidRPr="00385A21">
        <w:rPr>
          <w:lang w:eastAsia="zh-TW"/>
        </w:rPr>
        <w:instrText xml:space="preserve"> ADDIN EN.CITE &lt;EndNote&gt;&lt;Cite ExcludeAuth="1"&gt;&lt;Author&gt;Hargreaves&lt;/Author&gt;&lt;Year&gt;1994&lt;/Year&gt;&lt;RecNum&gt;10217&lt;/RecNum&gt;&lt;DisplayText&gt;(1994, 2000)&lt;/DisplayText&gt;&lt;record&gt;&lt;rec-number&gt;10217&lt;/rec-number&gt;&lt;foreign-keys&gt;&lt;key app="EN" db-id="e5vdw9dwdxspdaedftkv5dwba0p9xzdrsdtt" timestamp="0"&gt;10217&lt;/key&gt;&lt;/foreign-keys&gt;&lt;ref-type name="Book"&gt;6&lt;/ref-type&gt;&lt;contributors&gt;&lt;authors&gt;&lt;author&gt;Hargreaves, Andy&lt;/author&gt;&lt;/authors&gt;&lt;/contributors&gt;&lt;titles&gt;&lt;title&gt;Changing Teachers, Changing Times: Teachers&amp;apos; Work and Culture in the Postmodern Age&lt;/title&gt;&lt;secondary-title&gt;Teacher development&lt;/secondary-title&gt;&lt;/titles&gt;&lt;pages&gt;xvi, 272&lt;/pages&gt;&lt;keywords&gt;&lt;keyword&gt;Teachers.&lt;/keyword&gt;&lt;keyword&gt;Teachers Attitudes.&lt;/keyword&gt;&lt;keyword&gt;Teaching Social aspects.&lt;/keyword&gt;&lt;/keywords&gt;&lt;dates&gt;&lt;year&gt;1994&lt;/year&gt;&lt;/dates&gt;&lt;pub-location&gt;London&lt;/pub-location&gt;&lt;publisher&gt;Cassell&lt;/publisher&gt;&lt;isbn&gt;0807733407&amp;#xD;0304322571 (hardback)&amp;#xD;0304322814 (pbk.)&lt;/isbn&gt;&lt;call-num&gt;Education Library LB1775 .H284&lt;/call-num&gt;&lt;urls&gt;&lt;/urls&gt;&lt;/record&gt;&lt;/Cite&gt;&lt;Cite&gt;&lt;Author&gt;Hargreaves&lt;/Author&gt;&lt;Year&gt;2000&lt;/Year&gt;&lt;RecNum&gt;10222&lt;/RecNum&gt;&lt;record&gt;&lt;rec-number&gt;10222&lt;/rec-number&gt;&lt;foreign-keys&gt;&lt;key app="EN" db-id="e5vdw9dwdxspdaedftkv5dwba0p9xzdrsdtt" timestamp="0"&gt;10222&lt;/key&gt;&lt;/foreign-keys&gt;&lt;ref-type name="Journal Article"&gt;17&lt;/ref-type&gt;&lt;contributors&gt;&lt;authors&gt;&lt;author&gt;Hargreaves, Andy&lt;/author&gt;&lt;/authors&gt;&lt;/contributors&gt;&lt;titles&gt;&lt;title&gt;Four ages of professionalism and professional learning&lt;/title&gt;&lt;secondary-title&gt;Teachers and Teaching: History and Practice&lt;/secondary-title&gt;&lt;/titles&gt;&lt;periodical&gt;&lt;full-title&gt;Teachers and Teaching: History and Practice&lt;/full-title&gt;&lt;/periodical&gt;&lt;pages&gt;151-182&lt;/pages&gt;&lt;volume&gt;6&lt;/volume&gt;&lt;number&gt;2&lt;/number&gt;&lt;keywords&gt;&lt;keyword&gt;Teachers.&lt;/keyword&gt;&lt;keyword&gt;Teachers Attitudes.&lt;/keyword&gt;&lt;keyword&gt;Teaching Social aspects.&lt;/keyword&gt;&lt;/keywords&gt;&lt;dates&gt;&lt;year&gt;2000&lt;/year&gt;&lt;/dates&gt;&lt;pub-location&gt;London&lt;/pub-location&gt;&lt;publisher&gt;Cassell&lt;/publisher&gt;&lt;isbn&gt;0807733407&amp;#xD;0304322571 (hardback)&amp;#xD;0304322814 (pbk.)&lt;/isbn&gt;&lt;call-num&gt;Education Library LB1775 .H284&lt;/call-num&gt;&lt;urls&gt;&lt;/urls&gt;&lt;/record&gt;&lt;/Cite&gt;&lt;/EndNote&gt;</w:instrText>
      </w:r>
      <w:r w:rsidR="005C1B41" w:rsidRPr="00A956D5">
        <w:rPr>
          <w:lang w:eastAsia="zh-TW"/>
        </w:rPr>
        <w:fldChar w:fldCharType="separate"/>
      </w:r>
      <w:r w:rsidR="000B2930" w:rsidRPr="00385A21">
        <w:rPr>
          <w:noProof/>
          <w:lang w:eastAsia="zh-TW"/>
        </w:rPr>
        <w:t>(</w:t>
      </w:r>
      <w:hyperlink w:anchor="_ENREF_23" w:tooltip="Hargreaves, 1994 #10217" w:history="1">
        <w:r w:rsidR="00555ACC" w:rsidRPr="00385A21">
          <w:rPr>
            <w:noProof/>
            <w:lang w:eastAsia="zh-TW"/>
          </w:rPr>
          <w:t>1994</w:t>
        </w:r>
      </w:hyperlink>
      <w:r w:rsidR="000B2930" w:rsidRPr="00385A21">
        <w:rPr>
          <w:noProof/>
          <w:lang w:eastAsia="zh-TW"/>
        </w:rPr>
        <w:t xml:space="preserve">, </w:t>
      </w:r>
      <w:hyperlink w:anchor="_ENREF_24" w:tooltip="Hargreaves, 2000 #10222" w:history="1">
        <w:r w:rsidR="00555ACC" w:rsidRPr="00385A21">
          <w:rPr>
            <w:noProof/>
            <w:lang w:eastAsia="zh-TW"/>
          </w:rPr>
          <w:t>2000</w:t>
        </w:r>
      </w:hyperlink>
      <w:r w:rsidR="000B2930" w:rsidRPr="00385A21">
        <w:rPr>
          <w:noProof/>
          <w:lang w:eastAsia="zh-TW"/>
        </w:rPr>
        <w:t>)</w:t>
      </w:r>
      <w:r w:rsidR="005C1B41" w:rsidRPr="00A956D5">
        <w:rPr>
          <w:lang w:eastAsia="zh-TW"/>
        </w:rPr>
        <w:fldChar w:fldCharType="end"/>
      </w:r>
      <w:r w:rsidRPr="00385A21">
        <w:rPr>
          <w:lang w:eastAsia="zh-TW"/>
        </w:rPr>
        <w:t xml:space="preserve">, teaching once relied on a craft type of community. Beginning in the 1960s, teaching </w:t>
      </w:r>
      <w:r w:rsidR="000B2930" w:rsidRPr="00385A21">
        <w:rPr>
          <w:lang w:eastAsia="zh-TW"/>
        </w:rPr>
        <w:t xml:space="preserve">required more advanced degrees and </w:t>
      </w:r>
      <w:r w:rsidRPr="00385A21">
        <w:rPr>
          <w:lang w:eastAsia="zh-TW"/>
        </w:rPr>
        <w:t xml:space="preserve">moved into the age of the autonomous professional. Although this brought greater status and higher salaries, it also inhibited innovation by impeding the diffusion of superior practices. By the 1990s, a new age had begun, that of the </w:t>
      </w:r>
      <w:r w:rsidR="00B74AAE" w:rsidRPr="00385A21">
        <w:rPr>
          <w:lang w:eastAsia="zh-TW"/>
        </w:rPr>
        <w:t>“</w:t>
      </w:r>
      <w:r w:rsidRPr="00385A21">
        <w:rPr>
          <w:lang w:eastAsia="zh-TW"/>
        </w:rPr>
        <w:t>collegial</w:t>
      </w:r>
      <w:r w:rsidR="00B74AAE" w:rsidRPr="00385A21">
        <w:rPr>
          <w:lang w:eastAsia="zh-TW"/>
        </w:rPr>
        <w:t>”</w:t>
      </w:r>
      <w:r w:rsidRPr="00385A21">
        <w:rPr>
          <w:lang w:eastAsia="zh-TW"/>
        </w:rPr>
        <w:t xml:space="preserve"> professional. In the current period, the </w:t>
      </w:r>
      <w:r w:rsidR="007E35A0" w:rsidRPr="00385A21">
        <w:rPr>
          <w:lang w:eastAsia="zh-TW"/>
        </w:rPr>
        <w:t xml:space="preserve">scope </w:t>
      </w:r>
      <w:r w:rsidRPr="00385A21">
        <w:rPr>
          <w:lang w:eastAsia="zh-TW"/>
        </w:rPr>
        <w:t xml:space="preserve">of collaboration is broadening, drawing teachers into more active civic engagement with the wider community </w:t>
      </w:r>
      <w:r w:rsidR="005C1B41" w:rsidRPr="00A956D5">
        <w:rPr>
          <w:lang w:eastAsia="zh-TW"/>
        </w:rPr>
        <w:fldChar w:fldCharType="begin"/>
      </w:r>
      <w:r w:rsidR="006212D3" w:rsidRPr="00385A21">
        <w:rPr>
          <w:lang w:eastAsia="zh-TW"/>
        </w:rPr>
        <w:instrText xml:space="preserve"> ADDIN EN.CITE &lt;EndNote&gt;&lt;Cite&gt;&lt;Author&gt;Nixon&lt;/Author&gt;&lt;Year&gt;1997&lt;/Year&gt;&lt;RecNum&gt;6571&lt;/RecNum&gt;&lt;DisplayText&gt;(Nixon, Martin, McKeown, &amp;amp; Ranson, 1997)&lt;/DisplayText&gt;&lt;record&gt;&lt;rec-number&gt;6571&lt;/rec-number&gt;&lt;foreign-keys&gt;&lt;key app="EN" db-id="e5vdw9dwdxspdaedftkv5dwba0p9xzdrsdtt" timestamp="0"&gt;6571&lt;/key&gt;&lt;/foreign-keys&gt;&lt;ref-type name="Journal Article"&gt;17&lt;/ref-type&gt;&lt;contributors&gt;&lt;authors&gt;&lt;author&gt;Nixon, J.&lt;/author&gt;&lt;author&gt;Martin, J.&lt;/author&gt;&lt;author&gt;McKeown, P.&lt;/author&gt;&lt;author&gt;Ranson, S. &lt;/author&gt;&lt;/authors&gt;&lt;/contributors&gt;&lt;titles&gt;&lt;title&gt;Towards a learning professional: Changing codes of occupational practice within the new management of education&lt;/title&gt;&lt;secondary-title&gt;British Journal of Sociology of Education&lt;/secondary-title&gt;&lt;/titles&gt;&lt;periodical&gt;&lt;full-title&gt;British Journal of Sociology of Education&lt;/full-title&gt;&lt;abbr-1&gt;Br. J. Sociology Ed.&lt;/abbr-1&gt;&lt;/periodical&gt;&lt;pages&gt;5-28&lt;/pages&gt;&lt;volume&gt;18&lt;/volume&gt;&lt;number&gt;1&lt;/number&gt;&lt;dates&gt;&lt;year&gt;1997&lt;/year&gt;&lt;/dates&gt;&lt;urls&gt;&lt;/urls&gt;&lt;/record&gt;&lt;/Cite&gt;&lt;/EndNote&gt;</w:instrText>
      </w:r>
      <w:r w:rsidR="005C1B41" w:rsidRPr="00A956D5">
        <w:rPr>
          <w:lang w:eastAsia="zh-TW"/>
        </w:rPr>
        <w:fldChar w:fldCharType="separate"/>
      </w:r>
      <w:r w:rsidR="005C1B41" w:rsidRPr="00385A21">
        <w:rPr>
          <w:noProof/>
          <w:lang w:eastAsia="zh-TW"/>
        </w:rPr>
        <w:t>(</w:t>
      </w:r>
      <w:hyperlink w:anchor="_ENREF_44" w:tooltip="Nixon, 1997 #6571" w:history="1">
        <w:r w:rsidR="00555ACC" w:rsidRPr="00385A21">
          <w:rPr>
            <w:noProof/>
            <w:lang w:eastAsia="zh-TW"/>
          </w:rPr>
          <w:t>Nixon, Martin, McKeown, &amp; Ranson, 1997</w:t>
        </w:r>
      </w:hyperlink>
      <w:r w:rsidR="005C1B41" w:rsidRPr="00385A21">
        <w:rPr>
          <w:noProof/>
          <w:lang w:eastAsia="zh-TW"/>
        </w:rPr>
        <w:t>)</w:t>
      </w:r>
      <w:r w:rsidR="005C1B41" w:rsidRPr="00A956D5">
        <w:rPr>
          <w:lang w:eastAsia="zh-TW"/>
        </w:rPr>
        <w:fldChar w:fldCharType="end"/>
      </w:r>
      <w:r w:rsidR="005C1B41" w:rsidRPr="00385A21">
        <w:rPr>
          <w:lang w:eastAsia="zh-TW"/>
        </w:rPr>
        <w:t>.</w:t>
      </w:r>
      <w:r w:rsidR="00F51BF7" w:rsidRPr="00385A21">
        <w:rPr>
          <w:lang w:eastAsia="zh-TW"/>
        </w:rPr>
        <w:t xml:space="preserve"> This engagement seems emblematic of true value-rationality.</w:t>
      </w:r>
    </w:p>
    <w:p w14:paraId="45991E59" w14:textId="40B3AC92" w:rsidR="001C12FF" w:rsidRPr="00385A21" w:rsidRDefault="00D319B6">
      <w:pPr>
        <w:ind w:firstLine="0"/>
      </w:pPr>
      <w:r w:rsidRPr="00385A21">
        <w:rPr>
          <w:lang w:eastAsia="zh-TW"/>
        </w:rPr>
        <w:tab/>
        <w:t xml:space="preserve">The flourishing education literature on “professional learning communities” </w:t>
      </w:r>
      <w:r w:rsidR="00F01083" w:rsidRPr="00385A21">
        <w:rPr>
          <w:lang w:eastAsia="zh-TW"/>
        </w:rPr>
        <w:t xml:space="preserve">reflects that transition </w:t>
      </w:r>
      <w:r w:rsidR="0003454B" w:rsidRPr="00385A21">
        <w:rPr>
          <w:lang w:eastAsia="zh-TW"/>
        </w:rPr>
        <w:t xml:space="preserve">away </w:t>
      </w:r>
      <w:r w:rsidR="00F01083" w:rsidRPr="00385A21">
        <w:rPr>
          <w:lang w:eastAsia="zh-TW"/>
        </w:rPr>
        <w:t xml:space="preserve">from craft and autonomous profession, but it </w:t>
      </w:r>
      <w:r w:rsidRPr="00385A21">
        <w:rPr>
          <w:lang w:eastAsia="zh-TW"/>
        </w:rPr>
        <w:t xml:space="preserve">is largely silent on what type of community </w:t>
      </w:r>
      <w:r w:rsidR="00AC1FAC" w:rsidRPr="00385A21">
        <w:rPr>
          <w:lang w:eastAsia="zh-TW"/>
        </w:rPr>
        <w:t>has replaced them</w:t>
      </w:r>
      <w:r w:rsidR="00634976" w:rsidRPr="00385A21">
        <w:rPr>
          <w:lang w:eastAsia="zh-TW"/>
        </w:rPr>
        <w:t xml:space="preserve">. </w:t>
      </w:r>
      <w:r w:rsidR="00FB58BB" w:rsidRPr="00385A21">
        <w:rPr>
          <w:lang w:eastAsia="zh-TW"/>
        </w:rPr>
        <w:t xml:space="preserve">McLaughlin and Talbert </w:t>
      </w:r>
      <w:r w:rsidR="005C1B41" w:rsidRPr="00A956D5">
        <w:rPr>
          <w:lang w:eastAsia="zh-TW"/>
        </w:rPr>
        <w:fldChar w:fldCharType="begin"/>
      </w:r>
      <w:r w:rsidR="006212D3" w:rsidRPr="00385A21">
        <w:rPr>
          <w:lang w:eastAsia="zh-TW"/>
        </w:rPr>
        <w:instrText xml:space="preserve"> ADDIN EN.CITE &lt;EndNote&gt;&lt;Cite ExcludeAuth="1"&gt;&lt;Author&gt;McLaughlin&lt;/Author&gt;&lt;Year&gt;2001&lt;/Year&gt;&lt;RecNum&gt;15280&lt;/RecNum&gt;&lt;DisplayText&gt;(2001)&lt;/DisplayText&gt;&lt;record&gt;&lt;rec-number&gt;15280&lt;/rec-number&gt;&lt;foreign-keys&gt;&lt;key app="EN" db-id="e5vdw9dwdxspdaedftkv5dwba0p9xzdrsdtt" timestamp="1349892551"&gt;15280&lt;/key&gt;&lt;/foreign-keys&gt;&lt;ref-type name="Book"&gt;6&lt;/ref-type&gt;&lt;contributors&gt;&lt;authors&gt;&lt;author&gt;McLaughlin, M.W.&lt;/author&gt;&lt;author&gt;Talbert, J.E.&lt;/author&gt;&lt;/authors&gt;&lt;/contributors&gt;&lt;titles&gt;&lt;title&gt;Professional communities and the work of high school teaching&lt;/title&gt;&lt;/titles&gt;&lt;dates&gt;&lt;year&gt;2001&lt;/year&gt;&lt;/dates&gt;&lt;publisher&gt;University of Chicago Press&lt;/publisher&gt;&lt;isbn&gt;0226500713&lt;/isbn&gt;&lt;urls&gt;&lt;/urls&gt;&lt;/record&gt;&lt;/Cite&gt;&lt;/EndNote&gt;</w:instrText>
      </w:r>
      <w:r w:rsidR="005C1B41" w:rsidRPr="00A956D5">
        <w:rPr>
          <w:lang w:eastAsia="zh-TW"/>
        </w:rPr>
        <w:fldChar w:fldCharType="separate"/>
      </w:r>
      <w:r w:rsidR="0003454B" w:rsidRPr="00385A21">
        <w:rPr>
          <w:noProof/>
          <w:lang w:eastAsia="zh-TW"/>
        </w:rPr>
        <w:t>(</w:t>
      </w:r>
      <w:hyperlink w:anchor="_ENREF_42" w:tooltip="McLaughlin, 2001 #15280" w:history="1">
        <w:r w:rsidR="00555ACC" w:rsidRPr="00385A21">
          <w:rPr>
            <w:noProof/>
            <w:lang w:eastAsia="zh-TW"/>
          </w:rPr>
          <w:t>2001</w:t>
        </w:r>
      </w:hyperlink>
      <w:r w:rsidR="0003454B" w:rsidRPr="00385A21">
        <w:rPr>
          <w:noProof/>
          <w:lang w:eastAsia="zh-TW"/>
        </w:rPr>
        <w:t>)</w:t>
      </w:r>
      <w:r w:rsidR="005C1B41" w:rsidRPr="00A956D5">
        <w:rPr>
          <w:lang w:eastAsia="zh-TW"/>
        </w:rPr>
        <w:fldChar w:fldCharType="end"/>
      </w:r>
      <w:r w:rsidR="00FB58BB" w:rsidRPr="00385A21">
        <w:rPr>
          <w:lang w:eastAsia="zh-TW"/>
        </w:rPr>
        <w:t xml:space="preserve"> </w:t>
      </w:r>
      <w:r w:rsidR="00E1796E" w:rsidRPr="00385A21">
        <w:rPr>
          <w:lang w:eastAsia="zh-TW"/>
        </w:rPr>
        <w:t>point out that beyond the</w:t>
      </w:r>
      <w:r w:rsidR="00FB58BB" w:rsidRPr="00385A21">
        <w:rPr>
          <w:lang w:eastAsia="zh-TW"/>
        </w:rPr>
        <w:t xml:space="preserve"> distinction between weak communities and</w:t>
      </w:r>
      <w:r w:rsidR="00E1796E" w:rsidRPr="00385A21">
        <w:rPr>
          <w:lang w:eastAsia="zh-TW"/>
        </w:rPr>
        <w:t xml:space="preserve"> strong ones, it is just as important to distinguish between</w:t>
      </w:r>
      <w:r w:rsidR="00FB58BB" w:rsidRPr="00385A21">
        <w:rPr>
          <w:lang w:eastAsia="zh-TW"/>
        </w:rPr>
        <w:t xml:space="preserve"> two </w:t>
      </w:r>
      <w:r w:rsidR="00E1796E" w:rsidRPr="00385A21">
        <w:rPr>
          <w:lang w:eastAsia="zh-TW"/>
        </w:rPr>
        <w:t xml:space="preserve">very different </w:t>
      </w:r>
      <w:r w:rsidR="00FB58BB" w:rsidRPr="00385A21">
        <w:rPr>
          <w:lang w:eastAsia="zh-TW"/>
        </w:rPr>
        <w:t xml:space="preserve">types of strong community — </w:t>
      </w:r>
      <w:r w:rsidR="00E1796E" w:rsidRPr="00385A21">
        <w:rPr>
          <w:lang w:eastAsia="zh-TW"/>
        </w:rPr>
        <w:t>“</w:t>
      </w:r>
      <w:r w:rsidR="00FB58BB" w:rsidRPr="00385A21">
        <w:rPr>
          <w:lang w:eastAsia="zh-TW"/>
        </w:rPr>
        <w:t>tradition oriented</w:t>
      </w:r>
      <w:r w:rsidR="00E1796E" w:rsidRPr="00385A21">
        <w:rPr>
          <w:lang w:eastAsia="zh-TW"/>
        </w:rPr>
        <w:t>”</w:t>
      </w:r>
      <w:r w:rsidR="00FB58BB" w:rsidRPr="00385A21">
        <w:rPr>
          <w:lang w:eastAsia="zh-TW"/>
        </w:rPr>
        <w:t xml:space="preserve"> and </w:t>
      </w:r>
      <w:r w:rsidR="00E1796E" w:rsidRPr="00385A21">
        <w:rPr>
          <w:lang w:eastAsia="zh-TW"/>
        </w:rPr>
        <w:t>“</w:t>
      </w:r>
      <w:r w:rsidR="00FB58BB" w:rsidRPr="00385A21">
        <w:rPr>
          <w:lang w:eastAsia="zh-TW"/>
        </w:rPr>
        <w:t>learning oriented.</w:t>
      </w:r>
      <w:r w:rsidR="00E1796E" w:rsidRPr="00385A21">
        <w:rPr>
          <w:lang w:eastAsia="zh-TW"/>
        </w:rPr>
        <w:t>”</w:t>
      </w:r>
      <w:r w:rsidR="00FB58BB" w:rsidRPr="00385A21">
        <w:rPr>
          <w:lang w:eastAsia="zh-TW"/>
        </w:rPr>
        <w:t xml:space="preserve"> </w:t>
      </w:r>
      <w:r w:rsidR="001E7732">
        <w:rPr>
          <w:lang w:eastAsia="zh-TW"/>
        </w:rPr>
        <w:t xml:space="preserve">Several other studies have sought to differentiate types of teacher community and their different effects </w:t>
      </w:r>
      <w:r w:rsidR="00F44C9E">
        <w:rPr>
          <w:lang w:eastAsia="zh-TW"/>
        </w:rPr>
        <w:fldChar w:fldCharType="begin">
          <w:fldData xml:space="preserve">PEVuZE5vdGU+PENpdGU+PEF1dGhvcj5BY2hpbnN0ZWluPC9BdXRob3I+PFllYXI+MjAwMjwvWWVh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</w:fldData>
        </w:fldChar>
      </w:r>
      <w:r w:rsidR="00555ACC">
        <w:rPr>
          <w:lang w:eastAsia="zh-TW"/>
        </w:rPr>
        <w:instrText xml:space="preserve"> ADDIN EN.CITE </w:instrText>
      </w:r>
      <w:r w:rsidR="00555ACC">
        <w:rPr>
          <w:lang w:eastAsia="zh-TW"/>
        </w:rPr>
        <w:fldChar w:fldCharType="begin">
          <w:fldData xml:space="preserve">PEVuZE5vdGU+PENpdGU+PEF1dGhvcj5BY2hpbnN0ZWluPC9BdXRob3I+PFllYXI+MjAwMjwvWWVh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</w:fldData>
        </w:fldChar>
      </w:r>
      <w:r w:rsidR="00555ACC">
        <w:rPr>
          <w:lang w:eastAsia="zh-TW"/>
        </w:rPr>
        <w:instrText xml:space="preserve"> ADDIN EN.CITE.DATA </w:instrText>
      </w:r>
      <w:r w:rsidR="00555ACC">
        <w:rPr>
          <w:lang w:eastAsia="zh-TW"/>
        </w:rPr>
      </w:r>
      <w:r w:rsidR="00555ACC">
        <w:rPr>
          <w:lang w:eastAsia="zh-TW"/>
        </w:rPr>
        <w:fldChar w:fldCharType="end"/>
      </w:r>
      <w:r w:rsidR="00F44C9E">
        <w:rPr>
          <w:lang w:eastAsia="zh-TW"/>
        </w:rPr>
      </w:r>
      <w:r w:rsidR="00F44C9E">
        <w:rPr>
          <w:lang w:eastAsia="zh-TW"/>
        </w:rPr>
        <w:fldChar w:fldCharType="separate"/>
      </w:r>
      <w:r w:rsidR="00555ACC">
        <w:rPr>
          <w:noProof/>
          <w:lang w:eastAsia="zh-TW"/>
        </w:rPr>
        <w:t>(</w:t>
      </w:r>
      <w:hyperlink w:anchor="_ENREF_1" w:tooltip="Achinstein, 2002 #15428" w:history="1">
        <w:r w:rsidR="00555ACC">
          <w:rPr>
            <w:noProof/>
            <w:lang w:eastAsia="zh-TW"/>
          </w:rPr>
          <w:t>Achinstein, 2002</w:t>
        </w:r>
      </w:hyperlink>
      <w:r w:rsidR="00555ACC">
        <w:rPr>
          <w:noProof/>
          <w:lang w:eastAsia="zh-TW"/>
        </w:rPr>
        <w:t xml:space="preserve">; </w:t>
      </w:r>
      <w:hyperlink w:anchor="_ENREF_36" w:tooltip="Little, 1990 #15421" w:history="1">
        <w:r w:rsidR="00555ACC">
          <w:rPr>
            <w:noProof/>
            <w:lang w:eastAsia="zh-TW"/>
          </w:rPr>
          <w:t>Little, 1990</w:t>
        </w:r>
      </w:hyperlink>
      <w:r w:rsidR="00555ACC">
        <w:rPr>
          <w:noProof/>
          <w:lang w:eastAsia="zh-TW"/>
        </w:rPr>
        <w:t xml:space="preserve">; </w:t>
      </w:r>
      <w:hyperlink w:anchor="_ENREF_37" w:tooltip="Louis, 1998 #15429" w:history="1">
        <w:r w:rsidR="00555ACC">
          <w:rPr>
            <w:noProof/>
            <w:lang w:eastAsia="zh-TW"/>
          </w:rPr>
          <w:t>Louis &amp; Marks, 1998</w:t>
        </w:r>
      </w:hyperlink>
      <w:r w:rsidR="00555ACC">
        <w:rPr>
          <w:noProof/>
          <w:lang w:eastAsia="zh-TW"/>
        </w:rPr>
        <w:t xml:space="preserve">; </w:t>
      </w:r>
      <w:hyperlink w:anchor="_ENREF_64" w:tooltip="Wohlstetter, 1997 #15430" w:history="1">
        <w:r w:rsidR="00555ACC">
          <w:rPr>
            <w:noProof/>
            <w:lang w:eastAsia="zh-TW"/>
          </w:rPr>
          <w:t>Wohlstetter &amp; Griffin, 1997</w:t>
        </w:r>
      </w:hyperlink>
      <w:r w:rsidR="00555ACC">
        <w:rPr>
          <w:noProof/>
          <w:lang w:eastAsia="zh-TW"/>
        </w:rPr>
        <w:t>)</w:t>
      </w:r>
      <w:r w:rsidR="00F44C9E">
        <w:rPr>
          <w:lang w:eastAsia="zh-TW"/>
        </w:rPr>
        <w:fldChar w:fldCharType="end"/>
      </w:r>
      <w:r w:rsidR="00555ACC">
        <w:rPr>
          <w:lang w:eastAsia="zh-TW"/>
        </w:rPr>
        <w:t xml:space="preserve">. </w:t>
      </w:r>
      <w:r w:rsidR="00E1796E" w:rsidRPr="00385A21">
        <w:rPr>
          <w:lang w:eastAsia="zh-TW"/>
        </w:rPr>
        <w:t>O</w:t>
      </w:r>
      <w:r w:rsidR="00FB58BB" w:rsidRPr="00385A21">
        <w:rPr>
          <w:lang w:eastAsia="zh-TW"/>
        </w:rPr>
        <w:t xml:space="preserve">ur typology </w:t>
      </w:r>
      <w:r w:rsidR="00E1796E" w:rsidRPr="00385A21">
        <w:rPr>
          <w:lang w:eastAsia="zh-TW"/>
        </w:rPr>
        <w:t xml:space="preserve">aims to </w:t>
      </w:r>
      <w:r w:rsidR="00FB58BB" w:rsidRPr="00385A21">
        <w:rPr>
          <w:lang w:eastAsia="zh-TW"/>
        </w:rPr>
        <w:t>give</w:t>
      </w:r>
      <w:r w:rsidR="00E1796E" w:rsidRPr="00385A21">
        <w:rPr>
          <w:lang w:eastAsia="zh-TW"/>
        </w:rPr>
        <w:t>s</w:t>
      </w:r>
      <w:r w:rsidR="00FB58BB" w:rsidRPr="00385A21">
        <w:rPr>
          <w:lang w:eastAsia="zh-TW"/>
        </w:rPr>
        <w:t xml:space="preserve"> this </w:t>
      </w:r>
      <w:r w:rsidR="002144D9" w:rsidRPr="00385A21">
        <w:rPr>
          <w:lang w:eastAsia="zh-TW"/>
        </w:rPr>
        <w:t xml:space="preserve">critical </w:t>
      </w:r>
      <w:r w:rsidR="00FB58BB" w:rsidRPr="00385A21">
        <w:rPr>
          <w:lang w:eastAsia="zh-TW"/>
        </w:rPr>
        <w:t>distinction</w:t>
      </w:r>
      <w:r w:rsidR="00E1796E" w:rsidRPr="00385A21">
        <w:rPr>
          <w:lang w:eastAsia="zh-TW"/>
        </w:rPr>
        <w:t xml:space="preserve"> greater precision and</w:t>
      </w:r>
      <w:r w:rsidR="00FB58BB" w:rsidRPr="00385A21">
        <w:rPr>
          <w:lang w:eastAsia="zh-TW"/>
        </w:rPr>
        <w:t xml:space="preserve"> a stronger theoretical foundation.</w:t>
      </w:r>
      <w:r w:rsidR="00634976" w:rsidRPr="00385A21">
        <w:rPr>
          <w:lang w:eastAsia="zh-TW"/>
        </w:rPr>
        <w:t xml:space="preserve"> </w:t>
      </w:r>
    </w:p>
    <w:p w14:paraId="03D7EA59" w14:textId="1697D917" w:rsidR="00143190" w:rsidRPr="00A956D5" w:rsidRDefault="00A00227" w:rsidP="008B1574">
      <w:pPr>
        <w:rPr>
          <w:rFonts w:ascii="Cambria" w:eastAsia="Cambria" w:hAnsi="Cambria" w:cs="Cambria"/>
        </w:rPr>
      </w:pPr>
      <w:r w:rsidRPr="00385A21">
        <w:t xml:space="preserve">To test whether </w:t>
      </w:r>
      <w:r w:rsidR="006D7375" w:rsidRPr="00385A21">
        <w:t>the value-rational,</w:t>
      </w:r>
      <w:r w:rsidR="001B71F0">
        <w:t xml:space="preserve"> </w:t>
      </w:r>
      <w:r w:rsidRPr="00385A21">
        <w:t xml:space="preserve">collaborative </w:t>
      </w:r>
      <w:r w:rsidR="006D7375" w:rsidRPr="00385A21">
        <w:t xml:space="preserve">form of </w:t>
      </w:r>
      <w:r w:rsidRPr="00385A21">
        <w:t>community helps professionals pursue their ultimate purposes, w</w:t>
      </w:r>
      <w:r w:rsidR="00E84973" w:rsidRPr="00385A21">
        <w:t xml:space="preserve">e </w:t>
      </w:r>
      <w:r w:rsidR="007677B7" w:rsidRPr="00385A21">
        <w:t xml:space="preserve">have developed a survey instrument that </w:t>
      </w:r>
      <w:r w:rsidR="0052534D" w:rsidRPr="00385A21">
        <w:t xml:space="preserve">aims </w:t>
      </w:r>
      <w:r w:rsidR="007677B7" w:rsidRPr="00385A21">
        <w:t>to capture the mix of different types of community at work in any given organizati</w:t>
      </w:r>
      <w:r w:rsidR="00DE07BD" w:rsidRPr="00385A21">
        <w:t xml:space="preserve">on. We </w:t>
      </w:r>
      <w:r w:rsidR="00AF15FC" w:rsidRPr="00A956D5">
        <w:rPr>
          <w:rFonts w:ascii="Cambria"/>
        </w:rPr>
        <w:t>have used it with the</w:t>
      </w:r>
      <w:r w:rsidR="00143190" w:rsidRPr="00A956D5">
        <w:rPr>
          <w:rFonts w:ascii="Cambria"/>
        </w:rPr>
        <w:t xml:space="preserve"> teachers in one school district, which allow us to test the hypothesis that more collaborative the relations within a schoo</w:t>
      </w:r>
      <w:r w:rsidR="00AF15FC" w:rsidRPr="00A956D5">
        <w:rPr>
          <w:rFonts w:ascii="Cambria"/>
        </w:rPr>
        <w:t>l—</w:t>
      </w:r>
      <w:r w:rsidR="00143190" w:rsidRPr="00A956D5">
        <w:rPr>
          <w:rFonts w:ascii="Cambria"/>
        </w:rPr>
        <w:t>among teachers, between teachers and administrators, and between administrators and unions</w:t>
      </w:r>
      <w:r w:rsidR="00AF15FC" w:rsidRPr="00A956D5">
        <w:rPr>
          <w:rFonts w:ascii="Cambria"/>
        </w:rPr>
        <w:t>—</w:t>
      </w:r>
      <w:r w:rsidR="00143190" w:rsidRPr="00A956D5">
        <w:rPr>
          <w:rFonts w:ascii="Cambria"/>
        </w:rPr>
        <w:t xml:space="preserve">the better will be student outcomes. </w:t>
      </w:r>
    </w:p>
    <w:p w14:paraId="5248A0FE" w14:textId="188E2E89" w:rsidR="00143190" w:rsidRPr="008B1574" w:rsidRDefault="00143190" w:rsidP="008B1574">
      <w:pPr>
        <w:pStyle w:val="Default"/>
        <w:spacing w:before="60"/>
        <w:ind w:right="720" w:firstLine="720"/>
        <w:rPr>
          <w:rFonts w:ascii="Cambria" w:eastAsia="Cambria" w:hAnsi="Cambria" w:cs="Cambria"/>
          <w:color w:val="auto"/>
        </w:rPr>
      </w:pPr>
      <w:r w:rsidRPr="008B1574">
        <w:rPr>
          <w:rFonts w:ascii="Cambria"/>
          <w:color w:val="auto"/>
        </w:rPr>
        <w:t xml:space="preserve">As yet, our data are imperfect in many ways. The sample size is small </w:t>
      </w:r>
      <w:r w:rsidRPr="008B1574">
        <w:rPr>
          <w:rFonts w:hAnsi="Cambria"/>
          <w:color w:val="auto"/>
        </w:rPr>
        <w:t>—</w:t>
      </w:r>
      <w:r w:rsidRPr="008B1574">
        <w:rPr>
          <w:rFonts w:hAnsi="Cambria"/>
          <w:color w:val="auto"/>
        </w:rPr>
        <w:t xml:space="preserve"> </w:t>
      </w:r>
      <w:r w:rsidRPr="008B1574">
        <w:rPr>
          <w:rFonts w:ascii="Cambria"/>
          <w:color w:val="auto"/>
        </w:rPr>
        <w:t>just 2</w:t>
      </w:r>
      <w:r w:rsidR="001B71F0">
        <w:rPr>
          <w:rFonts w:ascii="Cambria"/>
          <w:color w:val="auto"/>
        </w:rPr>
        <w:t>6</w:t>
      </w:r>
      <w:r w:rsidRPr="008B1574">
        <w:rPr>
          <w:rFonts w:ascii="Cambria"/>
          <w:color w:val="auto"/>
        </w:rPr>
        <w:t xml:space="preserve"> schools</w:t>
      </w:r>
      <w:r w:rsidR="001B71F0">
        <w:rPr>
          <w:rFonts w:ascii="Cambria"/>
          <w:color w:val="auto"/>
        </w:rPr>
        <w:t xml:space="preserve"> in our final sample</w:t>
      </w:r>
      <w:r w:rsidRPr="008B1574">
        <w:rPr>
          <w:rFonts w:ascii="Cambria"/>
          <w:color w:val="auto"/>
        </w:rPr>
        <w:t xml:space="preserve">. This makes it </w:t>
      </w:r>
      <w:r w:rsidR="007E0A61" w:rsidRPr="008B1574">
        <w:rPr>
          <w:rFonts w:ascii="Cambria"/>
          <w:color w:val="auto"/>
        </w:rPr>
        <w:t>difficult</w:t>
      </w:r>
      <w:r w:rsidRPr="008B1574">
        <w:rPr>
          <w:rFonts w:ascii="Cambria"/>
          <w:color w:val="auto"/>
        </w:rPr>
        <w:t xml:space="preserve"> to achieve statistical significance. </w:t>
      </w:r>
      <w:r w:rsidR="00AF15FC" w:rsidRPr="008B1574">
        <w:rPr>
          <w:rFonts w:ascii="Cambria"/>
          <w:color w:val="auto"/>
        </w:rPr>
        <w:t>Nevertheless, we find</w:t>
      </w:r>
      <w:r w:rsidRPr="008B1574">
        <w:rPr>
          <w:rFonts w:ascii="Cambria"/>
          <w:color w:val="auto"/>
        </w:rPr>
        <w:t xml:space="preserve"> that the </w:t>
      </w:r>
      <w:r w:rsidRPr="008B1574">
        <w:rPr>
          <w:rFonts w:ascii="Cambria"/>
          <w:i/>
          <w:color w:val="auto"/>
        </w:rPr>
        <w:t>strength of collaborative community</w:t>
      </w:r>
      <w:r w:rsidRPr="008B1574">
        <w:rPr>
          <w:rFonts w:ascii="Cambria"/>
          <w:color w:val="auto"/>
        </w:rPr>
        <w:t xml:space="preserve"> correlates more strongly than that of any other form of community with the </w:t>
      </w:r>
      <w:r w:rsidRPr="008B1574">
        <w:rPr>
          <w:rFonts w:ascii="Cambria"/>
          <w:i/>
          <w:iCs/>
          <w:color w:val="auto"/>
          <w:lang w:val="fr-FR"/>
        </w:rPr>
        <w:t>improvement</w:t>
      </w:r>
      <w:r w:rsidRPr="008B1574">
        <w:rPr>
          <w:rFonts w:ascii="Cambria"/>
          <w:color w:val="auto"/>
        </w:rPr>
        <w:t xml:space="preserve"> </w:t>
      </w:r>
      <w:r w:rsidRPr="008B1574">
        <w:rPr>
          <w:rFonts w:ascii="Cambria"/>
          <w:i/>
          <w:iCs/>
          <w:color w:val="auto"/>
          <w:lang w:val="fr-FR"/>
        </w:rPr>
        <w:t>in student performance</w:t>
      </w:r>
      <w:r w:rsidRPr="008B1574">
        <w:rPr>
          <w:rFonts w:ascii="Cambria"/>
          <w:color w:val="auto"/>
        </w:rPr>
        <w:t>.</w:t>
      </w:r>
    </w:p>
    <w:p w14:paraId="475512CE" w14:textId="77777777" w:rsidR="00143190" w:rsidRPr="0033622B" w:rsidRDefault="00143190" w:rsidP="008B1574">
      <w:pPr>
        <w:pStyle w:val="Heading3"/>
        <w:rPr>
          <w:rFonts w:eastAsia="Book Antiqua" w:cs="Book Antiqua"/>
          <w:b w:val="0"/>
          <w:bCs w:val="0"/>
          <w:u w:val="none"/>
        </w:rPr>
      </w:pPr>
      <w:r w:rsidRPr="0033622B">
        <w:rPr>
          <w:u w:val="none"/>
        </w:rPr>
        <w:t>Methods</w:t>
      </w:r>
    </w:p>
    <w:p w14:paraId="25BF3D35" w14:textId="219C07F3" w:rsidR="00143190" w:rsidRPr="008B1574" w:rsidRDefault="00143190" w:rsidP="008B1574">
      <w:pPr>
        <w:pStyle w:val="Default"/>
        <w:spacing w:before="60"/>
        <w:ind w:right="720" w:firstLine="720"/>
        <w:rPr>
          <w:rFonts w:ascii="Cambria" w:eastAsia="Cambria" w:hAnsi="Cambria" w:cs="Cambria"/>
          <w:color w:val="auto"/>
        </w:rPr>
      </w:pPr>
      <w:r w:rsidRPr="008B1574">
        <w:rPr>
          <w:rFonts w:ascii="Cambria"/>
          <w:color w:val="auto"/>
        </w:rPr>
        <w:t xml:space="preserve">With the cooperation of union officials in what we will call the Western School District, we launched a survey in January of the 2011-2012 school year. The district has 30 schools, of which 19 are elementary schools, five are middle schools, and five are high schools. One school is an adult school offering remedial education and career development for older students in the surrounding community . </w:t>
      </w:r>
    </w:p>
    <w:p w14:paraId="72DB2EBF" w14:textId="77777777" w:rsidR="00154818" w:rsidRPr="008B1574" w:rsidRDefault="00143190" w:rsidP="008B1574">
      <w:pPr>
        <w:pStyle w:val="Default"/>
        <w:spacing w:before="60"/>
        <w:ind w:right="720" w:firstLine="720"/>
        <w:rPr>
          <w:rFonts w:ascii="Cambria"/>
          <w:color w:val="auto"/>
        </w:rPr>
      </w:pPr>
      <w:r w:rsidRPr="008B1574">
        <w:rPr>
          <w:rFonts w:ascii="Cambria"/>
          <w:color w:val="auto"/>
        </w:rPr>
        <w:t>Over the period of this study, the student body consisted of roughly 20,800 ethnically and linguistically diverse students.</w:t>
      </w:r>
      <w:r w:rsidRPr="008B1574">
        <w:rPr>
          <w:rFonts w:hAnsi="Cambria"/>
          <w:color w:val="auto"/>
        </w:rPr>
        <w:t> </w:t>
      </w:r>
      <w:r w:rsidRPr="008B1574">
        <w:rPr>
          <w:rFonts w:ascii="Cambria"/>
          <w:color w:val="auto"/>
        </w:rPr>
        <w:t>Roughly 46% of the student population is on reduced or free lunch</w:t>
      </w:r>
      <w:r w:rsidR="00154818" w:rsidRPr="008B1574">
        <w:rPr>
          <w:rFonts w:ascii="Cambria"/>
          <w:color w:val="auto"/>
        </w:rPr>
        <w:t>, indicating considerable economic hardship in their families</w:t>
      </w:r>
      <w:r w:rsidRPr="008B1574">
        <w:rPr>
          <w:rFonts w:ascii="Cambria"/>
          <w:color w:val="auto"/>
        </w:rPr>
        <w:t xml:space="preserve">. </w:t>
      </w:r>
    </w:p>
    <w:p w14:paraId="349BE1F6" w14:textId="493B1446" w:rsidR="00143190" w:rsidRPr="00B76C1F" w:rsidRDefault="001B71F0" w:rsidP="00A26971">
      <w:pPr>
        <w:pStyle w:val="Default"/>
        <w:spacing w:before="60"/>
        <w:ind w:right="720" w:firstLine="720"/>
        <w:rPr>
          <w:rFonts w:ascii="Cambria"/>
          <w:color w:val="auto"/>
        </w:rPr>
      </w:pPr>
      <w:r>
        <w:rPr>
          <w:rFonts w:ascii="Cambria"/>
          <w:color w:val="auto"/>
        </w:rPr>
        <w:t>Four</w:t>
      </w:r>
      <w:r w:rsidRPr="008B1574">
        <w:rPr>
          <w:rFonts w:ascii="Cambria"/>
          <w:color w:val="auto"/>
        </w:rPr>
        <w:t xml:space="preserve"> </w:t>
      </w:r>
      <w:r w:rsidR="00143190" w:rsidRPr="008B1574">
        <w:rPr>
          <w:rFonts w:ascii="Cambria"/>
          <w:color w:val="auto"/>
        </w:rPr>
        <w:t>schools were removed from our sample: One school was an elite high school that served especially gifted students. The school was highly competitive with an extensive acceptance process. The other school represented the opposite extreme</w:t>
      </w:r>
      <w:r w:rsidR="00154818" w:rsidRPr="008B1574">
        <w:rPr>
          <w:rFonts w:ascii="Cambria"/>
          <w:color w:val="auto"/>
        </w:rPr>
        <w:t>—</w:t>
      </w:r>
      <w:r w:rsidR="00143190" w:rsidRPr="008B1574">
        <w:rPr>
          <w:rFonts w:ascii="Cambria"/>
          <w:color w:val="auto"/>
        </w:rPr>
        <w:t xml:space="preserve">a high school serving students with disciplinary problems, such as those with histories of violence or drug use. Given the peculiarities of the student body, we removed these two sites from our sample. </w:t>
      </w:r>
      <w:r w:rsidR="00143190" w:rsidRPr="008B1574">
        <w:rPr>
          <w:rFonts w:hAnsi="Cambria"/>
          <w:color w:val="auto"/>
        </w:rPr>
        <w:t> </w:t>
      </w:r>
      <w:r w:rsidR="00143190" w:rsidRPr="008B1574">
        <w:rPr>
          <w:rFonts w:ascii="Cambria"/>
          <w:color w:val="auto"/>
        </w:rPr>
        <w:t xml:space="preserve">We also excluded the adult school from our sample given its non-traditional student population and because the school did not administer standardized tests. </w:t>
      </w:r>
      <w:r>
        <w:rPr>
          <w:rFonts w:ascii="Cambria"/>
          <w:color w:val="auto"/>
        </w:rPr>
        <w:t>Finally, we removed an elementary school because of a poor participation on our survey. This left us with 26</w:t>
      </w:r>
      <w:r w:rsidR="00A26971">
        <w:rPr>
          <w:rFonts w:ascii="Cambria"/>
          <w:color w:val="auto"/>
        </w:rPr>
        <w:t xml:space="preserve"> and a response rate of 69%.</w:t>
      </w:r>
      <w:r w:rsidR="00143190" w:rsidRPr="008B1574">
        <w:rPr>
          <w:rFonts w:ascii="Cambria"/>
          <w:color w:val="auto"/>
        </w:rPr>
        <w:t xml:space="preserve"> </w:t>
      </w:r>
    </w:p>
    <w:p w14:paraId="5B386DB0" w14:textId="77777777" w:rsidR="00143190" w:rsidRPr="0033622B" w:rsidRDefault="00143190" w:rsidP="008B1574">
      <w:pPr>
        <w:pStyle w:val="Heading3"/>
        <w:rPr>
          <w:rFonts w:eastAsia="Book Antiqua" w:cs="Book Antiqua"/>
          <w:b w:val="0"/>
          <w:bCs w:val="0"/>
          <w:u w:val="none"/>
        </w:rPr>
      </w:pPr>
      <w:r w:rsidRPr="0033622B">
        <w:rPr>
          <w:u w:val="none"/>
          <w:lang w:val="fr-FR"/>
        </w:rPr>
        <w:t>Variables</w:t>
      </w:r>
    </w:p>
    <w:p w14:paraId="6B7E5CEF" w14:textId="54A2EDBE" w:rsidR="00A146BA" w:rsidRDefault="00143190" w:rsidP="008B1574">
      <w:pPr>
        <w:pStyle w:val="Default"/>
        <w:spacing w:before="60"/>
        <w:ind w:right="720" w:firstLine="720"/>
        <w:rPr>
          <w:rFonts w:ascii="Cambria" w:eastAsia="Cambria" w:hAnsi="Cambria" w:cs="Cambria"/>
          <w:color w:val="auto"/>
        </w:rPr>
      </w:pPr>
      <w:r w:rsidRPr="008B1574">
        <w:rPr>
          <w:rFonts w:ascii="Cambria"/>
          <w:b/>
          <w:bCs/>
          <w:color w:val="auto"/>
        </w:rPr>
        <w:t>Community type</w:t>
      </w:r>
      <w:r w:rsidR="00546ED0">
        <w:rPr>
          <w:rFonts w:ascii="Cambria"/>
          <w:color w:val="auto"/>
        </w:rPr>
        <w:t xml:space="preserve"> is measured </w:t>
      </w:r>
      <w:r w:rsidR="00DE375C">
        <w:rPr>
          <w:rFonts w:ascii="Cambria"/>
          <w:color w:val="auto"/>
        </w:rPr>
        <w:t xml:space="preserve">with a </w:t>
      </w:r>
      <w:r w:rsidR="00A146BA" w:rsidRPr="00485AFF">
        <w:rPr>
          <w:rFonts w:ascii="Cambria"/>
          <w:color w:val="auto"/>
        </w:rPr>
        <w:t xml:space="preserve">survey instrument </w:t>
      </w:r>
      <w:r w:rsidR="00DE375C">
        <w:rPr>
          <w:rFonts w:ascii="Cambria"/>
          <w:color w:val="auto"/>
        </w:rPr>
        <w:t xml:space="preserve">we have developed </w:t>
      </w:r>
      <w:r w:rsidR="00DE375C">
        <w:rPr>
          <w:rFonts w:ascii="Cambria"/>
          <w:color w:val="auto"/>
        </w:rPr>
        <w:t>–</w:t>
      </w:r>
      <w:r w:rsidR="00DE375C">
        <w:rPr>
          <w:rFonts w:ascii="Cambria"/>
          <w:color w:val="auto"/>
        </w:rPr>
        <w:t xml:space="preserve"> see </w:t>
      </w:r>
      <w:r w:rsidR="00E22431">
        <w:rPr>
          <w:rFonts w:ascii="Cambria"/>
          <w:color w:val="auto"/>
        </w:rPr>
        <w:t>Exhibit</w:t>
      </w:r>
      <w:r w:rsidR="00DE375C">
        <w:rPr>
          <w:rFonts w:ascii="Cambria"/>
          <w:color w:val="auto"/>
        </w:rPr>
        <w:t xml:space="preserve"> 1. It </w:t>
      </w:r>
      <w:r w:rsidR="00A146BA" w:rsidRPr="00485AFF">
        <w:rPr>
          <w:rFonts w:ascii="Cambria"/>
          <w:color w:val="auto"/>
        </w:rPr>
        <w:t xml:space="preserve">has 20 items measuring each of our theoretically-defined </w:t>
      </w:r>
      <w:r w:rsidR="00A146BA" w:rsidRPr="008B1574">
        <w:rPr>
          <w:rFonts w:asciiTheme="majorHAnsi" w:hAnsiTheme="majorHAnsi"/>
          <w:color w:val="auto"/>
        </w:rPr>
        <w:t>dimensions of traditionalistic, contractual, and collaborative relation</w:t>
      </w:r>
      <w:r w:rsidR="00DE375C" w:rsidRPr="008B1574">
        <w:rPr>
          <w:rFonts w:asciiTheme="majorHAnsi" w:hAnsiTheme="majorHAnsi"/>
          <w:color w:val="auto"/>
        </w:rPr>
        <w:t xml:space="preserve">s, as well as a </w:t>
      </w:r>
      <w:r w:rsidR="008B1574" w:rsidRPr="008B1574">
        <w:rPr>
          <w:rFonts w:asciiTheme="majorHAnsi" w:hAnsiTheme="majorHAnsi"/>
          <w:color w:val="auto"/>
        </w:rPr>
        <w:t xml:space="preserve">type we call </w:t>
      </w:r>
      <w:r w:rsidR="008B1574">
        <w:rPr>
          <w:rFonts w:asciiTheme="majorHAnsi" w:hAnsiTheme="majorHAnsi"/>
          <w:color w:val="auto"/>
        </w:rPr>
        <w:t xml:space="preserve">“fragmented” reflecting situations of generalized conflict and alienation. In the school </w:t>
      </w:r>
      <w:r w:rsidR="00A146BA" w:rsidRPr="00485AFF">
        <w:rPr>
          <w:rFonts w:ascii="Cambria"/>
          <w:color w:val="auto"/>
        </w:rPr>
        <w:t xml:space="preserve">context, </w:t>
      </w:r>
      <w:r w:rsidR="00A146BA" w:rsidRPr="00485AFF">
        <w:rPr>
          <w:rFonts w:hAnsi="Cambria"/>
          <w:color w:val="auto"/>
        </w:rPr>
        <w:t>“</w:t>
      </w:r>
      <w:r w:rsidR="00A146BA" w:rsidRPr="00485AFF">
        <w:rPr>
          <w:rFonts w:ascii="Cambria"/>
          <w:color w:val="auto"/>
        </w:rPr>
        <w:t>traditionalistic</w:t>
      </w:r>
      <w:r w:rsidR="00A146BA" w:rsidRPr="00485AFF">
        <w:rPr>
          <w:rFonts w:hAnsi="Cambria"/>
          <w:color w:val="auto"/>
        </w:rPr>
        <w:t>”</w:t>
      </w:r>
      <w:r w:rsidR="00A146BA" w:rsidRPr="00485AFF">
        <w:rPr>
          <w:rFonts w:hAnsi="Cambria"/>
          <w:color w:val="auto"/>
        </w:rPr>
        <w:t xml:space="preserve"> </w:t>
      </w:r>
      <w:r w:rsidR="00A146BA" w:rsidRPr="00485AFF">
        <w:rPr>
          <w:rFonts w:ascii="Cambria"/>
          <w:color w:val="auto"/>
        </w:rPr>
        <w:t xml:space="preserve">is associated with the ethic of professional autonomy and independence; </w:t>
      </w:r>
      <w:r w:rsidR="00A146BA" w:rsidRPr="00485AFF">
        <w:rPr>
          <w:rFonts w:hAnsi="Cambria"/>
          <w:color w:val="auto"/>
        </w:rPr>
        <w:t>“</w:t>
      </w:r>
      <w:r w:rsidR="00A146BA" w:rsidRPr="00485AFF">
        <w:rPr>
          <w:rFonts w:ascii="Cambria"/>
          <w:color w:val="auto"/>
          <w:lang w:val="es-ES_tradnl"/>
        </w:rPr>
        <w:t>contractual</w:t>
      </w:r>
      <w:r w:rsidR="00A146BA" w:rsidRPr="00485AFF">
        <w:rPr>
          <w:rFonts w:hAnsi="Cambria"/>
          <w:color w:val="auto"/>
        </w:rPr>
        <w:t>”</w:t>
      </w:r>
      <w:r w:rsidR="00A146BA" w:rsidRPr="00485AFF">
        <w:rPr>
          <w:rFonts w:hAnsi="Cambria"/>
          <w:color w:val="auto"/>
        </w:rPr>
        <w:t xml:space="preserve"> </w:t>
      </w:r>
      <w:r w:rsidR="00A146BA" w:rsidRPr="00485AFF">
        <w:rPr>
          <w:rFonts w:ascii="Cambria"/>
          <w:color w:val="auto"/>
        </w:rPr>
        <w:t xml:space="preserve">is associated with structures that subject educators to administrative standardization or market competition; </w:t>
      </w:r>
      <w:r w:rsidR="00A146BA" w:rsidRPr="00485AFF">
        <w:rPr>
          <w:rFonts w:hAnsi="Cambria"/>
          <w:color w:val="auto"/>
        </w:rPr>
        <w:t>“</w:t>
      </w:r>
      <w:r w:rsidR="00A146BA" w:rsidRPr="00485AFF">
        <w:rPr>
          <w:rFonts w:ascii="Cambria"/>
          <w:color w:val="auto"/>
          <w:lang w:val="it-IT"/>
        </w:rPr>
        <w:t>collaborative</w:t>
      </w:r>
      <w:r w:rsidR="00A146BA" w:rsidRPr="00485AFF">
        <w:rPr>
          <w:rFonts w:hAnsi="Cambria"/>
          <w:color w:val="auto"/>
        </w:rPr>
        <w:t>”</w:t>
      </w:r>
      <w:r w:rsidR="00A146BA" w:rsidRPr="00485AFF">
        <w:rPr>
          <w:rFonts w:hAnsi="Cambria"/>
          <w:color w:val="auto"/>
        </w:rPr>
        <w:t xml:space="preserve"> </w:t>
      </w:r>
      <w:r w:rsidR="00A146BA" w:rsidRPr="00485AFF">
        <w:rPr>
          <w:rFonts w:ascii="Cambria"/>
          <w:color w:val="auto"/>
        </w:rPr>
        <w:t xml:space="preserve">is associated with positive working relations with other teachers within a school, across schools, between teachers and administrators, and between administrators and union representatives. Individual factor scores were averaged to the school level for our statistical analyses. </w:t>
      </w:r>
    </w:p>
    <w:p w14:paraId="765B4746" w14:textId="77777777" w:rsidR="00DE375C" w:rsidRPr="008B1574" w:rsidRDefault="00DE375C" w:rsidP="008B1574">
      <w:pPr>
        <w:pStyle w:val="Default"/>
        <w:spacing w:before="60"/>
        <w:ind w:right="720" w:firstLine="720"/>
        <w:rPr>
          <w:rFonts w:ascii="Cambria" w:eastAsia="Cambria" w:hAnsi="Cambria" w:cs="Cambria"/>
          <w:color w:val="auto"/>
        </w:rPr>
      </w:pPr>
    </w:p>
    <w:p w14:paraId="618409B8" w14:textId="73519025" w:rsidR="00573EB5" w:rsidRDefault="00573EB5" w:rsidP="008B1574">
      <w:pPr>
        <w:pStyle w:val="Default"/>
        <w:spacing w:before="60"/>
        <w:ind w:right="720"/>
        <w:jc w:val="center"/>
        <w:rPr>
          <w:rFonts w:ascii="Cambria"/>
          <w:color w:val="auto"/>
        </w:rPr>
      </w:pPr>
      <w:r>
        <w:rPr>
          <w:rFonts w:ascii="Cambria"/>
          <w:color w:val="auto"/>
        </w:rPr>
        <w:t xml:space="preserve">-------Insert </w:t>
      </w:r>
      <w:r w:rsidR="00E22431">
        <w:rPr>
          <w:rFonts w:ascii="Cambria"/>
          <w:color w:val="auto"/>
        </w:rPr>
        <w:t>Exhibit</w:t>
      </w:r>
      <w:r>
        <w:rPr>
          <w:rFonts w:ascii="Cambria"/>
          <w:color w:val="auto"/>
        </w:rPr>
        <w:t xml:space="preserve"> 1 about here-------</w:t>
      </w:r>
    </w:p>
    <w:p w14:paraId="192D0DFA" w14:textId="77777777" w:rsidR="00A146BA" w:rsidRDefault="00A146BA" w:rsidP="008B1574">
      <w:pPr>
        <w:pStyle w:val="Default"/>
        <w:spacing w:before="60"/>
        <w:ind w:right="720" w:firstLine="720"/>
        <w:rPr>
          <w:rFonts w:ascii="Cambria"/>
          <w:color w:val="auto"/>
        </w:rPr>
      </w:pPr>
    </w:p>
    <w:p w14:paraId="69C0257F" w14:textId="76240C8E" w:rsidR="00A146BA" w:rsidRPr="008B1574" w:rsidRDefault="00DE375C" w:rsidP="008B1574">
      <w:pPr>
        <w:pStyle w:val="Default"/>
        <w:spacing w:before="60"/>
        <w:ind w:right="720" w:firstLine="720"/>
        <w:rPr>
          <w:rFonts w:ascii="Cambria"/>
          <w:color w:val="auto"/>
        </w:rPr>
      </w:pPr>
      <w:r>
        <w:rPr>
          <w:rFonts w:asciiTheme="majorHAnsi" w:hAnsiTheme="majorHAnsi"/>
          <w:color w:val="auto"/>
        </w:rPr>
        <w:t xml:space="preserve">We </w:t>
      </w:r>
      <w:r w:rsidR="00A146BA" w:rsidRPr="00485AFF">
        <w:rPr>
          <w:rFonts w:asciiTheme="majorHAnsi" w:hAnsiTheme="majorHAnsi"/>
          <w:color w:val="auto"/>
        </w:rPr>
        <w:t>ha</w:t>
      </w:r>
      <w:r w:rsidR="00A146BA" w:rsidRPr="00485AFF">
        <w:rPr>
          <w:rFonts w:ascii="Cambria"/>
          <w:color w:val="auto"/>
        </w:rPr>
        <w:t xml:space="preserve">ve partially validated it through expert surveys and through </w:t>
      </w:r>
      <w:r>
        <w:rPr>
          <w:rFonts w:ascii="Cambria"/>
          <w:color w:val="auto"/>
        </w:rPr>
        <w:t xml:space="preserve">use in several other contexts. </w:t>
      </w:r>
      <w:r w:rsidR="00727163">
        <w:rPr>
          <w:rFonts w:ascii="Cambria"/>
          <w:color w:val="auto"/>
        </w:rPr>
        <w:t>We should note that</w:t>
      </w:r>
      <w:r w:rsidR="00A146BA" w:rsidRPr="00485AFF">
        <w:rPr>
          <w:rFonts w:ascii="Cambria"/>
          <w:color w:val="auto"/>
        </w:rPr>
        <w:t xml:space="preserve"> our constructs are not </w:t>
      </w:r>
      <w:r w:rsidR="00A146BA" w:rsidRPr="00485AFF">
        <w:rPr>
          <w:rFonts w:hAnsi="Cambria"/>
          <w:color w:val="auto"/>
        </w:rPr>
        <w:t>“</w:t>
      </w:r>
      <w:r w:rsidR="00A146BA" w:rsidRPr="00485AFF">
        <w:rPr>
          <w:rFonts w:ascii="Cambria"/>
          <w:color w:val="auto"/>
        </w:rPr>
        <w:t>reflective</w:t>
      </w:r>
      <w:r w:rsidR="00A146BA" w:rsidRPr="00485AFF">
        <w:rPr>
          <w:rFonts w:hAnsi="Cambria"/>
          <w:color w:val="auto"/>
        </w:rPr>
        <w:t>”</w:t>
      </w:r>
      <w:r w:rsidR="00A146BA" w:rsidRPr="00485AFF">
        <w:rPr>
          <w:rFonts w:hAnsi="Cambria"/>
          <w:color w:val="auto"/>
        </w:rPr>
        <w:t xml:space="preserve"> </w:t>
      </w:r>
      <w:r w:rsidR="00A146BA" w:rsidRPr="00485AFF">
        <w:rPr>
          <w:rFonts w:ascii="Cambria"/>
          <w:color w:val="auto"/>
        </w:rPr>
        <w:t xml:space="preserve">ones but </w:t>
      </w:r>
      <w:r w:rsidR="00A146BA" w:rsidRPr="00485AFF">
        <w:rPr>
          <w:rFonts w:hAnsi="Cambria"/>
          <w:color w:val="auto"/>
        </w:rPr>
        <w:t>“</w:t>
      </w:r>
      <w:r w:rsidR="00A146BA" w:rsidRPr="00485AFF">
        <w:rPr>
          <w:rFonts w:ascii="Cambria"/>
          <w:color w:val="auto"/>
        </w:rPr>
        <w:t>formative</w:t>
      </w:r>
      <w:r w:rsidR="00A146BA" w:rsidRPr="00485AFF">
        <w:rPr>
          <w:rFonts w:hAnsi="Cambria"/>
          <w:color w:val="auto"/>
        </w:rPr>
        <w:t>”</w:t>
      </w:r>
      <w:r w:rsidR="00A146BA" w:rsidRPr="00485AFF">
        <w:rPr>
          <w:rFonts w:hAnsi="Cambria"/>
          <w:color w:val="auto"/>
        </w:rPr>
        <w:t xml:space="preserve"> </w:t>
      </w:r>
      <w:r w:rsidR="00A146BA" w:rsidRPr="00485AFF">
        <w:rPr>
          <w:rFonts w:ascii="Cambria"/>
          <w:color w:val="auto"/>
        </w:rPr>
        <w:t xml:space="preserve">ones: they are derived from theory, and that theory does not predict that they would load together in either a confirmatory factor analysis, nor a fortiori an exploratory factor analysis. </w:t>
      </w:r>
      <w:r w:rsidR="00727163">
        <w:rPr>
          <w:rFonts w:ascii="Cambria"/>
          <w:color w:val="auto"/>
        </w:rPr>
        <w:t xml:space="preserve">Our theory is best tested not by the covariance of the items but by their combined ability to predict </w:t>
      </w:r>
      <w:r w:rsidR="00A146BA" w:rsidRPr="00485AFF">
        <w:rPr>
          <w:rFonts w:ascii="Cambria"/>
          <w:color w:val="auto"/>
        </w:rPr>
        <w:t>the expected dependent</w:t>
      </w:r>
      <w:r w:rsidR="00B76C1F">
        <w:rPr>
          <w:rFonts w:ascii="Cambria"/>
          <w:color w:val="auto"/>
        </w:rPr>
        <w:t xml:space="preserve"> </w:t>
      </w:r>
      <w:r w:rsidR="00A146BA" w:rsidRPr="00485AFF">
        <w:rPr>
          <w:rFonts w:ascii="Cambria"/>
          <w:color w:val="auto"/>
        </w:rPr>
        <w:t xml:space="preserve">variables. This </w:t>
      </w:r>
      <w:r>
        <w:rPr>
          <w:rFonts w:ascii="Cambria"/>
          <w:color w:val="auto"/>
        </w:rPr>
        <w:t>instrument</w:t>
      </w:r>
      <w:r w:rsidR="00A146BA" w:rsidRPr="00485AFF">
        <w:rPr>
          <w:rFonts w:ascii="Cambria"/>
          <w:color w:val="auto"/>
        </w:rPr>
        <w:t xml:space="preserve"> has been tested in several previous settings</w:t>
      </w:r>
      <w:r w:rsidR="008B1574">
        <w:rPr>
          <w:rFonts w:ascii="Cambria"/>
          <w:color w:val="auto"/>
        </w:rPr>
        <w:t>—</w:t>
      </w:r>
      <w:r w:rsidR="008B1574">
        <w:rPr>
          <w:rFonts w:ascii="Cambria"/>
          <w:color w:val="auto"/>
        </w:rPr>
        <w:t>i</w:t>
      </w:r>
      <w:r w:rsidR="00A146BA" w:rsidRPr="00485AFF">
        <w:rPr>
          <w:rFonts w:ascii="Cambria"/>
          <w:color w:val="auto"/>
        </w:rPr>
        <w:t>n health</w:t>
      </w:r>
      <w:r w:rsidR="00B76C1F">
        <w:rPr>
          <w:rFonts w:ascii="Cambria"/>
          <w:color w:val="auto"/>
        </w:rPr>
        <w:t xml:space="preserve"> </w:t>
      </w:r>
      <w:r w:rsidR="00A146BA" w:rsidRPr="00485AFF">
        <w:rPr>
          <w:rFonts w:ascii="Cambria"/>
          <w:color w:val="auto"/>
        </w:rPr>
        <w:t>care, justice systems, and businesses</w:t>
      </w:r>
      <w:r w:rsidR="008B1574">
        <w:rPr>
          <w:rFonts w:ascii="Cambria"/>
          <w:color w:val="auto"/>
        </w:rPr>
        <w:t>—</w:t>
      </w:r>
      <w:r w:rsidR="008B1574">
        <w:rPr>
          <w:rFonts w:ascii="Cambria"/>
          <w:color w:val="auto"/>
        </w:rPr>
        <w:t>and results so far have been supportive</w:t>
      </w:r>
      <w:r w:rsidR="00A146BA" w:rsidRPr="00485AFF">
        <w:rPr>
          <w:rFonts w:ascii="Cambria"/>
          <w:color w:val="auto"/>
        </w:rPr>
        <w:t>.</w:t>
      </w:r>
    </w:p>
    <w:p w14:paraId="5DD0A6FE" w14:textId="14BBAD57" w:rsidR="00143190" w:rsidRPr="008B1574" w:rsidRDefault="00143190" w:rsidP="008B1574">
      <w:pPr>
        <w:pStyle w:val="Default"/>
        <w:spacing w:before="60"/>
        <w:ind w:right="720" w:firstLine="720"/>
        <w:rPr>
          <w:rFonts w:ascii="Cambria" w:eastAsia="Cambria" w:hAnsi="Cambria" w:cs="Cambria"/>
          <w:color w:val="auto"/>
        </w:rPr>
      </w:pPr>
      <w:r w:rsidRPr="008B1574">
        <w:rPr>
          <w:rFonts w:ascii="Cambria"/>
          <w:b/>
          <w:color w:val="auto"/>
        </w:rPr>
        <w:t>Student performance</w:t>
      </w:r>
      <w:r w:rsidRPr="008B1574">
        <w:rPr>
          <w:rFonts w:ascii="Cambria"/>
          <w:color w:val="auto"/>
        </w:rPr>
        <w:t xml:space="preserve"> is measured by Academic Performance Index (API) Score.</w:t>
      </w:r>
      <w:r w:rsidRPr="008B1574">
        <w:rPr>
          <w:rFonts w:ascii="Cambria"/>
          <w:i/>
          <w:iCs/>
          <w:color w:val="auto"/>
        </w:rPr>
        <w:t xml:space="preserve"> </w:t>
      </w:r>
      <w:r w:rsidRPr="008B1574">
        <w:rPr>
          <w:rFonts w:ascii="Cambria"/>
          <w:color w:val="auto"/>
        </w:rPr>
        <w:t>In California, the Academic Performance Index (API) reflects students</w:t>
      </w:r>
      <w:r w:rsidRPr="008B1574">
        <w:rPr>
          <w:rFonts w:hAnsi="Cambria"/>
          <w:color w:val="auto"/>
          <w:lang w:val="fr-FR"/>
        </w:rPr>
        <w:t>’</w:t>
      </w:r>
      <w:r w:rsidRPr="008B1574">
        <w:rPr>
          <w:rFonts w:hAnsi="Cambria"/>
          <w:color w:val="auto"/>
          <w:lang w:val="fr-FR"/>
        </w:rPr>
        <w:t xml:space="preserve"> </w:t>
      </w:r>
      <w:r w:rsidRPr="008B1574">
        <w:rPr>
          <w:rFonts w:ascii="Cambria"/>
          <w:color w:val="auto"/>
        </w:rPr>
        <w:t xml:space="preserve">performance on a variety of assessments, including the California Standards Tests (CSTs), the California Alternate Performance Assessment (CAPA), The California Modified Assessment, and, for high school students, the California High School Exit Examination (CAHSEE). State officials in California use API scores as a primary means by which they monitor and rank the relative performance of schools and school districts and publicize district and school-level scores online: (http://www.cde.ca.gov/ta/ac/ap/). API scores range from 200 to 1000. For this study, we </w:t>
      </w:r>
      <w:r w:rsidR="00744EF3">
        <w:rPr>
          <w:rFonts w:ascii="Cambria"/>
          <w:color w:val="auto"/>
        </w:rPr>
        <w:t>examine the determinants of the</w:t>
      </w:r>
      <w:r w:rsidRPr="008B1574">
        <w:rPr>
          <w:rFonts w:ascii="Cambria"/>
          <w:color w:val="auto"/>
        </w:rPr>
        <w:t xml:space="preserve"> API score from</w:t>
      </w:r>
      <w:r w:rsidR="008D7EFF">
        <w:rPr>
          <w:rFonts w:ascii="Cambria"/>
          <w:color w:val="auto"/>
        </w:rPr>
        <w:t xml:space="preserve"> mid 2012 (the</w:t>
      </w:r>
      <w:r w:rsidR="00744EF3">
        <w:rPr>
          <w:rFonts w:ascii="Cambria"/>
          <w:color w:val="auto"/>
        </w:rPr>
        <w:t xml:space="preserve"> end of</w:t>
      </w:r>
      <w:r w:rsidRPr="008B1574">
        <w:rPr>
          <w:rFonts w:ascii="Cambria"/>
          <w:color w:val="auto"/>
        </w:rPr>
        <w:t xml:space="preserve"> the 201</w:t>
      </w:r>
      <w:r w:rsidR="00744EF3">
        <w:rPr>
          <w:rFonts w:ascii="Cambria"/>
          <w:color w:val="auto"/>
        </w:rPr>
        <w:t>1</w:t>
      </w:r>
      <w:r w:rsidRPr="008B1574">
        <w:rPr>
          <w:rFonts w:ascii="Cambria"/>
          <w:color w:val="auto"/>
        </w:rPr>
        <w:t>-201</w:t>
      </w:r>
      <w:r w:rsidR="00744EF3">
        <w:rPr>
          <w:rFonts w:ascii="Cambria"/>
          <w:color w:val="auto"/>
        </w:rPr>
        <w:t>2</w:t>
      </w:r>
      <w:r w:rsidRPr="008B1574">
        <w:rPr>
          <w:rFonts w:ascii="Cambria"/>
          <w:color w:val="auto"/>
        </w:rPr>
        <w:t xml:space="preserve"> school year</w:t>
      </w:r>
      <w:r w:rsidR="008D7EFF">
        <w:rPr>
          <w:rFonts w:ascii="Cambria"/>
          <w:color w:val="auto"/>
        </w:rPr>
        <w:t>)</w:t>
      </w:r>
      <w:r w:rsidRPr="008B1574">
        <w:rPr>
          <w:rFonts w:ascii="Cambria"/>
          <w:color w:val="auto"/>
        </w:rPr>
        <w:t>.  It is important to note administrators and teachers do not know how their school performed on the API Index until late into the summer or the start of the following school year (the 2012-2013 school year, in our case). Thus, while our performance data and climate variables were obtained in the same school year, it was not possible that teachers</w:t>
      </w:r>
      <w:r w:rsidRPr="008B1574">
        <w:rPr>
          <w:rFonts w:hAnsi="Cambria"/>
          <w:color w:val="auto"/>
        </w:rPr>
        <w:t>’</w:t>
      </w:r>
      <w:r w:rsidRPr="008B1574">
        <w:rPr>
          <w:rFonts w:hAnsi="Cambria"/>
          <w:color w:val="auto"/>
        </w:rPr>
        <w:t xml:space="preserve"> </w:t>
      </w:r>
      <w:r w:rsidRPr="008B1574">
        <w:rPr>
          <w:rFonts w:ascii="Cambria"/>
          <w:iCs/>
          <w:color w:val="auto"/>
        </w:rPr>
        <w:t>knowledge</w:t>
      </w:r>
      <w:r w:rsidRPr="008B1574">
        <w:rPr>
          <w:rFonts w:ascii="Cambria"/>
          <w:color w:val="auto"/>
        </w:rPr>
        <w:t xml:space="preserve"> of how their school performed in 2012 affected their perceptions of school climate. </w:t>
      </w:r>
    </w:p>
    <w:p w14:paraId="1C3BB937" w14:textId="0EAF8629" w:rsidR="00143190" w:rsidRPr="008B1574" w:rsidRDefault="00143190" w:rsidP="008B1574">
      <w:pPr>
        <w:pStyle w:val="Default"/>
        <w:spacing w:before="60"/>
        <w:ind w:right="720" w:firstLine="720"/>
        <w:rPr>
          <w:rFonts w:ascii="Cambria" w:eastAsia="Cambria" w:hAnsi="Cambria" w:cs="Cambria"/>
          <w:color w:val="auto"/>
        </w:rPr>
      </w:pPr>
      <w:r w:rsidRPr="008B1574">
        <w:rPr>
          <w:rFonts w:ascii="Cambria"/>
          <w:b/>
          <w:bCs/>
          <w:color w:val="auto"/>
        </w:rPr>
        <w:t>Controls.</w:t>
      </w:r>
      <w:r w:rsidRPr="008B1574">
        <w:rPr>
          <w:rFonts w:ascii="Cambria"/>
          <w:i/>
          <w:iCs/>
          <w:color w:val="auto"/>
        </w:rPr>
        <w:t xml:space="preserve"> </w:t>
      </w:r>
      <w:r w:rsidRPr="008B1574">
        <w:rPr>
          <w:rFonts w:ascii="Cambria"/>
          <w:color w:val="auto"/>
        </w:rPr>
        <w:t xml:space="preserve">We control for socio-economic disadvantage (SED) </w:t>
      </w:r>
      <w:r w:rsidR="00744EF3">
        <w:rPr>
          <w:rFonts w:ascii="Cambria"/>
          <w:color w:val="auto"/>
        </w:rPr>
        <w:t>using</w:t>
      </w:r>
      <w:r w:rsidRPr="008B1574">
        <w:rPr>
          <w:rFonts w:ascii="Cambria"/>
          <w:color w:val="auto"/>
        </w:rPr>
        <w:t xml:space="preserve"> the percentage of students in the school who are on reduced or free lunch in the 2011-2012 school year. Thus, higher numbers for this variable correspond with a greater percentage of socio-economically disadvantaged students in the school. We controlled for school size (the number of full time teachers employed at the site), since larger schools may have more resources on hand (e.g., more personnel to devote to student issues; more financial resources)</w:t>
      </w:r>
      <w:r w:rsidR="008D7EFF">
        <w:rPr>
          <w:rFonts w:ascii="Cambria"/>
          <w:color w:val="auto"/>
        </w:rPr>
        <w:t>. In predicting API performance in 2012, w</w:t>
      </w:r>
      <w:r w:rsidRPr="008B1574">
        <w:rPr>
          <w:rFonts w:ascii="Cambria"/>
          <w:color w:val="auto"/>
        </w:rPr>
        <w:t xml:space="preserve">e also controlled for </w:t>
      </w:r>
      <w:r w:rsidR="008D7EFF">
        <w:rPr>
          <w:rFonts w:ascii="Cambria"/>
          <w:color w:val="auto"/>
        </w:rPr>
        <w:t>the</w:t>
      </w:r>
      <w:r w:rsidR="008D7EFF" w:rsidRPr="008B1574">
        <w:rPr>
          <w:rFonts w:ascii="Cambria"/>
          <w:color w:val="auto"/>
        </w:rPr>
        <w:t xml:space="preserve"> </w:t>
      </w:r>
      <w:r w:rsidRPr="008B1574">
        <w:rPr>
          <w:rFonts w:ascii="Cambria"/>
          <w:color w:val="auto"/>
        </w:rPr>
        <w:t>API score</w:t>
      </w:r>
      <w:r w:rsidR="008D7EFF">
        <w:rPr>
          <w:rFonts w:ascii="Cambria"/>
          <w:color w:val="auto"/>
        </w:rPr>
        <w:t xml:space="preserve"> from the prior year (2011)</w:t>
      </w:r>
      <w:r w:rsidRPr="008B1574">
        <w:rPr>
          <w:rFonts w:ascii="Cambria"/>
          <w:color w:val="auto"/>
        </w:rPr>
        <w:t xml:space="preserve">. </w:t>
      </w:r>
    </w:p>
    <w:p w14:paraId="569A4C71" w14:textId="7DFB1103" w:rsidR="00143190" w:rsidRPr="0033622B" w:rsidRDefault="00143190" w:rsidP="008B1574">
      <w:pPr>
        <w:pStyle w:val="Heading3"/>
        <w:rPr>
          <w:rFonts w:eastAsia="Book Antiqua" w:cs="Book Antiqua"/>
          <w:b w:val="0"/>
          <w:bCs w:val="0"/>
          <w:u w:val="none"/>
        </w:rPr>
      </w:pPr>
      <w:r w:rsidRPr="0033622B">
        <w:rPr>
          <w:u w:val="none"/>
          <w:lang w:val="de-DE"/>
        </w:rPr>
        <w:t>Findings</w:t>
      </w:r>
    </w:p>
    <w:p w14:paraId="01030D33" w14:textId="59C738A4" w:rsidR="00143190" w:rsidRDefault="00143190" w:rsidP="008B1574">
      <w:pPr>
        <w:pStyle w:val="Default"/>
        <w:spacing w:before="60"/>
        <w:ind w:right="720" w:firstLine="720"/>
        <w:rPr>
          <w:rFonts w:ascii="Cambria"/>
          <w:color w:val="auto"/>
        </w:rPr>
      </w:pPr>
      <w:r w:rsidRPr="008B1574">
        <w:rPr>
          <w:rFonts w:ascii="Cambria"/>
          <w:color w:val="auto"/>
        </w:rPr>
        <w:t>We provide d</w:t>
      </w:r>
      <w:r w:rsidR="009A2F00">
        <w:rPr>
          <w:rFonts w:ascii="Cambria"/>
          <w:color w:val="auto"/>
        </w:rPr>
        <w:t xml:space="preserve">escriptive statistics in </w:t>
      </w:r>
      <w:r w:rsidR="00E22431">
        <w:rPr>
          <w:rFonts w:ascii="Cambria"/>
          <w:color w:val="auto"/>
        </w:rPr>
        <w:t>Exhibit</w:t>
      </w:r>
      <w:r w:rsidR="009A2F00">
        <w:rPr>
          <w:rFonts w:ascii="Cambria"/>
          <w:color w:val="auto"/>
        </w:rPr>
        <w:t xml:space="preserve"> 2</w:t>
      </w:r>
      <w:r w:rsidRPr="008B1574">
        <w:rPr>
          <w:rFonts w:ascii="Cambria"/>
          <w:color w:val="auto"/>
        </w:rPr>
        <w:t xml:space="preserve"> and b</w:t>
      </w:r>
      <w:r w:rsidR="00DB24E9">
        <w:rPr>
          <w:rFonts w:ascii="Cambria"/>
          <w:color w:val="auto"/>
        </w:rPr>
        <w:t xml:space="preserve">ivariate correlations in </w:t>
      </w:r>
      <w:r w:rsidR="00E22431">
        <w:rPr>
          <w:rFonts w:ascii="Cambria"/>
          <w:color w:val="auto"/>
        </w:rPr>
        <w:t>Exhibit</w:t>
      </w:r>
      <w:r w:rsidR="00DB24E9">
        <w:rPr>
          <w:rFonts w:ascii="Cambria"/>
          <w:color w:val="auto"/>
        </w:rPr>
        <w:t xml:space="preserve"> 4</w:t>
      </w:r>
      <w:r w:rsidRPr="008B1574">
        <w:rPr>
          <w:rFonts w:ascii="Cambria"/>
          <w:color w:val="auto"/>
        </w:rPr>
        <w:t>.  In the year our study was carried out, school API scores ranged from 740 to 967 (Mean: 849; SD: 66), while the percentage of students in poverty ranged from 13% to 100% (Mean: 53; SD: 28). Collaborative was the best represented community type (Mean: 41), followed by Bureaucratic  (Mean: 36), Traditional (Mean: 20) and F</w:t>
      </w:r>
      <w:r w:rsidR="009A2F00">
        <w:rPr>
          <w:rFonts w:ascii="Cambria"/>
          <w:color w:val="auto"/>
        </w:rPr>
        <w:t xml:space="preserve">ragmented (Mean: 13). In </w:t>
      </w:r>
      <w:r w:rsidR="00E22431">
        <w:rPr>
          <w:rFonts w:ascii="Cambria"/>
          <w:color w:val="auto"/>
        </w:rPr>
        <w:t>Exhibit</w:t>
      </w:r>
      <w:r w:rsidR="009A2F00">
        <w:rPr>
          <w:rFonts w:ascii="Cambria"/>
          <w:color w:val="auto"/>
        </w:rPr>
        <w:t xml:space="preserve"> 3</w:t>
      </w:r>
      <w:r w:rsidRPr="008B1574">
        <w:rPr>
          <w:rFonts w:ascii="Cambria"/>
          <w:color w:val="auto"/>
        </w:rPr>
        <w:t>, the correlation between API score and 2011 and 2012 is positive and very strong, suggesting a high level of consistency in school performance from year to year. T</w:t>
      </w:r>
      <w:r w:rsidR="00656AAA" w:rsidRPr="008B1574">
        <w:rPr>
          <w:rFonts w:ascii="Cambria"/>
          <w:color w:val="auto"/>
        </w:rPr>
        <w:t xml:space="preserve">he percentage of students </w:t>
      </w:r>
      <w:r w:rsidR="002177C2" w:rsidRPr="008B1574">
        <w:rPr>
          <w:rFonts w:ascii="Cambria"/>
          <w:color w:val="auto"/>
        </w:rPr>
        <w:t xml:space="preserve">who were </w:t>
      </w:r>
      <w:r w:rsidR="00656AAA" w:rsidRPr="008B1574">
        <w:rPr>
          <w:rFonts w:ascii="Cambria"/>
          <w:color w:val="auto"/>
        </w:rPr>
        <w:t>socio</w:t>
      </w:r>
      <w:r w:rsidRPr="008B1574">
        <w:rPr>
          <w:rFonts w:ascii="Cambria"/>
          <w:color w:val="auto"/>
        </w:rPr>
        <w:t xml:space="preserve">economically disadvantaged shows a strong, negative bivariate association with school API score. The Traditional, and Fragmented community types show strong positive associations with one another and negative associations to the Collaborative and Bureaucratic community types. The bivariate association between Collaborative and Bureaucratic community is positive but not statistically significant. </w:t>
      </w:r>
    </w:p>
    <w:p w14:paraId="02DB6CEE" w14:textId="77777777" w:rsidR="00546ED0" w:rsidRPr="00485AFF" w:rsidRDefault="00546ED0" w:rsidP="00546ED0">
      <w:pPr>
        <w:pStyle w:val="Default"/>
        <w:spacing w:before="60"/>
        <w:ind w:right="720" w:firstLine="720"/>
        <w:rPr>
          <w:rFonts w:ascii="Cambria" w:eastAsia="Cambria" w:hAnsi="Cambria" w:cs="Cambria"/>
          <w:color w:val="auto"/>
        </w:rPr>
      </w:pPr>
    </w:p>
    <w:p w14:paraId="36EE85EF" w14:textId="62D3E6F1" w:rsidR="00546ED0" w:rsidRDefault="009A2F00" w:rsidP="00546ED0">
      <w:pPr>
        <w:pStyle w:val="Default"/>
        <w:spacing w:before="60"/>
        <w:ind w:right="720"/>
        <w:jc w:val="center"/>
        <w:rPr>
          <w:rFonts w:ascii="Cambria"/>
          <w:color w:val="auto"/>
        </w:rPr>
      </w:pPr>
      <w:r>
        <w:rPr>
          <w:rFonts w:ascii="Cambria"/>
          <w:color w:val="auto"/>
        </w:rPr>
        <w:t xml:space="preserve">-------Insert </w:t>
      </w:r>
      <w:r w:rsidR="00E22431">
        <w:rPr>
          <w:rFonts w:ascii="Cambria"/>
          <w:color w:val="auto"/>
        </w:rPr>
        <w:t>Exhibit</w:t>
      </w:r>
      <w:r>
        <w:rPr>
          <w:rFonts w:ascii="Cambria"/>
          <w:color w:val="auto"/>
        </w:rPr>
        <w:t>s 2, 3</w:t>
      </w:r>
      <w:r w:rsidR="00546ED0">
        <w:rPr>
          <w:rFonts w:ascii="Cambria"/>
          <w:color w:val="auto"/>
        </w:rPr>
        <w:t xml:space="preserve"> about here-------</w:t>
      </w:r>
    </w:p>
    <w:p w14:paraId="7794E063" w14:textId="77777777" w:rsidR="00546ED0" w:rsidRDefault="00546ED0" w:rsidP="00546ED0">
      <w:pPr>
        <w:pStyle w:val="Default"/>
        <w:spacing w:before="60"/>
        <w:ind w:right="720" w:firstLine="720"/>
        <w:rPr>
          <w:rFonts w:ascii="Cambria"/>
          <w:color w:val="auto"/>
        </w:rPr>
      </w:pPr>
    </w:p>
    <w:p w14:paraId="0A16197A" w14:textId="3C572C04" w:rsidR="00C81D92" w:rsidRDefault="00E22431" w:rsidP="008B1574">
      <w:pPr>
        <w:pStyle w:val="Default"/>
        <w:spacing w:before="60"/>
        <w:ind w:right="720" w:firstLine="720"/>
        <w:rPr>
          <w:rFonts w:ascii="Cambria"/>
          <w:color w:val="auto"/>
        </w:rPr>
      </w:pPr>
      <w:r>
        <w:rPr>
          <w:rFonts w:ascii="Cambria"/>
          <w:color w:val="auto"/>
        </w:rPr>
        <w:t>Exhibit</w:t>
      </w:r>
      <w:r w:rsidR="00E84F9C" w:rsidRPr="008B1574">
        <w:rPr>
          <w:rFonts w:ascii="Cambria"/>
          <w:color w:val="auto"/>
        </w:rPr>
        <w:t xml:space="preserve"> 4</w:t>
      </w:r>
      <w:r w:rsidR="00143190" w:rsidRPr="008B1574">
        <w:rPr>
          <w:rFonts w:ascii="Cambria"/>
          <w:color w:val="auto"/>
        </w:rPr>
        <w:t xml:space="preserve"> regresses API performance against the four community types. Given a high level of multi-collinearity between baseline perfor</w:t>
      </w:r>
      <w:r w:rsidR="000D7A72" w:rsidRPr="008B1574">
        <w:rPr>
          <w:rFonts w:ascii="Cambria"/>
          <w:color w:val="auto"/>
        </w:rPr>
        <w:t>mance and socio-</w:t>
      </w:r>
      <w:r w:rsidR="00143190" w:rsidRPr="008B1574">
        <w:rPr>
          <w:rFonts w:ascii="Cambria"/>
          <w:color w:val="auto"/>
        </w:rPr>
        <w:t>economic status, we ran models that included bas</w:t>
      </w:r>
      <w:r w:rsidR="00DB4CCC" w:rsidRPr="008B1574">
        <w:rPr>
          <w:rFonts w:ascii="Cambria"/>
          <w:color w:val="auto"/>
        </w:rPr>
        <w:t>eline scores and excluded socio-</w:t>
      </w:r>
      <w:r w:rsidR="00143190" w:rsidRPr="008B1574">
        <w:rPr>
          <w:rFonts w:ascii="Cambria"/>
          <w:color w:val="auto"/>
        </w:rPr>
        <w:t>economic status a</w:t>
      </w:r>
      <w:r w:rsidR="00DB4CCC" w:rsidRPr="008B1574">
        <w:rPr>
          <w:rFonts w:ascii="Cambria"/>
          <w:color w:val="auto"/>
        </w:rPr>
        <w:t>s well as models included socio-</w:t>
      </w:r>
      <w:r w:rsidR="00143190" w:rsidRPr="008B1574">
        <w:rPr>
          <w:rFonts w:ascii="Cambria"/>
          <w:color w:val="auto"/>
        </w:rPr>
        <w:t>economic status and excluded baseline scores.  The models presented below include both baseline API score and s</w:t>
      </w:r>
      <w:r w:rsidR="002E55AF" w:rsidRPr="008B1574">
        <w:rPr>
          <w:rFonts w:ascii="Cambria"/>
          <w:color w:val="auto"/>
        </w:rPr>
        <w:t>ocio-</w:t>
      </w:r>
      <w:r w:rsidR="00143190" w:rsidRPr="008B1574">
        <w:rPr>
          <w:rFonts w:ascii="Cambria"/>
          <w:color w:val="auto"/>
        </w:rPr>
        <w:t xml:space="preserve">economic status as control variables, but the direction and significance of the coefficients were </w:t>
      </w:r>
      <w:r w:rsidR="002E55AF" w:rsidRPr="008B1574">
        <w:rPr>
          <w:rFonts w:ascii="Cambria"/>
          <w:color w:val="auto"/>
        </w:rPr>
        <w:t>essentially the same across</w:t>
      </w:r>
      <w:r w:rsidR="00143190" w:rsidRPr="008B1574">
        <w:rPr>
          <w:rFonts w:ascii="Cambria"/>
          <w:color w:val="auto"/>
        </w:rPr>
        <w:t xml:space="preserve"> these different specifications. As shown i</w:t>
      </w:r>
      <w:r w:rsidR="000D7A72" w:rsidRPr="008B1574">
        <w:rPr>
          <w:rFonts w:ascii="Cambria"/>
          <w:color w:val="auto"/>
        </w:rPr>
        <w:t>n Model 1,  baseline API, socio-</w:t>
      </w:r>
      <w:r w:rsidR="00143190" w:rsidRPr="008B1574">
        <w:rPr>
          <w:rFonts w:ascii="Cambria"/>
          <w:color w:val="auto"/>
        </w:rPr>
        <w:t xml:space="preserve">economic status, and school size </w:t>
      </w:r>
      <w:r w:rsidR="000D7A72" w:rsidRPr="008B1574">
        <w:rPr>
          <w:rFonts w:ascii="Cambria"/>
          <w:color w:val="auto"/>
        </w:rPr>
        <w:t xml:space="preserve">are strongly associated </w:t>
      </w:r>
      <w:r w:rsidR="00143190" w:rsidRPr="008B1574">
        <w:rPr>
          <w:rFonts w:ascii="Cambria"/>
          <w:color w:val="auto"/>
        </w:rPr>
        <w:t xml:space="preserve">with API scores in expected directions and together explain roughly 96% of the variance in API. Models 2 through 5 introduce the four community type variables one-by-one. We find a </w:t>
      </w:r>
      <w:r w:rsidR="0033320E">
        <w:rPr>
          <w:rFonts w:ascii="Cambria"/>
          <w:color w:val="auto"/>
        </w:rPr>
        <w:t>weakly significant positive</w:t>
      </w:r>
      <w:r w:rsidR="0033320E" w:rsidRPr="008B1574">
        <w:rPr>
          <w:rFonts w:ascii="Cambria"/>
          <w:color w:val="auto"/>
        </w:rPr>
        <w:t xml:space="preserve"> </w:t>
      </w:r>
      <w:r w:rsidR="00143190" w:rsidRPr="008B1574">
        <w:rPr>
          <w:rFonts w:ascii="Cambria"/>
          <w:color w:val="auto"/>
        </w:rPr>
        <w:t xml:space="preserve">association between Bureaucratic community and school API score (Model 2). As illustrated in Models 3 and 4, the Fragmented and Traditional communities both show </w:t>
      </w:r>
      <w:r w:rsidR="0033320E">
        <w:rPr>
          <w:rFonts w:ascii="Cambria"/>
          <w:color w:val="auto"/>
        </w:rPr>
        <w:t xml:space="preserve">strongly significant </w:t>
      </w:r>
      <w:r w:rsidR="00143190" w:rsidRPr="008B1574">
        <w:rPr>
          <w:rFonts w:ascii="Cambria"/>
          <w:color w:val="auto"/>
        </w:rPr>
        <w:t xml:space="preserve">negative associations with school API score. The Collaborative type, introduced in Model 5, shows a </w:t>
      </w:r>
      <w:r w:rsidR="0033320E">
        <w:rPr>
          <w:rFonts w:ascii="Cambria"/>
          <w:color w:val="auto"/>
        </w:rPr>
        <w:t xml:space="preserve">strongly </w:t>
      </w:r>
      <w:r w:rsidR="00143190" w:rsidRPr="008B1574">
        <w:rPr>
          <w:rFonts w:ascii="Cambria"/>
          <w:color w:val="auto"/>
        </w:rPr>
        <w:t>significant positive association with API score (p &lt; .0</w:t>
      </w:r>
      <w:r w:rsidR="0033320E">
        <w:rPr>
          <w:rFonts w:ascii="Cambria"/>
          <w:color w:val="auto"/>
        </w:rPr>
        <w:t>1</w:t>
      </w:r>
      <w:r w:rsidR="00143190" w:rsidRPr="008B1574">
        <w:rPr>
          <w:rFonts w:ascii="Cambria"/>
          <w:color w:val="auto"/>
        </w:rPr>
        <w:t>).</w:t>
      </w:r>
      <w:r w:rsidR="00C81D92">
        <w:rPr>
          <w:rFonts w:ascii="Cambria"/>
          <w:color w:val="auto"/>
        </w:rPr>
        <w:t xml:space="preserve"> When all four types of community are included in the same model (Model 6), the Traditionalistic and Collaborative ones preserve moderate explanatory power.</w:t>
      </w:r>
    </w:p>
    <w:p w14:paraId="2BC044A4" w14:textId="77777777" w:rsidR="00C81D92" w:rsidRPr="008B1574" w:rsidRDefault="00C81D92" w:rsidP="008B1574">
      <w:pPr>
        <w:pStyle w:val="Default"/>
        <w:spacing w:before="60"/>
        <w:ind w:right="720" w:firstLine="720"/>
        <w:rPr>
          <w:rFonts w:ascii="Cambria" w:eastAsia="Cambria" w:hAnsi="Cambria" w:cs="Cambria"/>
        </w:rPr>
      </w:pPr>
    </w:p>
    <w:p w14:paraId="7AC0A2D7" w14:textId="481A2375" w:rsidR="007004C4" w:rsidRDefault="00E84F9C" w:rsidP="007004C4">
      <w:pPr>
        <w:pStyle w:val="Default"/>
        <w:spacing w:before="60"/>
        <w:ind w:right="720"/>
        <w:jc w:val="center"/>
        <w:rPr>
          <w:rFonts w:ascii="Cambria"/>
          <w:color w:val="auto"/>
        </w:rPr>
      </w:pPr>
      <w:r>
        <w:rPr>
          <w:rFonts w:ascii="Cambria"/>
          <w:color w:val="auto"/>
        </w:rPr>
        <w:t xml:space="preserve">-------Insert </w:t>
      </w:r>
      <w:r w:rsidR="00E22431">
        <w:rPr>
          <w:rFonts w:ascii="Cambria"/>
          <w:color w:val="auto"/>
        </w:rPr>
        <w:t>Exhibit</w:t>
      </w:r>
      <w:r>
        <w:rPr>
          <w:rFonts w:ascii="Cambria"/>
          <w:color w:val="auto"/>
        </w:rPr>
        <w:t xml:space="preserve"> 4</w:t>
      </w:r>
      <w:r w:rsidR="007004C4">
        <w:rPr>
          <w:rFonts w:ascii="Cambria"/>
          <w:color w:val="auto"/>
        </w:rPr>
        <w:t xml:space="preserve"> about here-------</w:t>
      </w:r>
    </w:p>
    <w:p w14:paraId="45D232EB" w14:textId="00217E99" w:rsidR="001341CE" w:rsidRPr="00385A21" w:rsidRDefault="001341CE" w:rsidP="000D2B23">
      <w:pPr>
        <w:ind w:firstLine="0"/>
        <w:jc w:val="center"/>
      </w:pPr>
    </w:p>
    <w:p w14:paraId="2BF82F99" w14:textId="7FEE8B69" w:rsidR="001341CE" w:rsidRDefault="001341CE" w:rsidP="008B1574">
      <w:r w:rsidRPr="00385A21">
        <w:t>Digging further, we can examine the specific role of each of the items composing our community types</w:t>
      </w:r>
      <w:r w:rsidR="00B158B1">
        <w:t xml:space="preserve">. </w:t>
      </w:r>
      <w:r w:rsidR="00DA6101">
        <w:t>Exhibit 5 reveals that all the items composing each of the Community types have similar effects in direction and in approximate magnitude.</w:t>
      </w:r>
    </w:p>
    <w:p w14:paraId="737A82A4" w14:textId="77777777" w:rsidR="007004C4" w:rsidRPr="00485AFF" w:rsidRDefault="007004C4" w:rsidP="007004C4">
      <w:pPr>
        <w:pStyle w:val="Default"/>
        <w:spacing w:before="60"/>
        <w:ind w:right="720" w:firstLine="720"/>
        <w:rPr>
          <w:rFonts w:ascii="Cambria" w:eastAsia="Cambria" w:hAnsi="Cambria" w:cs="Cambria"/>
          <w:color w:val="auto"/>
        </w:rPr>
      </w:pPr>
    </w:p>
    <w:p w14:paraId="234C6BC1" w14:textId="7C70DD9F" w:rsidR="007004C4" w:rsidRDefault="007004C4" w:rsidP="008B1574">
      <w:pPr>
        <w:pStyle w:val="Default"/>
        <w:spacing w:before="60"/>
        <w:ind w:right="720"/>
        <w:jc w:val="center"/>
        <w:rPr>
          <w:rFonts w:ascii="Cambria"/>
          <w:color w:val="auto"/>
        </w:rPr>
      </w:pPr>
      <w:r>
        <w:rPr>
          <w:rFonts w:ascii="Cambria"/>
          <w:color w:val="auto"/>
        </w:rPr>
        <w:t xml:space="preserve">-------Insert </w:t>
      </w:r>
      <w:r w:rsidR="00E22431">
        <w:rPr>
          <w:rFonts w:ascii="Cambria"/>
          <w:color w:val="auto"/>
        </w:rPr>
        <w:t>Exhibit</w:t>
      </w:r>
      <w:r>
        <w:rPr>
          <w:rFonts w:ascii="Cambria"/>
          <w:color w:val="auto"/>
        </w:rPr>
        <w:t xml:space="preserve"> </w:t>
      </w:r>
      <w:r w:rsidR="00E84F9C">
        <w:rPr>
          <w:rFonts w:ascii="Cambria"/>
          <w:color w:val="auto"/>
        </w:rPr>
        <w:t>5</w:t>
      </w:r>
      <w:r>
        <w:rPr>
          <w:rFonts w:ascii="Cambria"/>
          <w:color w:val="auto"/>
        </w:rPr>
        <w:t xml:space="preserve"> about here-------</w:t>
      </w:r>
    </w:p>
    <w:p w14:paraId="6D4E64B6" w14:textId="77777777" w:rsidR="007004C4" w:rsidRPr="00385A21" w:rsidRDefault="007004C4" w:rsidP="008B1574"/>
    <w:p w14:paraId="33228FEA" w14:textId="3D8C09D3" w:rsidR="00A956D5" w:rsidRDefault="00A956D5" w:rsidP="008B1574">
      <w:pPr>
        <w:pStyle w:val="Heading2"/>
      </w:pPr>
      <w:r>
        <w:t xml:space="preserve">Conclusion: </w:t>
      </w:r>
      <w:r w:rsidR="00FB58BB" w:rsidRPr="00385A21">
        <w:t>collaborative community among professionals</w:t>
      </w:r>
      <w:r w:rsidR="00D05008">
        <w:t xml:space="preserve"> – promise and obstacles</w:t>
      </w:r>
    </w:p>
    <w:p w14:paraId="7FD0B89A" w14:textId="3632EA90" w:rsidR="00A442F1" w:rsidRPr="00385A21" w:rsidRDefault="006A4112" w:rsidP="00A442F1">
      <w:pPr>
        <w:rPr>
          <w:lang w:eastAsia="zh-TW"/>
        </w:rPr>
      </w:pPr>
      <w:r>
        <w:rPr>
          <w:lang w:eastAsia="zh-TW"/>
        </w:rPr>
        <w:t xml:space="preserve">Our </w:t>
      </w:r>
      <w:r w:rsidR="00A956D5">
        <w:rPr>
          <w:lang w:eastAsia="zh-TW"/>
        </w:rPr>
        <w:t xml:space="preserve">survey results </w:t>
      </w:r>
      <w:r w:rsidR="00DA6101">
        <w:rPr>
          <w:lang w:eastAsia="zh-TW"/>
        </w:rPr>
        <w:t xml:space="preserve">for teachers </w:t>
      </w:r>
      <w:r>
        <w:rPr>
          <w:lang w:eastAsia="zh-TW"/>
        </w:rPr>
        <w:t xml:space="preserve">support the </w:t>
      </w:r>
      <w:r w:rsidR="00A956D5">
        <w:rPr>
          <w:lang w:eastAsia="zh-TW"/>
        </w:rPr>
        <w:t xml:space="preserve">theoretical </w:t>
      </w:r>
      <w:r>
        <w:rPr>
          <w:lang w:eastAsia="zh-TW"/>
        </w:rPr>
        <w:t>claim for the value of collaborative community</w:t>
      </w:r>
      <w:r w:rsidR="00D05008">
        <w:rPr>
          <w:lang w:eastAsia="zh-TW"/>
        </w:rPr>
        <w:t xml:space="preserve"> in professional contexts</w:t>
      </w:r>
      <w:r>
        <w:rPr>
          <w:lang w:eastAsia="zh-TW"/>
        </w:rPr>
        <w:t xml:space="preserve">. </w:t>
      </w:r>
      <w:r w:rsidR="00A442F1" w:rsidRPr="00385A21">
        <w:rPr>
          <w:lang w:eastAsia="zh-TW"/>
        </w:rPr>
        <w:t>We should not</w:t>
      </w:r>
      <w:r>
        <w:rPr>
          <w:lang w:eastAsia="zh-TW"/>
        </w:rPr>
        <w:t>, however,</w:t>
      </w:r>
      <w:r w:rsidR="00A442F1" w:rsidRPr="00385A21">
        <w:rPr>
          <w:lang w:eastAsia="zh-TW"/>
        </w:rPr>
        <w:t xml:space="preserve"> underestimate the difficulties facing the propagation of this new form of professional organization. </w:t>
      </w:r>
      <w:r w:rsidR="00D34523" w:rsidRPr="00385A21">
        <w:rPr>
          <w:lang w:eastAsia="zh-TW"/>
        </w:rPr>
        <w:t>On the one hand, t</w:t>
      </w:r>
      <w:r w:rsidR="00A442F1" w:rsidRPr="00385A21">
        <w:rPr>
          <w:lang w:eastAsia="zh-TW"/>
        </w:rPr>
        <w:t xml:space="preserve">he </w:t>
      </w:r>
      <w:r w:rsidR="00D44F04" w:rsidRPr="00385A21">
        <w:rPr>
          <w:lang w:eastAsia="zh-TW"/>
        </w:rPr>
        <w:t xml:space="preserve">continuing </w:t>
      </w:r>
      <w:r w:rsidR="00A442F1" w:rsidRPr="00385A21">
        <w:rPr>
          <w:lang w:eastAsia="zh-TW"/>
        </w:rPr>
        <w:t xml:space="preserve">ethos and structures of autonomy among the liberal professions create a powerful counterweight to any move toward the broader and denser interdependencies characteristic of collaborative community. </w:t>
      </w:r>
      <w:r w:rsidR="00D44F04" w:rsidRPr="00385A21">
        <w:rPr>
          <w:lang w:eastAsia="zh-TW"/>
        </w:rPr>
        <w:t xml:space="preserve">On the other hand, the pressure of </w:t>
      </w:r>
      <w:r w:rsidR="0003454B" w:rsidRPr="00385A21">
        <w:rPr>
          <w:lang w:eastAsia="zh-TW"/>
        </w:rPr>
        <w:t>instrumental</w:t>
      </w:r>
      <w:r w:rsidR="00D44F04" w:rsidRPr="00385A21">
        <w:rPr>
          <w:lang w:eastAsia="zh-TW"/>
        </w:rPr>
        <w:t xml:space="preserve"> self-interest creates a powerful counterweight to any effort to prioritize </w:t>
      </w:r>
      <w:r w:rsidR="0003454B" w:rsidRPr="00385A21">
        <w:rPr>
          <w:lang w:eastAsia="zh-TW"/>
        </w:rPr>
        <w:t>higher social purposes</w:t>
      </w:r>
      <w:r w:rsidR="00D44F04" w:rsidRPr="00385A21">
        <w:rPr>
          <w:lang w:eastAsia="zh-TW"/>
        </w:rPr>
        <w:t xml:space="preserve">. </w:t>
      </w:r>
      <w:r w:rsidR="00A442F1" w:rsidRPr="00385A21">
        <w:rPr>
          <w:lang w:eastAsia="zh-TW"/>
        </w:rPr>
        <w:t xml:space="preserve">Leape and Berwick </w:t>
      </w:r>
      <w:r w:rsidR="005C1B41" w:rsidRPr="00385A21">
        <w:rPr>
          <w:lang w:eastAsia="zh-TW"/>
        </w:rPr>
        <w:t xml:space="preserve"> </w:t>
      </w:r>
      <w:r w:rsidR="005C1B41" w:rsidRPr="00A956D5">
        <w:rPr>
          <w:lang w:eastAsia="zh-TW"/>
        </w:rPr>
        <w:fldChar w:fldCharType="begin"/>
      </w:r>
      <w:r w:rsidR="006212D3" w:rsidRPr="00385A21">
        <w:rPr>
          <w:lang w:eastAsia="zh-TW"/>
        </w:rPr>
        <w:instrText xml:space="preserve"> ADDIN EN.CITE &lt;EndNote&gt;&lt;Cite ExcludeAuth="1"&gt;&lt;Author&gt;Leape&lt;/Author&gt;&lt;Year&gt;2005&lt;/Year&gt;&lt;RecNum&gt;10208&lt;/RecNum&gt;&lt;DisplayText&gt;(&lt;style size="11"&gt;2005&lt;/style&gt;)&lt;/DisplayText&gt;&lt;record&gt;&lt;rec-number&gt;10208&lt;/rec-number&gt;&lt;foreign-keys&gt;&lt;key app="EN" db-id="e5vdw9dwdxspdaedftkv5dwba0p9xzdrsdtt" timestamp="0"&gt;10208&lt;/key&gt;&lt;/foreign-keys&gt;&lt;ref-type name="Journal Article"&gt;17&lt;/ref-type&gt;&lt;contributors&gt;&lt;authors&gt;&lt;author&gt;&lt;style face="normal" font="default" size="11"&gt;Leape, L.L.&lt;/style&gt;&lt;/author&gt;&lt;author&gt;&lt;style face="normal" font="default" size="11"&gt;D.M. Berwick&lt;/style&gt;&lt;/author&gt;&lt;/authors&gt;&lt;/contributors&gt;&lt;titles&gt;&lt;title&gt;&lt;style face="normal" font="default" size="11"&gt;Five years after ‘To Err is Human’: What have we learned?&lt;/style&gt;&lt;/title&gt;&lt;secondary-title&gt;&lt;style face="normal" font="default" size="11"&gt;JAMA&lt;/style&gt;&lt;/secondary-title&gt;&lt;/titles&gt;&lt;periodical&gt;&lt;full-title&gt;JAMA&lt;/full-title&gt;&lt;abbr-1&gt;JAMA&lt;/abbr-1&gt;&lt;abbr-2&gt;JAMA&lt;/abbr-2&gt;&lt;/periodical&gt;&lt;pages&gt;&lt;style face="normal" font="default" size="11"&gt;2384-2390&lt;/style&gt;&lt;/pages&gt;&lt;volume&gt;&lt;style face="normal" font="default" size="11"&gt;293&lt;/style&gt;&lt;/volume&gt;&lt;number&gt;&lt;style face="normal" font="default" size="11"&gt;19&lt;/style&gt;&lt;/number&gt;&lt;dates&gt;&lt;year&gt;&lt;style face="normal" font="default" size="11"&gt;2005&lt;/style&gt;&lt;/year&gt;&lt;/dates&gt;&lt;urls&gt;&lt;/urls&gt;&lt;/record&gt;&lt;/Cite&gt;&lt;/EndNote&gt;</w:instrText>
      </w:r>
      <w:r w:rsidR="005C1B41" w:rsidRPr="00A956D5">
        <w:rPr>
          <w:lang w:eastAsia="zh-TW"/>
        </w:rPr>
        <w:fldChar w:fldCharType="separate"/>
      </w:r>
      <w:r w:rsidR="00D34523" w:rsidRPr="00385A21">
        <w:rPr>
          <w:noProof/>
          <w:lang w:eastAsia="zh-TW"/>
        </w:rPr>
        <w:t>(</w:t>
      </w:r>
      <w:hyperlink w:anchor="_ENREF_34" w:tooltip="Leape, 2005 #10208" w:history="1">
        <w:r w:rsidR="00555ACC" w:rsidRPr="00385A21">
          <w:rPr>
            <w:noProof/>
            <w:lang w:eastAsia="zh-TW"/>
          </w:rPr>
          <w:t>2005</w:t>
        </w:r>
      </w:hyperlink>
      <w:r w:rsidR="00D34523" w:rsidRPr="00385A21">
        <w:rPr>
          <w:noProof/>
          <w:lang w:eastAsia="zh-TW"/>
        </w:rPr>
        <w:t>)</w:t>
      </w:r>
      <w:r w:rsidR="005C1B41" w:rsidRPr="00A956D5">
        <w:rPr>
          <w:lang w:eastAsia="zh-TW"/>
        </w:rPr>
        <w:fldChar w:fldCharType="end"/>
      </w:r>
      <w:r w:rsidR="005C1B41" w:rsidRPr="00385A21">
        <w:rPr>
          <w:lang w:eastAsia="zh-TW"/>
        </w:rPr>
        <w:t xml:space="preserve"> </w:t>
      </w:r>
      <w:r w:rsidR="00A442F1" w:rsidRPr="00385A21">
        <w:rPr>
          <w:lang w:eastAsia="zh-TW"/>
        </w:rPr>
        <w:t xml:space="preserve">analyze the multiple factors that explain why progress on quality in medicine has been so slow in recent years, and highlight the role of the culture of medicine and its “tenacious commitment to individual, professional autonomy” (p. 2387) as a “daunting barrier to creating the habits and beliefs that a safe culture requires” (p. 2387). Indeed, even when the appropriate formal </w:t>
      </w:r>
      <w:r w:rsidR="007E2B7D" w:rsidRPr="00385A21">
        <w:rPr>
          <w:lang w:eastAsia="zh-TW"/>
        </w:rPr>
        <w:t xml:space="preserve">organizational </w:t>
      </w:r>
      <w:r w:rsidR="00A442F1" w:rsidRPr="00385A21">
        <w:rPr>
          <w:lang w:eastAsia="zh-TW"/>
        </w:rPr>
        <w:t xml:space="preserve">structures are in place, the new models face deep resistance: </w:t>
      </w:r>
    </w:p>
    <w:p w14:paraId="587CADD0" w14:textId="31FAF9F2" w:rsidR="00F035B9" w:rsidRDefault="00A442F1" w:rsidP="00A442F1">
      <w:pPr>
        <w:pStyle w:val="Quote"/>
        <w:rPr>
          <w:i w:val="0"/>
          <w:color w:val="auto"/>
          <w:lang w:eastAsia="zh-TW"/>
        </w:rPr>
      </w:pPr>
      <w:r w:rsidRPr="008B1574">
        <w:rPr>
          <w:i w:val="0"/>
          <w:color w:val="auto"/>
          <w:sz w:val="20"/>
          <w:szCs w:val="20"/>
          <w:lang w:eastAsia="zh-TW"/>
        </w:rPr>
        <w:t>Many physicians, however, are individualistic in orientation and do not necessarily enter group arrangements very easily or comfortably. [B]uilding physician groups is a difficult process. Most of the groups visited [in this study] are not well organized—they are groups in name only. Whatever group culture does exist is often oriented to preserving this loose-knit affiliation rather than developing a stronger organization. This culture of “autonomy,” however, is not conducive to building an organization that encourages the development of physician-system integration or care management practices.</w:t>
      </w:r>
      <w:r w:rsidRPr="00385A21">
        <w:rPr>
          <w:i w:val="0"/>
          <w:color w:val="auto"/>
          <w:lang w:eastAsia="zh-TW"/>
        </w:rPr>
        <w:t xml:space="preserve"> </w:t>
      </w:r>
      <w:r w:rsidR="005C1B41" w:rsidRPr="00A956D5">
        <w:rPr>
          <w:i w:val="0"/>
          <w:color w:val="auto"/>
          <w:lang w:eastAsia="zh-TW"/>
        </w:rPr>
        <w:fldChar w:fldCharType="begin"/>
      </w:r>
      <w:r w:rsidR="00DF52FE">
        <w:rPr>
          <w:i w:val="0"/>
          <w:color w:val="auto"/>
          <w:lang w:eastAsia="zh-TW"/>
        </w:rPr>
        <w:instrText xml:space="preserve"> ADDIN EN.CITE &lt;EndNote&gt;&lt;Cite&gt;&lt;Author&gt;Gillies&lt;/Author&gt;&lt;Year&gt;2001&lt;/Year&gt;&lt;RecNum&gt;5334&lt;/RecNum&gt;&lt;Suffix&gt;: p. 100&lt;/Suffix&gt;&lt;DisplayText&gt;(Gillies et al., 2001: p. 100)&lt;/DisplayText&gt;&lt;record&gt;&lt;rec-number&gt;5334&lt;/rec-number&gt;&lt;foreign-keys&gt;&lt;key app="EN" db-id="e5vdw9dwdxspdaedftkv5dwba0p9xzdrsdtt" timestamp="0"&gt;5334&lt;/key&gt;&lt;/foreign-keys&gt;&lt;ref-type name="Journal Article"&gt;17&lt;/ref-type&gt;&lt;contributors&gt;&lt;authors&gt;&lt;author&gt;Gillies, R. R.&lt;/author&gt;&lt;author&gt;Zuckerman, H. S.&lt;/author&gt;&lt;author&gt;Burns, L. R.&lt;/author&gt;&lt;author&gt;Shortell, S. M.&lt;/author&gt;&lt;author&gt;Alexander, J. A.&lt;/author&gt;&lt;author&gt;Budetti, P. P.&lt;/author&gt;&lt;author&gt;Waters, T. M.&lt;/author&gt;&lt;/authors&gt;&lt;/contributors&gt;&lt;titles&gt;&lt;title&gt;Physician-system relationships: stumbling blocks and promising practices&lt;/title&gt;&lt;secondary-title&gt;Medical Care&lt;/secondary-title&gt;&lt;/titles&gt;&lt;periodical&gt;&lt;full-title&gt;Medical Care&lt;/full-title&gt;&lt;abbr-1&gt;Med. Care&lt;/abbr-1&gt;&lt;abbr-2&gt;Med Care&lt;/abbr-2&gt;&lt;/periodical&gt;&lt;pages&gt;I92-106.&lt;/pages&gt;&lt;volume&gt;39&lt;/volume&gt;&lt;number&gt;7 Suppl 1&lt;/number&gt;&lt;keywords&gt;&lt;keyword&gt;*Delivery of Health Care, Integrated&lt;/keyword&gt;&lt;keyword&gt;Female&lt;/keyword&gt;&lt;keyword&gt;Human&lt;/keyword&gt;&lt;keyword&gt;*Interprofessional Relations&lt;/keyword&gt;&lt;keyword&gt;Interviews&lt;/keyword&gt;&lt;keyword&gt;Male&lt;/keyword&gt;&lt;keyword&gt;*Managed Care Programs&lt;/keyword&gt;&lt;keyword&gt;Middle Age&lt;/keyword&gt;&lt;keyword&gt;*Physicians&lt;/keyword&gt;&lt;keyword&gt;Support, Non-U.S. Gov&amp;apos;t&lt;/keyword&gt;&lt;keyword&gt;United States&lt;/keyword&gt;&lt;keyword&gt;Workplace&lt;/keyword&gt;&lt;/keywords&gt;&lt;dates&gt;&lt;year&gt;2001&lt;/year&gt;&lt;/dates&gt;&lt;label&gt;21380480&lt;/label&gt;&lt;urls&gt;&lt;/urls&gt;&lt;/record&gt;&lt;/Cite&gt;&lt;/EndNote&gt;</w:instrText>
      </w:r>
      <w:r w:rsidR="005C1B41" w:rsidRPr="00A956D5">
        <w:rPr>
          <w:i w:val="0"/>
          <w:color w:val="auto"/>
          <w:lang w:eastAsia="zh-TW"/>
        </w:rPr>
        <w:fldChar w:fldCharType="separate"/>
      </w:r>
      <w:r w:rsidR="00DF52FE">
        <w:rPr>
          <w:i w:val="0"/>
          <w:noProof/>
          <w:color w:val="auto"/>
          <w:lang w:eastAsia="zh-TW"/>
        </w:rPr>
        <w:t>(</w:t>
      </w:r>
      <w:hyperlink w:anchor="_ENREF_17" w:tooltip="Gillies, 2001 #5334" w:history="1">
        <w:r w:rsidR="00555ACC">
          <w:rPr>
            <w:i w:val="0"/>
            <w:noProof/>
            <w:color w:val="auto"/>
            <w:lang w:eastAsia="zh-TW"/>
          </w:rPr>
          <w:t>Gillies et al., 2001: p. 100</w:t>
        </w:r>
      </w:hyperlink>
      <w:r w:rsidR="00DF52FE">
        <w:rPr>
          <w:i w:val="0"/>
          <w:noProof/>
          <w:color w:val="auto"/>
          <w:lang w:eastAsia="zh-TW"/>
        </w:rPr>
        <w:t>)</w:t>
      </w:r>
      <w:r w:rsidR="005C1B41" w:rsidRPr="00A956D5">
        <w:rPr>
          <w:i w:val="0"/>
          <w:color w:val="auto"/>
          <w:lang w:eastAsia="zh-TW"/>
        </w:rPr>
        <w:fldChar w:fldCharType="end"/>
      </w:r>
      <w:r w:rsidR="00D770C1">
        <w:rPr>
          <w:i w:val="0"/>
          <w:color w:val="auto"/>
          <w:lang w:eastAsia="zh-TW"/>
        </w:rPr>
        <w:t>.</w:t>
      </w:r>
    </w:p>
    <w:p w14:paraId="0459CACE" w14:textId="7EC1580E" w:rsidR="00F035B9" w:rsidRDefault="00F035B9" w:rsidP="00370EB7">
      <w:pPr>
        <w:ind w:firstLine="0"/>
        <w:rPr>
          <w:lang w:eastAsia="zh-TW"/>
        </w:rPr>
      </w:pPr>
      <w:r>
        <w:rPr>
          <w:lang w:eastAsia="zh-TW"/>
        </w:rPr>
        <w:t xml:space="preserve">As for teachers: </w:t>
      </w:r>
    </w:p>
    <w:p w14:paraId="77340FE9" w14:textId="272C6BF3" w:rsidR="00370EB7" w:rsidRPr="00370EB7" w:rsidRDefault="00F035B9" w:rsidP="00F77EFF">
      <w:pPr>
        <w:pStyle w:val="Quote"/>
        <w:rPr>
          <w:i w:val="0"/>
          <w:sz w:val="20"/>
          <w:szCs w:val="20"/>
          <w:lang w:eastAsia="zh-TW"/>
        </w:rPr>
      </w:pPr>
      <w:r w:rsidRPr="00370EB7">
        <w:rPr>
          <w:i w:val="0"/>
          <w:sz w:val="20"/>
          <w:szCs w:val="20"/>
          <w:lang w:eastAsia="zh-TW"/>
        </w:rPr>
        <w:t>Schoolteaching has endured largely as an assemblage of entrepreneurial individuals whose autonomy is grounded in norns of privacy and noninterference and is sustained by the very organization of teaching work. Teachers are now being pressed, invited, and cajoled into ventures in "collaboration," but the organization of their daily work often gives them scant reason for doing so. Long-standing occupational and organizational traditions, too, supply few precedents; rather, they buttress teaching as a private endeavor.</w:t>
      </w:r>
      <w:r w:rsidR="00F77EFF">
        <w:rPr>
          <w:i w:val="0"/>
          <w:sz w:val="20"/>
          <w:szCs w:val="20"/>
          <w:lang w:eastAsia="zh-TW"/>
        </w:rPr>
        <w:t xml:space="preserve"> </w:t>
      </w:r>
      <w:r w:rsidR="00F77EFF">
        <w:rPr>
          <w:i w:val="0"/>
          <w:sz w:val="20"/>
          <w:szCs w:val="20"/>
          <w:lang w:eastAsia="zh-TW"/>
        </w:rPr>
        <w:fldChar w:fldCharType="begin"/>
      </w:r>
      <w:r w:rsidR="00F77EFF">
        <w:rPr>
          <w:i w:val="0"/>
          <w:sz w:val="20"/>
          <w:szCs w:val="20"/>
          <w:lang w:eastAsia="zh-TW"/>
        </w:rPr>
        <w:instrText xml:space="preserve"> ADDIN EN.CITE &lt;EndNote&gt;&lt;Cite&gt;&lt;Author&gt;Little&lt;/Author&gt;&lt;Year&gt;1990&lt;/Year&gt;&lt;RecNum&gt;15421&lt;/RecNum&gt;&lt;Suffix&gt;: p. 530&lt;/Suffix&gt;&lt;DisplayText&gt;(Little, 1990: p. 530)&lt;/DisplayText&gt;&lt;record&gt;&lt;rec-number&gt;15421&lt;/rec-number&gt;&lt;foreign-keys&gt;&lt;key app="EN" db-id="e5vdw9dwdxspdaedftkv5dwba0p9xzdrsdtt" timestamp="1387137410"&gt;15421&lt;/key&gt;&lt;/foreign-keys&gt;&lt;ref-type name="Journal Article"&gt;17&lt;/ref-type&gt;&lt;contributors&gt;&lt;authors&gt;&lt;author&gt;Little, Judith&lt;/author&gt;&lt;/authors&gt;&lt;/contributors&gt;&lt;titles&gt;&lt;title&gt;The persistence of privacy: Autonomy and initiative in teachers&amp;apos; professional relations&lt;/title&gt;&lt;secondary-title&gt;The Teachers College Record&lt;/secondary-title&gt;&lt;/titles&gt;&lt;periodical&gt;&lt;full-title&gt;The Teachers College Record&lt;/full-title&gt;&lt;/periodical&gt;&lt;pages&gt;509-536&lt;/pages&gt;&lt;volume&gt;91&lt;/volume&gt;&lt;number&gt;4&lt;/number&gt;&lt;dates&gt;&lt;year&gt;1990&lt;/year&gt;&lt;/dates&gt;&lt;isbn&gt;1467-9620&lt;/isbn&gt;&lt;urls&gt;&lt;/urls&gt;&lt;/record&gt;&lt;/Cite&gt;&lt;/EndNote&gt;</w:instrText>
      </w:r>
      <w:r w:rsidR="00F77EFF">
        <w:rPr>
          <w:i w:val="0"/>
          <w:sz w:val="20"/>
          <w:szCs w:val="20"/>
          <w:lang w:eastAsia="zh-TW"/>
        </w:rPr>
        <w:fldChar w:fldCharType="separate"/>
      </w:r>
      <w:r w:rsidR="00F77EFF">
        <w:rPr>
          <w:i w:val="0"/>
          <w:noProof/>
          <w:sz w:val="20"/>
          <w:szCs w:val="20"/>
          <w:lang w:eastAsia="zh-TW"/>
        </w:rPr>
        <w:t>(</w:t>
      </w:r>
      <w:hyperlink w:anchor="_ENREF_36" w:tooltip="Little, 1990 #15421" w:history="1">
        <w:r w:rsidR="00555ACC">
          <w:rPr>
            <w:i w:val="0"/>
            <w:noProof/>
            <w:sz w:val="20"/>
            <w:szCs w:val="20"/>
            <w:lang w:eastAsia="zh-TW"/>
          </w:rPr>
          <w:t>Little, 1990: p. 530</w:t>
        </w:r>
      </w:hyperlink>
      <w:r w:rsidR="00F77EFF">
        <w:rPr>
          <w:i w:val="0"/>
          <w:noProof/>
          <w:sz w:val="20"/>
          <w:szCs w:val="20"/>
          <w:lang w:eastAsia="zh-TW"/>
        </w:rPr>
        <w:t>)</w:t>
      </w:r>
      <w:r w:rsidR="00F77EFF">
        <w:rPr>
          <w:i w:val="0"/>
          <w:sz w:val="20"/>
          <w:szCs w:val="20"/>
          <w:lang w:eastAsia="zh-TW"/>
        </w:rPr>
        <w:fldChar w:fldCharType="end"/>
      </w:r>
      <w:r w:rsidR="00F77EFF">
        <w:rPr>
          <w:i w:val="0"/>
          <w:sz w:val="20"/>
          <w:szCs w:val="20"/>
          <w:lang w:eastAsia="zh-TW"/>
        </w:rPr>
        <w:t>.</w:t>
      </w:r>
    </w:p>
    <w:p w14:paraId="34AA78A3" w14:textId="421889FA" w:rsidR="00FB58BB" w:rsidRPr="00385A21" w:rsidRDefault="00A442F1" w:rsidP="00A442F1">
      <w:pPr>
        <w:rPr>
          <w:lang w:eastAsia="zh-TW"/>
        </w:rPr>
      </w:pPr>
      <w:r w:rsidRPr="00385A21">
        <w:rPr>
          <w:lang w:eastAsia="zh-TW"/>
        </w:rPr>
        <w:t xml:space="preserve">Cooper et al. </w:t>
      </w:r>
      <w:r w:rsidR="005C1B41" w:rsidRPr="00A956D5">
        <w:rPr>
          <w:lang w:eastAsia="zh-TW"/>
        </w:rPr>
        <w:fldChar w:fldCharType="begin"/>
      </w:r>
      <w:r w:rsidR="006212D3" w:rsidRPr="00385A21">
        <w:rPr>
          <w:lang w:eastAsia="zh-TW"/>
        </w:rPr>
        <w:instrText xml:space="preserve"> ADDIN EN.CITE &lt;EndNote&gt;&lt;Cite&gt;&lt;Author&gt;Cooper&lt;/Author&gt;&lt;Year&gt;1996&lt;/Year&gt;&lt;RecNum&gt;6491&lt;/RecNum&gt;&lt;DisplayText&gt;(Cooper, Hinings, Greenwood, &amp;amp; Brown, 1996)&lt;/DisplayText&gt;&lt;record&gt;&lt;rec-number&gt;6491&lt;/rec-number&gt;&lt;foreign-keys&gt;&lt;key app="EN" db-id="e5vdw9dwdxspdaedftkv5dwba0p9xzdrsdtt" timestamp="0"&gt;6491&lt;/key&gt;&lt;/foreign-keys&gt;&lt;ref-type name="Journal Article"&gt;17&lt;/ref-type&gt;&lt;contributors&gt;&lt;authors&gt;&lt;author&gt;Cooper, D.J.&lt;/author&gt;&lt;author&gt;Hinings, B.&lt;/author&gt;&lt;author&gt;Greenwood, R.&lt;/author&gt;&lt;author&gt;Brown, J.L&lt;/author&gt;&lt;/authors&gt;&lt;/contributors&gt;&lt;titles&gt;&lt;title&gt;Sedimentation and transformation in organizational change: The case of Canadian law firms&lt;/title&gt;&lt;secondary-title&gt;Organization Studies&lt;/secondary-title&gt;&lt;/titles&gt;&lt;periodical&gt;&lt;full-title&gt;Organization Studies&lt;/full-title&gt;&lt;abbr-1&gt;Organ. Stud.&lt;/abbr-1&gt;&lt;/periodical&gt;&lt;pages&gt;623-647&lt;/pages&gt;&lt;volume&gt;17&lt;/volume&gt;&lt;number&gt;4&lt;/number&gt;&lt;dates&gt;&lt;year&gt;1996&lt;/year&gt;&lt;/dates&gt;&lt;urls&gt;&lt;/urls&gt;&lt;/record&gt;&lt;/Cite&gt;&lt;/EndNote&gt;</w:instrText>
      </w:r>
      <w:r w:rsidR="005C1B41" w:rsidRPr="00A956D5">
        <w:rPr>
          <w:lang w:eastAsia="zh-TW"/>
        </w:rPr>
        <w:fldChar w:fldCharType="separate"/>
      </w:r>
      <w:r w:rsidR="005C1B41" w:rsidRPr="00385A21">
        <w:rPr>
          <w:noProof/>
          <w:lang w:eastAsia="zh-TW"/>
        </w:rPr>
        <w:t>(</w:t>
      </w:r>
      <w:hyperlink w:anchor="_ENREF_8" w:tooltip="Cooper, 1996 #6491" w:history="1">
        <w:r w:rsidR="00555ACC" w:rsidRPr="00385A21">
          <w:rPr>
            <w:noProof/>
            <w:lang w:eastAsia="zh-TW"/>
          </w:rPr>
          <w:t>Cooper, Hinings, Greenwood, &amp; Brown, 1996</w:t>
        </w:r>
      </w:hyperlink>
      <w:r w:rsidR="005C1B41" w:rsidRPr="00385A21">
        <w:rPr>
          <w:noProof/>
          <w:lang w:eastAsia="zh-TW"/>
        </w:rPr>
        <w:t>)</w:t>
      </w:r>
      <w:r w:rsidR="005C1B41" w:rsidRPr="00A956D5">
        <w:rPr>
          <w:lang w:eastAsia="zh-TW"/>
        </w:rPr>
        <w:fldChar w:fldCharType="end"/>
      </w:r>
      <w:r w:rsidR="005C1B41" w:rsidRPr="00385A21">
        <w:rPr>
          <w:lang w:eastAsia="zh-TW"/>
        </w:rPr>
        <w:t xml:space="preserve"> </w:t>
      </w:r>
      <w:r w:rsidRPr="00385A21">
        <w:rPr>
          <w:lang w:eastAsia="zh-TW"/>
        </w:rPr>
        <w:t xml:space="preserve">delineate the complex dynamics of change in the presence of sedimented organizational archetypes and active resistance. The professional categories whose market and political positions are most entrenched—such as specialist doctors—can mount formidable opposition to the forces of change. This resistance gains strength from professionals </w:t>
      </w:r>
      <w:r w:rsidR="0003454B" w:rsidRPr="00385A21">
        <w:rPr>
          <w:lang w:eastAsia="zh-TW"/>
        </w:rPr>
        <w:t xml:space="preserve">and their allies </w:t>
      </w:r>
      <w:r w:rsidRPr="00385A21">
        <w:rPr>
          <w:lang w:eastAsia="zh-TW"/>
        </w:rPr>
        <w:t>who feel that the attack on the</w:t>
      </w:r>
      <w:r w:rsidR="0003454B" w:rsidRPr="00385A21">
        <w:rPr>
          <w:lang w:eastAsia="zh-TW"/>
        </w:rPr>
        <w:t xml:space="preserve"> autonomous</w:t>
      </w:r>
      <w:r w:rsidRPr="00385A21">
        <w:rPr>
          <w:lang w:eastAsia="zh-TW"/>
        </w:rPr>
        <w:t xml:space="preserve"> liberal profession model is an attack on the quality of professional service </w:t>
      </w:r>
      <w:r w:rsidR="005C1B41" w:rsidRPr="00A956D5">
        <w:rPr>
          <w:lang w:eastAsia="zh-TW"/>
        </w:rPr>
        <w:fldChar w:fldCharType="begin">
          <w:fldData xml:space="preserve">PEVuZE5vdGU+PENpdGU+PEF1dGhvcj5GaWVsZGluZzwvQXV0aG9yPjxZZWFyPjE5OTA8L1llYXI+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</w:fldData>
        </w:fldChar>
      </w:r>
      <w:r w:rsidR="00DF52FE">
        <w:rPr>
          <w:lang w:eastAsia="zh-TW"/>
        </w:rPr>
        <w:instrText xml:space="preserve"> ADDIN EN.CITE </w:instrText>
      </w:r>
      <w:r w:rsidR="00DF52FE">
        <w:rPr>
          <w:lang w:eastAsia="zh-TW"/>
        </w:rPr>
        <w:fldChar w:fldCharType="begin">
          <w:fldData xml:space="preserve">PEVuZE5vdGU+PENpdGU+PEF1dGhvcj5GaWVsZGluZzwvQXV0aG9yPjxZZWFyPjE5OTA8L1llYXI+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</w:fldData>
        </w:fldChar>
      </w:r>
      <w:r w:rsidR="00DF52FE">
        <w:rPr>
          <w:lang w:eastAsia="zh-TW"/>
        </w:rPr>
        <w:instrText xml:space="preserve"> ADDIN EN.CITE.DATA </w:instrText>
      </w:r>
      <w:r w:rsidR="00DF52FE">
        <w:rPr>
          <w:lang w:eastAsia="zh-TW"/>
        </w:rPr>
      </w:r>
      <w:r w:rsidR="00DF52FE">
        <w:rPr>
          <w:lang w:eastAsia="zh-TW"/>
        </w:rPr>
        <w:fldChar w:fldCharType="end"/>
      </w:r>
      <w:r w:rsidR="005C1B41" w:rsidRPr="00A956D5">
        <w:rPr>
          <w:lang w:eastAsia="zh-TW"/>
        </w:rPr>
      </w:r>
      <w:r w:rsidR="005C1B41" w:rsidRPr="00A956D5">
        <w:rPr>
          <w:lang w:eastAsia="zh-TW"/>
        </w:rPr>
        <w:fldChar w:fldCharType="separate"/>
      </w:r>
      <w:r w:rsidR="00DF52FE">
        <w:rPr>
          <w:noProof/>
          <w:lang w:eastAsia="zh-TW"/>
        </w:rPr>
        <w:t>(</w:t>
      </w:r>
      <w:hyperlink w:anchor="_ENREF_12" w:tooltip="Fielding, 1990 #1189" w:history="1">
        <w:r w:rsidR="00555ACC">
          <w:rPr>
            <w:noProof/>
            <w:lang w:eastAsia="zh-TW"/>
          </w:rPr>
          <w:t>Fielding, 1990</w:t>
        </w:r>
      </w:hyperlink>
      <w:r w:rsidR="00DF52FE">
        <w:rPr>
          <w:noProof/>
          <w:lang w:eastAsia="zh-TW"/>
        </w:rPr>
        <w:t xml:space="preserve">; </w:t>
      </w:r>
      <w:hyperlink w:anchor="_ENREF_27" w:tooltip="Hoff, 1996 #2805" w:history="1">
        <w:r w:rsidR="00555ACC">
          <w:rPr>
            <w:noProof/>
            <w:lang w:eastAsia="zh-TW"/>
          </w:rPr>
          <w:t>Hoff &amp; McCaffrey, 1996</w:t>
        </w:r>
      </w:hyperlink>
      <w:r w:rsidR="00DF52FE">
        <w:rPr>
          <w:noProof/>
          <w:lang w:eastAsia="zh-TW"/>
        </w:rPr>
        <w:t xml:space="preserve">; </w:t>
      </w:r>
      <w:hyperlink w:anchor="_ENREF_60" w:tooltip="Warren, 1999 #10230" w:history="1">
        <w:r w:rsidR="00555ACC">
          <w:rPr>
            <w:noProof/>
            <w:lang w:eastAsia="zh-TW"/>
          </w:rPr>
          <w:t>Warren &amp; Weitz, 1999</w:t>
        </w:r>
      </w:hyperlink>
      <w:r w:rsidR="00DF52FE">
        <w:rPr>
          <w:noProof/>
          <w:lang w:eastAsia="zh-TW"/>
        </w:rPr>
        <w:t>)</w:t>
      </w:r>
      <w:r w:rsidR="005C1B41" w:rsidRPr="00A956D5">
        <w:rPr>
          <w:lang w:eastAsia="zh-TW"/>
        </w:rPr>
        <w:fldChar w:fldCharType="end"/>
      </w:r>
      <w:r w:rsidR="009A283B" w:rsidRPr="00385A21">
        <w:rPr>
          <w:lang w:eastAsia="zh-TW"/>
        </w:rPr>
        <w:t>.</w:t>
      </w:r>
      <w:r w:rsidRPr="00385A21">
        <w:rPr>
          <w:lang w:eastAsia="zh-TW"/>
        </w:rPr>
        <w:t xml:space="preserve"> </w:t>
      </w:r>
    </w:p>
    <w:p w14:paraId="4597BAAF" w14:textId="19EB5885" w:rsidR="00FB58BB" w:rsidRPr="00385A21" w:rsidRDefault="00A442F1" w:rsidP="006E5A97">
      <w:r w:rsidRPr="00385A21">
        <w:t xml:space="preserve">Despite these resistances and obstacles, collaborative community </w:t>
      </w:r>
      <w:r w:rsidR="00FB58BB" w:rsidRPr="00385A21">
        <w:t xml:space="preserve">seems </w:t>
      </w:r>
      <w:r w:rsidR="00DB63BB" w:rsidRPr="00385A21">
        <w:t>to be a promising</w:t>
      </w:r>
      <w:r w:rsidRPr="00385A21">
        <w:t xml:space="preserve"> way to preserve the core value-</w:t>
      </w:r>
      <w:r w:rsidR="00EC66CE" w:rsidRPr="00385A21">
        <w:t xml:space="preserve">rational </w:t>
      </w:r>
      <w:r w:rsidRPr="00385A21">
        <w:t>orientations of the professions in the modern world</w:t>
      </w:r>
      <w:r w:rsidR="00FB58BB" w:rsidRPr="00385A21">
        <w:t xml:space="preserve">. </w:t>
      </w:r>
      <w:r w:rsidR="00DB63BB" w:rsidRPr="00385A21">
        <w:t>It remains to be seen whether</w:t>
      </w:r>
      <w:r w:rsidR="00931C9E" w:rsidRPr="00385A21">
        <w:t xml:space="preserve"> this organizational form can flourish or if Weber’s skepticism </w:t>
      </w:r>
      <w:r w:rsidR="00793405" w:rsidRPr="00385A21">
        <w:t xml:space="preserve">will </w:t>
      </w:r>
      <w:r w:rsidR="00DB24E9">
        <w:t>be vindicated</w:t>
      </w:r>
      <w:r w:rsidR="00931C9E" w:rsidRPr="00385A21">
        <w:t>.</w:t>
      </w:r>
    </w:p>
    <w:p w14:paraId="2DAF0099" w14:textId="77777777" w:rsidR="00FB58BB" w:rsidRPr="00385A21" w:rsidRDefault="00FB58BB">
      <w:pPr>
        <w:spacing w:before="0" w:after="200" w:line="276" w:lineRule="auto"/>
        <w:ind w:firstLine="0"/>
        <w:rPr>
          <w:rFonts w:eastAsiaTheme="majorEastAsia" w:cstheme="majorBidi"/>
          <w:b/>
          <w:bCs/>
          <w:smallCaps/>
          <w:sz w:val="24"/>
          <w:lang w:eastAsia="zh-TW"/>
        </w:rPr>
      </w:pPr>
      <w:r w:rsidRPr="00385A21">
        <w:rPr>
          <w:i/>
          <w:smallCaps/>
          <w:sz w:val="24"/>
        </w:rPr>
        <w:br w:type="page"/>
      </w:r>
    </w:p>
    <w:p w14:paraId="08C15A18" w14:textId="77777777" w:rsidR="00C70BBE" w:rsidRPr="00385A21" w:rsidRDefault="00C70BBE" w:rsidP="00CE6C34">
      <w:pPr>
        <w:pPrChange w:id="5" w:author="Charles Heckscher" w:date="2013-12-18T10:40:00Z">
          <w:pPr>
            <w:pStyle w:val="Heading4"/>
          </w:pPr>
        </w:pPrChange>
      </w:pPr>
    </w:p>
    <w:p w14:paraId="0A8F22AB" w14:textId="2B060F05" w:rsidR="00AD05D9" w:rsidRPr="00385A21" w:rsidRDefault="00AD05D9" w:rsidP="00E14FAF">
      <w:pPr>
        <w:pStyle w:val="Heading4"/>
        <w:rPr>
          <w:rFonts w:asciiTheme="majorHAnsi" w:hAnsiTheme="majorHAnsi"/>
          <w:i w:val="0"/>
        </w:rPr>
      </w:pPr>
      <w:r w:rsidRPr="00385A21">
        <w:rPr>
          <w:rFonts w:asciiTheme="majorHAnsi" w:hAnsiTheme="majorHAnsi"/>
          <w:i w:val="0"/>
        </w:rPr>
        <w:t>Exhibit 1: Survey items for four types of professional community in schools</w:t>
      </w:r>
    </w:p>
    <w:p w14:paraId="227AEC97" w14:textId="77777777" w:rsidR="00AD05D9" w:rsidRPr="00385A21" w:rsidRDefault="00AD05D9" w:rsidP="00571347"/>
    <w:p w14:paraId="5514D40F" w14:textId="3031A97A" w:rsidR="00E14FAF" w:rsidRPr="008B1574" w:rsidRDefault="00E14FAF" w:rsidP="00797F9E">
      <w:pPr>
        <w:pStyle w:val="Heading4"/>
        <w:ind w:left="360" w:hanging="360"/>
        <w:rPr>
          <w:rFonts w:asciiTheme="majorHAnsi" w:hAnsiTheme="majorHAnsi"/>
          <w:sz w:val="20"/>
          <w:szCs w:val="20"/>
        </w:rPr>
      </w:pPr>
      <w:r w:rsidRPr="008B1574">
        <w:rPr>
          <w:rFonts w:asciiTheme="majorHAnsi" w:hAnsiTheme="majorHAnsi"/>
          <w:sz w:val="20"/>
          <w:szCs w:val="20"/>
        </w:rPr>
        <w:t>Traditionalistic</w:t>
      </w:r>
    </w:p>
    <w:p w14:paraId="1B182263" w14:textId="77777777" w:rsidR="00E14FAF" w:rsidRPr="008B1574" w:rsidRDefault="00E14FAF" w:rsidP="00797F9E">
      <w:pPr>
        <w:numPr>
          <w:ilvl w:val="0"/>
          <w:numId w:val="3"/>
        </w:numPr>
        <w:tabs>
          <w:tab w:val="clear" w:pos="720"/>
          <w:tab w:val="num" w:pos="0"/>
        </w:tabs>
        <w:ind w:left="360" w:hanging="360"/>
        <w:rPr>
          <w:sz w:val="20"/>
          <w:szCs w:val="20"/>
          <w:lang w:eastAsia="zh-TW"/>
        </w:rPr>
      </w:pPr>
      <w:r w:rsidRPr="008B1574">
        <w:rPr>
          <w:sz w:val="20"/>
          <w:szCs w:val="20"/>
          <w:lang w:eastAsia="zh-TW"/>
        </w:rPr>
        <w:t>People here do things the way they have traditionally been done.</w:t>
      </w:r>
    </w:p>
    <w:p w14:paraId="07EBE8C4" w14:textId="77777777" w:rsidR="00E14FAF" w:rsidRPr="008B1574" w:rsidRDefault="00E14FAF" w:rsidP="00797F9E">
      <w:pPr>
        <w:numPr>
          <w:ilvl w:val="0"/>
          <w:numId w:val="3"/>
        </w:numPr>
        <w:tabs>
          <w:tab w:val="clear" w:pos="720"/>
          <w:tab w:val="num" w:pos="0"/>
        </w:tabs>
        <w:ind w:left="360" w:hanging="360"/>
        <w:rPr>
          <w:sz w:val="20"/>
          <w:szCs w:val="20"/>
          <w:lang w:eastAsia="zh-TW"/>
        </w:rPr>
      </w:pPr>
      <w:r w:rsidRPr="008B1574">
        <w:rPr>
          <w:sz w:val="20"/>
          <w:szCs w:val="20"/>
          <w:lang w:eastAsia="zh-TW"/>
        </w:rPr>
        <w:t>Disagreements between grades/departments are resolved by trading favors.</w:t>
      </w:r>
    </w:p>
    <w:p w14:paraId="004D4E8B" w14:textId="7BBE5ADC" w:rsidR="00E14FAF" w:rsidRPr="008B1574" w:rsidRDefault="00E14FAF" w:rsidP="00797F9E">
      <w:pPr>
        <w:numPr>
          <w:ilvl w:val="0"/>
          <w:numId w:val="3"/>
        </w:numPr>
        <w:tabs>
          <w:tab w:val="clear" w:pos="720"/>
          <w:tab w:val="num" w:pos="0"/>
        </w:tabs>
        <w:ind w:left="360" w:hanging="360"/>
        <w:rPr>
          <w:sz w:val="20"/>
          <w:szCs w:val="20"/>
          <w:lang w:eastAsia="zh-TW"/>
        </w:rPr>
      </w:pPr>
      <w:r w:rsidRPr="008B1574">
        <w:rPr>
          <w:sz w:val="20"/>
          <w:szCs w:val="20"/>
          <w:lang w:eastAsia="zh-TW"/>
        </w:rPr>
        <w:t>When we recruit ne</w:t>
      </w:r>
      <w:r w:rsidR="00BF635F" w:rsidRPr="008B1574">
        <w:rPr>
          <w:sz w:val="20"/>
          <w:szCs w:val="20"/>
          <w:lang w:eastAsia="zh-TW"/>
        </w:rPr>
        <w:t xml:space="preserve">w people in this organization </w:t>
      </w:r>
      <w:r w:rsidRPr="008B1574">
        <w:rPr>
          <w:sz w:val="20"/>
          <w:szCs w:val="20"/>
          <w:lang w:eastAsia="zh-TW"/>
        </w:rPr>
        <w:t>we look for people who will fit in to our established ways of doing things</w:t>
      </w:r>
    </w:p>
    <w:p w14:paraId="30CAEBD6" w14:textId="77777777" w:rsidR="00E14FAF" w:rsidRPr="008B1574" w:rsidRDefault="00E14FAF" w:rsidP="00797F9E">
      <w:pPr>
        <w:numPr>
          <w:ilvl w:val="0"/>
          <w:numId w:val="3"/>
        </w:numPr>
        <w:tabs>
          <w:tab w:val="clear" w:pos="720"/>
          <w:tab w:val="num" w:pos="0"/>
        </w:tabs>
        <w:ind w:left="360" w:hanging="360"/>
        <w:rPr>
          <w:sz w:val="20"/>
          <w:szCs w:val="20"/>
          <w:lang w:eastAsia="zh-TW"/>
        </w:rPr>
      </w:pPr>
      <w:r w:rsidRPr="008B1574">
        <w:rPr>
          <w:sz w:val="20"/>
          <w:szCs w:val="20"/>
          <w:lang w:eastAsia="zh-TW"/>
        </w:rPr>
        <w:t>Administrators here are especially protective of teachers who are loyal to them.</w:t>
      </w:r>
    </w:p>
    <w:p w14:paraId="73C63334" w14:textId="77777777" w:rsidR="00E14FAF" w:rsidRPr="008B1574" w:rsidRDefault="00E14FAF" w:rsidP="00797F9E">
      <w:pPr>
        <w:numPr>
          <w:ilvl w:val="0"/>
          <w:numId w:val="3"/>
        </w:numPr>
        <w:tabs>
          <w:tab w:val="clear" w:pos="720"/>
          <w:tab w:val="num" w:pos="0"/>
        </w:tabs>
        <w:ind w:left="360" w:hanging="360"/>
        <w:rPr>
          <w:sz w:val="20"/>
          <w:szCs w:val="20"/>
          <w:lang w:eastAsia="zh-TW"/>
        </w:rPr>
      </w:pPr>
      <w:r w:rsidRPr="008B1574">
        <w:rPr>
          <w:sz w:val="20"/>
          <w:szCs w:val="20"/>
          <w:lang w:eastAsia="zh-TW"/>
        </w:rPr>
        <w:t>Union leaders here are especially protective of members who are loyal to them.</w:t>
      </w:r>
    </w:p>
    <w:p w14:paraId="15A73E8A" w14:textId="77777777" w:rsidR="00E14FAF" w:rsidRPr="008B1574" w:rsidRDefault="00E14FAF" w:rsidP="00797F9E">
      <w:pPr>
        <w:pStyle w:val="Heading4"/>
        <w:ind w:left="360" w:hanging="360"/>
        <w:rPr>
          <w:rFonts w:asciiTheme="majorHAnsi" w:hAnsiTheme="majorHAnsi"/>
          <w:sz w:val="20"/>
          <w:szCs w:val="20"/>
        </w:rPr>
      </w:pPr>
      <w:r w:rsidRPr="008B1574">
        <w:rPr>
          <w:rFonts w:asciiTheme="majorHAnsi" w:hAnsiTheme="majorHAnsi"/>
          <w:sz w:val="20"/>
          <w:szCs w:val="20"/>
        </w:rPr>
        <w:t xml:space="preserve">Contractual / bureaucratic </w:t>
      </w:r>
    </w:p>
    <w:p w14:paraId="4C16F64B" w14:textId="77777777" w:rsidR="00E14FAF" w:rsidRPr="008B1574" w:rsidRDefault="00E14FAF" w:rsidP="00797F9E">
      <w:pPr>
        <w:numPr>
          <w:ilvl w:val="0"/>
          <w:numId w:val="4"/>
        </w:numPr>
        <w:tabs>
          <w:tab w:val="num" w:pos="0"/>
        </w:tabs>
        <w:ind w:left="360" w:hanging="360"/>
        <w:rPr>
          <w:sz w:val="20"/>
          <w:szCs w:val="20"/>
          <w:lang w:eastAsia="zh-TW"/>
        </w:rPr>
      </w:pPr>
      <w:r w:rsidRPr="008B1574">
        <w:rPr>
          <w:sz w:val="20"/>
          <w:szCs w:val="20"/>
          <w:lang w:eastAsia="zh-TW"/>
        </w:rPr>
        <w:t xml:space="preserve">People work according to policies and procedures defined by supervisors or specialists. </w:t>
      </w:r>
    </w:p>
    <w:p w14:paraId="27F383FF" w14:textId="77777777" w:rsidR="00E14FAF" w:rsidRPr="008B1574" w:rsidRDefault="00E14FAF" w:rsidP="00797F9E">
      <w:pPr>
        <w:numPr>
          <w:ilvl w:val="0"/>
          <w:numId w:val="4"/>
        </w:numPr>
        <w:tabs>
          <w:tab w:val="num" w:pos="0"/>
        </w:tabs>
        <w:ind w:left="360" w:hanging="360"/>
        <w:rPr>
          <w:sz w:val="20"/>
          <w:szCs w:val="20"/>
          <w:lang w:eastAsia="zh-TW"/>
        </w:rPr>
      </w:pPr>
      <w:r w:rsidRPr="008B1574">
        <w:rPr>
          <w:sz w:val="20"/>
          <w:szCs w:val="20"/>
          <w:lang w:eastAsia="zh-TW"/>
        </w:rPr>
        <w:t>Disagreements between grades/departments are handled according to formal policies and procedures</w:t>
      </w:r>
    </w:p>
    <w:p w14:paraId="441BA4EE" w14:textId="2583D37A" w:rsidR="00E14FAF" w:rsidRPr="008B1574" w:rsidRDefault="00E14FAF" w:rsidP="00797F9E">
      <w:pPr>
        <w:numPr>
          <w:ilvl w:val="0"/>
          <w:numId w:val="4"/>
        </w:numPr>
        <w:tabs>
          <w:tab w:val="num" w:pos="0"/>
        </w:tabs>
        <w:ind w:left="360" w:hanging="360"/>
        <w:rPr>
          <w:sz w:val="20"/>
          <w:szCs w:val="20"/>
          <w:lang w:eastAsia="zh-TW"/>
        </w:rPr>
      </w:pPr>
      <w:r w:rsidRPr="008B1574">
        <w:rPr>
          <w:sz w:val="20"/>
          <w:szCs w:val="20"/>
          <w:lang w:eastAsia="zh-TW"/>
        </w:rPr>
        <w:t>When we recruit n</w:t>
      </w:r>
      <w:r w:rsidR="00BF635F" w:rsidRPr="008B1574">
        <w:rPr>
          <w:sz w:val="20"/>
          <w:szCs w:val="20"/>
          <w:lang w:eastAsia="zh-TW"/>
        </w:rPr>
        <w:t>ew people in this organization</w:t>
      </w:r>
      <w:r w:rsidRPr="008B1574">
        <w:rPr>
          <w:sz w:val="20"/>
          <w:szCs w:val="20"/>
          <w:lang w:eastAsia="zh-TW"/>
        </w:rPr>
        <w:t xml:space="preserve"> we look for people who have the right credentials.</w:t>
      </w:r>
    </w:p>
    <w:p w14:paraId="73930963" w14:textId="77777777" w:rsidR="00E14FAF" w:rsidRPr="008B1574" w:rsidRDefault="00E14FAF" w:rsidP="00797F9E">
      <w:pPr>
        <w:numPr>
          <w:ilvl w:val="0"/>
          <w:numId w:val="4"/>
        </w:numPr>
        <w:tabs>
          <w:tab w:val="num" w:pos="0"/>
        </w:tabs>
        <w:ind w:left="360" w:hanging="360"/>
        <w:rPr>
          <w:sz w:val="20"/>
          <w:szCs w:val="20"/>
          <w:lang w:eastAsia="zh-TW"/>
        </w:rPr>
      </w:pPr>
      <w:r w:rsidRPr="008B1574">
        <w:rPr>
          <w:sz w:val="20"/>
          <w:szCs w:val="20"/>
          <w:lang w:eastAsia="zh-TW"/>
        </w:rPr>
        <w:t>Administrators here focus on ensuring everyone follows policies and procedures.</w:t>
      </w:r>
    </w:p>
    <w:p w14:paraId="6ADC0D61" w14:textId="77777777" w:rsidR="00E14FAF" w:rsidRPr="008B1574" w:rsidRDefault="00E14FAF" w:rsidP="00797F9E">
      <w:pPr>
        <w:numPr>
          <w:ilvl w:val="0"/>
          <w:numId w:val="4"/>
        </w:numPr>
        <w:tabs>
          <w:tab w:val="num" w:pos="0"/>
        </w:tabs>
        <w:ind w:left="360" w:hanging="360"/>
        <w:rPr>
          <w:sz w:val="20"/>
          <w:szCs w:val="20"/>
          <w:lang w:eastAsia="zh-TW"/>
        </w:rPr>
      </w:pPr>
      <w:r w:rsidRPr="008B1574">
        <w:rPr>
          <w:sz w:val="20"/>
          <w:szCs w:val="20"/>
          <w:lang w:eastAsia="zh-TW"/>
        </w:rPr>
        <w:t>If there is a conflict between teachers and administrators, union and administration rely on the formal collective bargaining and grievance processes to resolve it.</w:t>
      </w:r>
    </w:p>
    <w:p w14:paraId="16FA2A2B" w14:textId="77777777" w:rsidR="00E14FAF" w:rsidRPr="008B1574" w:rsidRDefault="00E14FAF" w:rsidP="00797F9E">
      <w:pPr>
        <w:pStyle w:val="Heading4"/>
        <w:ind w:left="360" w:hanging="360"/>
        <w:rPr>
          <w:rFonts w:asciiTheme="majorHAnsi" w:hAnsiTheme="majorHAnsi"/>
          <w:sz w:val="20"/>
          <w:szCs w:val="20"/>
        </w:rPr>
      </w:pPr>
      <w:r w:rsidRPr="008B1574">
        <w:rPr>
          <w:rFonts w:asciiTheme="majorHAnsi" w:hAnsiTheme="majorHAnsi"/>
          <w:sz w:val="20"/>
          <w:szCs w:val="20"/>
        </w:rPr>
        <w:t xml:space="preserve">Collaborative </w:t>
      </w:r>
    </w:p>
    <w:p w14:paraId="163064B4" w14:textId="77777777" w:rsidR="00E14FAF" w:rsidRPr="008B1574" w:rsidRDefault="00E14FAF" w:rsidP="00797F9E">
      <w:pPr>
        <w:numPr>
          <w:ilvl w:val="0"/>
          <w:numId w:val="5"/>
        </w:numPr>
        <w:tabs>
          <w:tab w:val="num" w:pos="0"/>
        </w:tabs>
        <w:ind w:left="360" w:hanging="360"/>
        <w:rPr>
          <w:sz w:val="20"/>
          <w:szCs w:val="20"/>
        </w:rPr>
      </w:pPr>
      <w:r w:rsidRPr="008B1574">
        <w:rPr>
          <w:sz w:val="20"/>
          <w:szCs w:val="20"/>
        </w:rPr>
        <w:t>People participate in defining and improving the school's policies and procedures.</w:t>
      </w:r>
    </w:p>
    <w:p w14:paraId="5993FFE4" w14:textId="77777777" w:rsidR="00E14FAF" w:rsidRPr="008B1574" w:rsidRDefault="00E14FAF" w:rsidP="00797F9E">
      <w:pPr>
        <w:numPr>
          <w:ilvl w:val="0"/>
          <w:numId w:val="5"/>
        </w:numPr>
        <w:tabs>
          <w:tab w:val="num" w:pos="0"/>
        </w:tabs>
        <w:ind w:left="360" w:hanging="360"/>
        <w:rPr>
          <w:sz w:val="20"/>
          <w:szCs w:val="20"/>
        </w:rPr>
      </w:pPr>
      <w:r w:rsidRPr="008B1574">
        <w:rPr>
          <w:sz w:val="20"/>
          <w:szCs w:val="20"/>
        </w:rPr>
        <w:t>Disagreements between grades/departments are dealt with by peers in rational, open, and direct discussion.</w:t>
      </w:r>
    </w:p>
    <w:p w14:paraId="1DCCB801" w14:textId="449CCAC5" w:rsidR="00E14FAF" w:rsidRPr="008B1574" w:rsidRDefault="00E14FAF" w:rsidP="00797F9E">
      <w:pPr>
        <w:numPr>
          <w:ilvl w:val="0"/>
          <w:numId w:val="5"/>
        </w:numPr>
        <w:tabs>
          <w:tab w:val="num" w:pos="0"/>
        </w:tabs>
        <w:ind w:left="360" w:hanging="360"/>
        <w:rPr>
          <w:sz w:val="20"/>
          <w:szCs w:val="20"/>
        </w:rPr>
      </w:pPr>
      <w:r w:rsidRPr="008B1574">
        <w:rPr>
          <w:sz w:val="20"/>
          <w:szCs w:val="20"/>
        </w:rPr>
        <w:t>When we recruit ne</w:t>
      </w:r>
      <w:r w:rsidR="00BF635F" w:rsidRPr="008B1574">
        <w:rPr>
          <w:sz w:val="20"/>
          <w:szCs w:val="20"/>
        </w:rPr>
        <w:t xml:space="preserve">w people in this organization </w:t>
      </w:r>
      <w:r w:rsidRPr="008B1574">
        <w:rPr>
          <w:sz w:val="20"/>
          <w:szCs w:val="20"/>
        </w:rPr>
        <w:t>we look for people who will play an active role in contributing new ideas.</w:t>
      </w:r>
    </w:p>
    <w:p w14:paraId="51BBC099" w14:textId="77777777" w:rsidR="00E14FAF" w:rsidRPr="008B1574" w:rsidRDefault="00E14FAF" w:rsidP="00797F9E">
      <w:pPr>
        <w:numPr>
          <w:ilvl w:val="0"/>
          <w:numId w:val="5"/>
        </w:numPr>
        <w:tabs>
          <w:tab w:val="num" w:pos="0"/>
        </w:tabs>
        <w:ind w:left="360" w:hanging="360"/>
        <w:rPr>
          <w:sz w:val="20"/>
          <w:szCs w:val="20"/>
        </w:rPr>
      </w:pPr>
      <w:r w:rsidRPr="008B1574">
        <w:rPr>
          <w:sz w:val="20"/>
          <w:szCs w:val="20"/>
        </w:rPr>
        <w:t>Administrators here decide jointly with teachers about both work goals and how best to achieve them.</w:t>
      </w:r>
    </w:p>
    <w:p w14:paraId="59D81080" w14:textId="77CE22E9" w:rsidR="00FF00DB" w:rsidRPr="008B1574" w:rsidRDefault="00FF00DB" w:rsidP="00797F9E">
      <w:pPr>
        <w:numPr>
          <w:ilvl w:val="0"/>
          <w:numId w:val="5"/>
        </w:numPr>
        <w:tabs>
          <w:tab w:val="num" w:pos="0"/>
        </w:tabs>
        <w:ind w:left="360" w:hanging="360"/>
        <w:rPr>
          <w:sz w:val="20"/>
          <w:szCs w:val="20"/>
        </w:rPr>
      </w:pPr>
      <w:r w:rsidRPr="008B1574">
        <w:rPr>
          <w:sz w:val="20"/>
          <w:szCs w:val="20"/>
        </w:rPr>
        <w:t>If there is a conflict between teachers and administrators, a labor-management team will be put together and will usually be able to solve it.</w:t>
      </w:r>
    </w:p>
    <w:p w14:paraId="2AD89D4D" w14:textId="77777777" w:rsidR="00E14FAF" w:rsidRPr="008B1574" w:rsidRDefault="00E14FAF" w:rsidP="00797F9E">
      <w:pPr>
        <w:pStyle w:val="Heading4"/>
        <w:ind w:left="360" w:hanging="360"/>
        <w:rPr>
          <w:rFonts w:asciiTheme="majorHAnsi" w:hAnsiTheme="majorHAnsi"/>
          <w:sz w:val="20"/>
          <w:szCs w:val="20"/>
        </w:rPr>
      </w:pPr>
      <w:r w:rsidRPr="008B1574">
        <w:rPr>
          <w:rFonts w:asciiTheme="majorHAnsi" w:hAnsiTheme="majorHAnsi"/>
          <w:sz w:val="20"/>
          <w:szCs w:val="20"/>
        </w:rPr>
        <w:t>Fragmented</w:t>
      </w:r>
    </w:p>
    <w:p w14:paraId="608AEE1D" w14:textId="77777777" w:rsidR="001D35F0" w:rsidRPr="008B1574" w:rsidRDefault="001D35F0" w:rsidP="00797F9E">
      <w:pPr>
        <w:numPr>
          <w:ilvl w:val="0"/>
          <w:numId w:val="6"/>
        </w:numPr>
        <w:tabs>
          <w:tab w:val="num" w:pos="0"/>
        </w:tabs>
        <w:ind w:left="360" w:hanging="360"/>
        <w:rPr>
          <w:sz w:val="20"/>
          <w:szCs w:val="20"/>
          <w:lang w:eastAsia="zh-TW"/>
        </w:rPr>
      </w:pPr>
      <w:r w:rsidRPr="008B1574">
        <w:rPr>
          <w:sz w:val="20"/>
          <w:szCs w:val="20"/>
        </w:rPr>
        <w:t>It is very hard to change policies and procedures even when they are not helping us work effectively.</w:t>
      </w:r>
    </w:p>
    <w:p w14:paraId="53176624" w14:textId="77777777" w:rsidR="00E14FAF" w:rsidRPr="008B1574" w:rsidRDefault="00E14FAF" w:rsidP="00797F9E">
      <w:pPr>
        <w:numPr>
          <w:ilvl w:val="0"/>
          <w:numId w:val="6"/>
        </w:numPr>
        <w:tabs>
          <w:tab w:val="num" w:pos="0"/>
        </w:tabs>
        <w:ind w:left="360" w:hanging="360"/>
        <w:rPr>
          <w:sz w:val="20"/>
          <w:szCs w:val="20"/>
          <w:lang w:eastAsia="zh-TW"/>
        </w:rPr>
      </w:pPr>
      <w:r w:rsidRPr="008B1574">
        <w:rPr>
          <w:sz w:val="20"/>
          <w:szCs w:val="20"/>
          <w:lang w:eastAsia="zh-TW"/>
        </w:rPr>
        <w:t>There is a lot of unproductive tension in relations among grades/departments.</w:t>
      </w:r>
    </w:p>
    <w:p w14:paraId="43B664BF" w14:textId="1AF9D765" w:rsidR="00E14FAF" w:rsidRPr="008B1574" w:rsidRDefault="00E14FAF" w:rsidP="00797F9E">
      <w:pPr>
        <w:numPr>
          <w:ilvl w:val="0"/>
          <w:numId w:val="6"/>
        </w:numPr>
        <w:tabs>
          <w:tab w:val="num" w:pos="0"/>
        </w:tabs>
        <w:ind w:left="360" w:hanging="360"/>
        <w:rPr>
          <w:sz w:val="20"/>
          <w:szCs w:val="20"/>
          <w:lang w:eastAsia="zh-TW"/>
        </w:rPr>
      </w:pPr>
      <w:r w:rsidRPr="008B1574">
        <w:rPr>
          <w:sz w:val="20"/>
          <w:szCs w:val="20"/>
          <w:lang w:eastAsia="zh-TW"/>
        </w:rPr>
        <w:t>When we recruit ne</w:t>
      </w:r>
      <w:r w:rsidR="00BF635F" w:rsidRPr="008B1574">
        <w:rPr>
          <w:sz w:val="20"/>
          <w:szCs w:val="20"/>
          <w:lang w:eastAsia="zh-TW"/>
        </w:rPr>
        <w:t xml:space="preserve">w people in this organization </w:t>
      </w:r>
      <w:r w:rsidRPr="008B1574">
        <w:rPr>
          <w:sz w:val="20"/>
          <w:szCs w:val="20"/>
          <w:lang w:eastAsia="zh-TW"/>
        </w:rPr>
        <w:t>it's hard for these newcomers to get accepted here no matter what they do.</w:t>
      </w:r>
    </w:p>
    <w:p w14:paraId="4743BBEB" w14:textId="77777777" w:rsidR="00E14FAF" w:rsidRPr="008B1574" w:rsidRDefault="00E14FAF" w:rsidP="00797F9E">
      <w:pPr>
        <w:numPr>
          <w:ilvl w:val="0"/>
          <w:numId w:val="6"/>
        </w:numPr>
        <w:tabs>
          <w:tab w:val="num" w:pos="0"/>
        </w:tabs>
        <w:ind w:left="360" w:hanging="360"/>
        <w:rPr>
          <w:sz w:val="20"/>
          <w:szCs w:val="20"/>
          <w:lang w:eastAsia="zh-TW"/>
        </w:rPr>
      </w:pPr>
      <w:r w:rsidRPr="008B1574">
        <w:rPr>
          <w:sz w:val="20"/>
          <w:szCs w:val="20"/>
          <w:lang w:eastAsia="zh-TW"/>
        </w:rPr>
        <w:t>Teachers here often see a lot of unproductive tension in relations with administrators.</w:t>
      </w:r>
    </w:p>
    <w:p w14:paraId="0C8CF99F" w14:textId="77777777" w:rsidR="00E14FAF" w:rsidRPr="008B1574" w:rsidRDefault="00E14FAF" w:rsidP="00797F9E">
      <w:pPr>
        <w:numPr>
          <w:ilvl w:val="0"/>
          <w:numId w:val="6"/>
        </w:numPr>
        <w:tabs>
          <w:tab w:val="num" w:pos="0"/>
        </w:tabs>
        <w:ind w:left="360" w:hanging="360"/>
        <w:rPr>
          <w:sz w:val="20"/>
          <w:szCs w:val="20"/>
          <w:lang w:eastAsia="zh-TW"/>
        </w:rPr>
      </w:pPr>
      <w:r w:rsidRPr="008B1574">
        <w:rPr>
          <w:sz w:val="20"/>
          <w:szCs w:val="20"/>
          <w:lang w:eastAsia="zh-TW"/>
        </w:rPr>
        <w:t>People here see a lot of unproductive conflict between union leaders and administrators.</w:t>
      </w:r>
    </w:p>
    <w:p w14:paraId="4D582640" w14:textId="3F234918" w:rsidR="00386A18" w:rsidRDefault="00C70BBE">
      <w:pPr>
        <w:spacing w:before="0" w:after="200" w:line="276" w:lineRule="auto"/>
        <w:ind w:firstLine="0"/>
        <w:rPr>
          <w:lang w:eastAsia="zh-TW"/>
        </w:rPr>
      </w:pPr>
      <w:r w:rsidRPr="00385A21">
        <w:rPr>
          <w:lang w:eastAsia="zh-TW"/>
        </w:rPr>
        <w:br w:type="page"/>
      </w:r>
    </w:p>
    <w:p w14:paraId="45F2A9F7" w14:textId="14EB6A56" w:rsidR="009A2F00" w:rsidRPr="008B1574" w:rsidRDefault="009B5E9B">
      <w:pPr>
        <w:spacing w:before="0" w:after="200" w:line="276" w:lineRule="auto"/>
        <w:ind w:firstLine="0"/>
        <w:rPr>
          <w:b/>
          <w:lang w:eastAsia="zh-TW"/>
        </w:rPr>
      </w:pPr>
      <w:r>
        <w:rPr>
          <w:b/>
          <w:lang w:eastAsia="zh-TW"/>
        </w:rPr>
        <w:t>Exhibit 2</w:t>
      </w:r>
      <w:r w:rsidR="009A2F00" w:rsidRPr="008B1574">
        <w:rPr>
          <w:b/>
          <w:lang w:eastAsia="zh-TW"/>
        </w:rPr>
        <w:t>: Descriptive Statistics</w:t>
      </w:r>
    </w:p>
    <w:p w14:paraId="096F4DBD" w14:textId="77777777" w:rsidR="009A2F00" w:rsidRDefault="009A2F00">
      <w:pPr>
        <w:spacing w:before="0" w:after="200" w:line="276" w:lineRule="auto"/>
        <w:ind w:firstLine="0"/>
        <w:rPr>
          <w:lang w:eastAsia="zh-TW"/>
        </w:rPr>
      </w:pPr>
    </w:p>
    <w:tbl>
      <w:tblPr>
        <w:tblW w:w="63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8"/>
        <w:gridCol w:w="1157"/>
        <w:gridCol w:w="1260"/>
        <w:gridCol w:w="1080"/>
        <w:gridCol w:w="1080"/>
      </w:tblGrid>
      <w:tr w:rsidR="00671DDC" w:rsidRPr="00D2670C" w14:paraId="04FBBB3C" w14:textId="77777777" w:rsidTr="008B1574">
        <w:trPr>
          <w:trHeight w:val="300"/>
        </w:trPr>
        <w:tc>
          <w:tcPr>
            <w:tcW w:w="1738" w:type="dxa"/>
            <w:shd w:val="clear" w:color="auto" w:fill="auto"/>
            <w:noWrap/>
            <w:vAlign w:val="bottom"/>
            <w:hideMark/>
          </w:tcPr>
          <w:p w14:paraId="41EE5AAF" w14:textId="77777777" w:rsidR="009A2F00" w:rsidRPr="008B1574" w:rsidRDefault="009A2F00" w:rsidP="009A2F00">
            <w:pPr>
              <w:tabs>
                <w:tab w:val="left" w:pos="3024"/>
                <w:tab w:val="left" w:pos="3456"/>
              </w:tabs>
              <w:spacing w:before="0"/>
              <w:ind w:left="360" w:firstLine="0"/>
              <w:rPr>
                <w:b/>
                <w:bCs/>
                <w:color w:val="000000"/>
                <w:sz w:val="20"/>
                <w:szCs w:val="20"/>
              </w:rPr>
            </w:pPr>
            <w:r w:rsidRPr="008B1574">
              <w:rPr>
                <w:b/>
                <w:bCs/>
                <w:color w:val="000000"/>
                <w:sz w:val="20"/>
                <w:szCs w:val="20"/>
              </w:rPr>
              <w:t>Variable</w:t>
            </w:r>
          </w:p>
        </w:tc>
        <w:tc>
          <w:tcPr>
            <w:tcW w:w="1157" w:type="dxa"/>
            <w:shd w:val="clear" w:color="auto" w:fill="auto"/>
            <w:noWrap/>
            <w:vAlign w:val="bottom"/>
            <w:hideMark/>
          </w:tcPr>
          <w:p w14:paraId="7019CBEE" w14:textId="77777777" w:rsidR="009A2F00" w:rsidRPr="008B1574" w:rsidRDefault="009A2F00" w:rsidP="008B1574">
            <w:pPr>
              <w:spacing w:before="0"/>
              <w:ind w:firstLine="0"/>
              <w:jc w:val="center"/>
              <w:rPr>
                <w:b/>
                <w:bCs/>
                <w:color w:val="000000"/>
                <w:sz w:val="20"/>
                <w:szCs w:val="20"/>
              </w:rPr>
            </w:pPr>
            <w:r w:rsidRPr="008B1574">
              <w:rPr>
                <w:b/>
                <w:bCs/>
                <w:color w:val="000000"/>
                <w:sz w:val="20"/>
                <w:szCs w:val="20"/>
              </w:rPr>
              <w:t>Mean</w:t>
            </w:r>
          </w:p>
        </w:tc>
        <w:tc>
          <w:tcPr>
            <w:tcW w:w="1260" w:type="dxa"/>
            <w:shd w:val="clear" w:color="auto" w:fill="auto"/>
            <w:noWrap/>
            <w:vAlign w:val="bottom"/>
            <w:hideMark/>
          </w:tcPr>
          <w:p w14:paraId="28B159EE" w14:textId="77777777" w:rsidR="009A2F00" w:rsidRPr="008B1574" w:rsidRDefault="009A2F00" w:rsidP="008B1574">
            <w:pPr>
              <w:spacing w:before="0"/>
              <w:ind w:firstLine="0"/>
              <w:jc w:val="center"/>
              <w:rPr>
                <w:b/>
                <w:bCs/>
                <w:color w:val="000000"/>
                <w:sz w:val="20"/>
                <w:szCs w:val="20"/>
              </w:rPr>
            </w:pPr>
            <w:r w:rsidRPr="008B1574">
              <w:rPr>
                <w:b/>
                <w:bCs/>
                <w:color w:val="000000"/>
                <w:sz w:val="20"/>
                <w:szCs w:val="20"/>
              </w:rPr>
              <w:t>Std. Dev.</w:t>
            </w:r>
          </w:p>
        </w:tc>
        <w:tc>
          <w:tcPr>
            <w:tcW w:w="1080" w:type="dxa"/>
            <w:shd w:val="clear" w:color="auto" w:fill="auto"/>
            <w:noWrap/>
            <w:vAlign w:val="bottom"/>
            <w:hideMark/>
          </w:tcPr>
          <w:p w14:paraId="36D3CBAA" w14:textId="77777777" w:rsidR="009A2F00" w:rsidRPr="008B1574" w:rsidRDefault="009A2F00" w:rsidP="008B1574">
            <w:pPr>
              <w:spacing w:before="0"/>
              <w:ind w:firstLine="0"/>
              <w:jc w:val="center"/>
              <w:rPr>
                <w:b/>
                <w:bCs/>
                <w:color w:val="000000"/>
                <w:sz w:val="20"/>
                <w:szCs w:val="20"/>
              </w:rPr>
            </w:pPr>
            <w:r w:rsidRPr="008B1574">
              <w:rPr>
                <w:b/>
                <w:bCs/>
                <w:color w:val="000000"/>
                <w:sz w:val="20"/>
                <w:szCs w:val="20"/>
              </w:rPr>
              <w:t>Min</w:t>
            </w:r>
          </w:p>
        </w:tc>
        <w:tc>
          <w:tcPr>
            <w:tcW w:w="1080" w:type="dxa"/>
            <w:shd w:val="clear" w:color="auto" w:fill="auto"/>
            <w:noWrap/>
            <w:vAlign w:val="bottom"/>
            <w:hideMark/>
          </w:tcPr>
          <w:p w14:paraId="7639082E" w14:textId="77777777" w:rsidR="009A2F00" w:rsidRPr="008B1574" w:rsidRDefault="009A2F00" w:rsidP="008B1574">
            <w:pPr>
              <w:spacing w:before="0"/>
              <w:ind w:firstLine="0"/>
              <w:jc w:val="center"/>
              <w:rPr>
                <w:b/>
                <w:bCs/>
                <w:color w:val="000000"/>
                <w:sz w:val="20"/>
                <w:szCs w:val="20"/>
              </w:rPr>
            </w:pPr>
            <w:r w:rsidRPr="008B1574">
              <w:rPr>
                <w:b/>
                <w:bCs/>
                <w:color w:val="000000"/>
                <w:sz w:val="20"/>
                <w:szCs w:val="20"/>
              </w:rPr>
              <w:t>Max</w:t>
            </w:r>
          </w:p>
        </w:tc>
      </w:tr>
      <w:tr w:rsidR="00671DDC" w:rsidRPr="009A2F00" w14:paraId="6C05B371" w14:textId="77777777" w:rsidTr="008B1574">
        <w:trPr>
          <w:trHeight w:val="300"/>
        </w:trPr>
        <w:tc>
          <w:tcPr>
            <w:tcW w:w="1738" w:type="dxa"/>
            <w:shd w:val="clear" w:color="auto" w:fill="auto"/>
            <w:noWrap/>
            <w:vAlign w:val="bottom"/>
            <w:hideMark/>
          </w:tcPr>
          <w:p w14:paraId="484A9D46" w14:textId="74BA721A" w:rsidR="009A2F00" w:rsidRPr="008B1574" w:rsidRDefault="009A2F00" w:rsidP="008B1574">
            <w:pPr>
              <w:spacing w:before="0"/>
              <w:ind w:right="160" w:firstLine="0"/>
              <w:rPr>
                <w:bCs/>
                <w:color w:val="000000"/>
                <w:sz w:val="20"/>
                <w:szCs w:val="20"/>
              </w:rPr>
            </w:pPr>
            <w:r w:rsidRPr="008B1574">
              <w:rPr>
                <w:bCs/>
                <w:color w:val="000000"/>
                <w:sz w:val="20"/>
                <w:szCs w:val="20"/>
              </w:rPr>
              <w:t>API 2012</w:t>
            </w:r>
          </w:p>
        </w:tc>
        <w:tc>
          <w:tcPr>
            <w:tcW w:w="1157" w:type="dxa"/>
            <w:shd w:val="clear" w:color="auto" w:fill="auto"/>
            <w:noWrap/>
            <w:vAlign w:val="bottom"/>
            <w:hideMark/>
          </w:tcPr>
          <w:p w14:paraId="71807446" w14:textId="1F5A4BFF" w:rsidR="009A2F00" w:rsidRPr="008B1574" w:rsidRDefault="00432A34" w:rsidP="008B1574">
            <w:pPr>
              <w:spacing w:before="0"/>
              <w:ind w:firstLine="0"/>
              <w:jc w:val="center"/>
              <w:rPr>
                <w:color w:val="000000"/>
                <w:sz w:val="20"/>
                <w:szCs w:val="20"/>
              </w:rPr>
            </w:pPr>
            <w:r>
              <w:rPr>
                <w:color w:val="000000"/>
                <w:sz w:val="20"/>
                <w:szCs w:val="20"/>
              </w:rPr>
              <w:t>849.22</w:t>
            </w:r>
          </w:p>
        </w:tc>
        <w:tc>
          <w:tcPr>
            <w:tcW w:w="1260" w:type="dxa"/>
            <w:shd w:val="clear" w:color="auto" w:fill="auto"/>
            <w:noWrap/>
            <w:vAlign w:val="bottom"/>
            <w:hideMark/>
          </w:tcPr>
          <w:p w14:paraId="67F98635" w14:textId="002CD3BD" w:rsidR="009A2F00" w:rsidRPr="008B1574" w:rsidRDefault="00432A34" w:rsidP="008B1574">
            <w:pPr>
              <w:spacing w:before="0"/>
              <w:ind w:firstLine="0"/>
              <w:jc w:val="center"/>
              <w:rPr>
                <w:color w:val="000000"/>
                <w:sz w:val="20"/>
                <w:szCs w:val="20"/>
              </w:rPr>
            </w:pPr>
            <w:r>
              <w:rPr>
                <w:color w:val="000000"/>
                <w:sz w:val="20"/>
                <w:szCs w:val="20"/>
              </w:rPr>
              <w:t>66.38</w:t>
            </w:r>
          </w:p>
        </w:tc>
        <w:tc>
          <w:tcPr>
            <w:tcW w:w="1080" w:type="dxa"/>
            <w:shd w:val="clear" w:color="auto" w:fill="auto"/>
            <w:noWrap/>
            <w:vAlign w:val="bottom"/>
            <w:hideMark/>
          </w:tcPr>
          <w:p w14:paraId="6A9E84EE" w14:textId="77777777" w:rsidR="009A2F00" w:rsidRPr="008B1574" w:rsidRDefault="009A2F00" w:rsidP="008B1574">
            <w:pPr>
              <w:spacing w:before="0"/>
              <w:ind w:firstLine="0"/>
              <w:jc w:val="center"/>
              <w:rPr>
                <w:color w:val="000000"/>
                <w:sz w:val="20"/>
                <w:szCs w:val="20"/>
              </w:rPr>
            </w:pPr>
            <w:r w:rsidRPr="008B1574">
              <w:rPr>
                <w:color w:val="000000"/>
                <w:sz w:val="20"/>
                <w:szCs w:val="20"/>
              </w:rPr>
              <w:t>740</w:t>
            </w:r>
          </w:p>
        </w:tc>
        <w:tc>
          <w:tcPr>
            <w:tcW w:w="1080" w:type="dxa"/>
            <w:shd w:val="clear" w:color="auto" w:fill="auto"/>
            <w:noWrap/>
            <w:vAlign w:val="bottom"/>
            <w:hideMark/>
          </w:tcPr>
          <w:p w14:paraId="5E5E8AF5" w14:textId="77777777" w:rsidR="009A2F00" w:rsidRPr="008B1574" w:rsidRDefault="009A2F00" w:rsidP="008B1574">
            <w:pPr>
              <w:spacing w:before="0"/>
              <w:ind w:firstLine="0"/>
              <w:jc w:val="center"/>
              <w:rPr>
                <w:color w:val="000000"/>
                <w:sz w:val="20"/>
                <w:szCs w:val="20"/>
              </w:rPr>
            </w:pPr>
            <w:r w:rsidRPr="008B1574">
              <w:rPr>
                <w:color w:val="000000"/>
                <w:sz w:val="20"/>
                <w:szCs w:val="20"/>
              </w:rPr>
              <w:t>967</w:t>
            </w:r>
          </w:p>
        </w:tc>
      </w:tr>
      <w:tr w:rsidR="00671DDC" w:rsidRPr="009A2F00" w14:paraId="265D8319" w14:textId="77777777" w:rsidTr="008B1574">
        <w:trPr>
          <w:trHeight w:val="300"/>
        </w:trPr>
        <w:tc>
          <w:tcPr>
            <w:tcW w:w="1738" w:type="dxa"/>
            <w:shd w:val="clear" w:color="auto" w:fill="auto"/>
            <w:noWrap/>
            <w:vAlign w:val="bottom"/>
            <w:hideMark/>
          </w:tcPr>
          <w:p w14:paraId="31C1D91B" w14:textId="4D4A3FAC" w:rsidR="009A2F00" w:rsidRPr="008B1574" w:rsidRDefault="009A2F00" w:rsidP="008B1574">
            <w:pPr>
              <w:spacing w:before="0"/>
              <w:ind w:right="160" w:firstLine="0"/>
              <w:rPr>
                <w:bCs/>
                <w:color w:val="000000"/>
                <w:sz w:val="20"/>
                <w:szCs w:val="20"/>
              </w:rPr>
            </w:pPr>
            <w:r w:rsidRPr="008B1574">
              <w:rPr>
                <w:bCs/>
                <w:color w:val="000000"/>
                <w:sz w:val="20"/>
                <w:szCs w:val="20"/>
              </w:rPr>
              <w:t>API 2011</w:t>
            </w:r>
          </w:p>
        </w:tc>
        <w:tc>
          <w:tcPr>
            <w:tcW w:w="1157" w:type="dxa"/>
            <w:shd w:val="clear" w:color="auto" w:fill="auto"/>
            <w:noWrap/>
            <w:vAlign w:val="bottom"/>
            <w:hideMark/>
          </w:tcPr>
          <w:p w14:paraId="74B2BFBD" w14:textId="4B9800C7" w:rsidR="009A2F00" w:rsidRPr="008B1574" w:rsidRDefault="00432A34" w:rsidP="008B1574">
            <w:pPr>
              <w:spacing w:before="0"/>
              <w:ind w:firstLine="0"/>
              <w:jc w:val="center"/>
              <w:rPr>
                <w:color w:val="000000"/>
                <w:sz w:val="20"/>
                <w:szCs w:val="20"/>
              </w:rPr>
            </w:pPr>
            <w:r>
              <w:rPr>
                <w:color w:val="000000"/>
                <w:sz w:val="20"/>
                <w:szCs w:val="20"/>
              </w:rPr>
              <w:t>834.70</w:t>
            </w:r>
          </w:p>
        </w:tc>
        <w:tc>
          <w:tcPr>
            <w:tcW w:w="1260" w:type="dxa"/>
            <w:shd w:val="clear" w:color="auto" w:fill="auto"/>
            <w:noWrap/>
            <w:vAlign w:val="bottom"/>
            <w:hideMark/>
          </w:tcPr>
          <w:p w14:paraId="0872BB30" w14:textId="35A8427A" w:rsidR="009A2F00" w:rsidRPr="008B1574" w:rsidRDefault="00432A34" w:rsidP="008B1574">
            <w:pPr>
              <w:spacing w:before="0"/>
              <w:ind w:firstLine="0"/>
              <w:jc w:val="center"/>
              <w:rPr>
                <w:color w:val="000000"/>
                <w:sz w:val="20"/>
                <w:szCs w:val="20"/>
              </w:rPr>
            </w:pPr>
            <w:r>
              <w:rPr>
                <w:color w:val="000000"/>
                <w:sz w:val="20"/>
                <w:szCs w:val="20"/>
              </w:rPr>
              <w:t>76.35</w:t>
            </w:r>
          </w:p>
        </w:tc>
        <w:tc>
          <w:tcPr>
            <w:tcW w:w="1080" w:type="dxa"/>
            <w:shd w:val="clear" w:color="auto" w:fill="auto"/>
            <w:noWrap/>
            <w:vAlign w:val="bottom"/>
            <w:hideMark/>
          </w:tcPr>
          <w:p w14:paraId="3483C7ED" w14:textId="77777777" w:rsidR="009A2F00" w:rsidRPr="008B1574" w:rsidRDefault="009A2F00" w:rsidP="008B1574">
            <w:pPr>
              <w:spacing w:before="0"/>
              <w:ind w:firstLine="0"/>
              <w:jc w:val="center"/>
              <w:rPr>
                <w:color w:val="000000"/>
                <w:sz w:val="20"/>
                <w:szCs w:val="20"/>
              </w:rPr>
            </w:pPr>
            <w:r w:rsidRPr="008B1574">
              <w:rPr>
                <w:color w:val="000000"/>
                <w:sz w:val="20"/>
                <w:szCs w:val="20"/>
              </w:rPr>
              <w:t>685</w:t>
            </w:r>
          </w:p>
        </w:tc>
        <w:tc>
          <w:tcPr>
            <w:tcW w:w="1080" w:type="dxa"/>
            <w:shd w:val="clear" w:color="auto" w:fill="auto"/>
            <w:noWrap/>
            <w:vAlign w:val="bottom"/>
            <w:hideMark/>
          </w:tcPr>
          <w:p w14:paraId="3E999E5F" w14:textId="77777777" w:rsidR="009A2F00" w:rsidRPr="008B1574" w:rsidRDefault="009A2F00" w:rsidP="008B1574">
            <w:pPr>
              <w:spacing w:before="0"/>
              <w:ind w:firstLine="0"/>
              <w:jc w:val="center"/>
              <w:rPr>
                <w:color w:val="000000"/>
                <w:sz w:val="20"/>
                <w:szCs w:val="20"/>
              </w:rPr>
            </w:pPr>
            <w:r w:rsidRPr="008B1574">
              <w:rPr>
                <w:color w:val="000000"/>
                <w:sz w:val="20"/>
                <w:szCs w:val="20"/>
              </w:rPr>
              <w:t>971</w:t>
            </w:r>
          </w:p>
        </w:tc>
      </w:tr>
      <w:tr w:rsidR="00671DDC" w:rsidRPr="009A2F00" w14:paraId="7B5CEAE0" w14:textId="77777777" w:rsidTr="008B1574">
        <w:trPr>
          <w:trHeight w:val="300"/>
        </w:trPr>
        <w:tc>
          <w:tcPr>
            <w:tcW w:w="1738" w:type="dxa"/>
            <w:shd w:val="clear" w:color="auto" w:fill="auto"/>
            <w:noWrap/>
            <w:vAlign w:val="bottom"/>
            <w:hideMark/>
          </w:tcPr>
          <w:p w14:paraId="6C7B0EBA" w14:textId="77777777" w:rsidR="009A2F00" w:rsidRPr="008B1574" w:rsidRDefault="009A2F00" w:rsidP="008B1574">
            <w:pPr>
              <w:spacing w:before="0"/>
              <w:ind w:right="160" w:firstLine="0"/>
              <w:rPr>
                <w:bCs/>
                <w:color w:val="000000"/>
                <w:sz w:val="20"/>
                <w:szCs w:val="20"/>
              </w:rPr>
            </w:pPr>
            <w:r w:rsidRPr="008B1574">
              <w:rPr>
                <w:bCs/>
                <w:color w:val="000000"/>
                <w:sz w:val="20"/>
                <w:szCs w:val="20"/>
              </w:rPr>
              <w:t>% SED</w:t>
            </w:r>
          </w:p>
        </w:tc>
        <w:tc>
          <w:tcPr>
            <w:tcW w:w="1157" w:type="dxa"/>
            <w:shd w:val="clear" w:color="auto" w:fill="auto"/>
            <w:noWrap/>
            <w:vAlign w:val="bottom"/>
            <w:hideMark/>
          </w:tcPr>
          <w:p w14:paraId="47F0DBB3" w14:textId="76708FD7" w:rsidR="009A2F00" w:rsidRPr="008B1574" w:rsidRDefault="00432A34" w:rsidP="008B1574">
            <w:pPr>
              <w:spacing w:before="0"/>
              <w:ind w:firstLine="0"/>
              <w:jc w:val="center"/>
              <w:rPr>
                <w:color w:val="000000"/>
                <w:sz w:val="20"/>
                <w:szCs w:val="20"/>
              </w:rPr>
            </w:pPr>
            <w:r>
              <w:rPr>
                <w:color w:val="000000"/>
                <w:sz w:val="20"/>
                <w:szCs w:val="20"/>
              </w:rPr>
              <w:t>52.98</w:t>
            </w:r>
          </w:p>
        </w:tc>
        <w:tc>
          <w:tcPr>
            <w:tcW w:w="1260" w:type="dxa"/>
            <w:shd w:val="clear" w:color="auto" w:fill="auto"/>
            <w:noWrap/>
            <w:vAlign w:val="bottom"/>
            <w:hideMark/>
          </w:tcPr>
          <w:p w14:paraId="7E292BAE" w14:textId="2D6F151E" w:rsidR="009A2F00" w:rsidRPr="008B1574" w:rsidRDefault="00432A34" w:rsidP="008B1574">
            <w:pPr>
              <w:spacing w:before="0"/>
              <w:ind w:firstLine="0"/>
              <w:jc w:val="center"/>
              <w:rPr>
                <w:color w:val="000000"/>
                <w:sz w:val="20"/>
                <w:szCs w:val="20"/>
              </w:rPr>
            </w:pPr>
            <w:r>
              <w:rPr>
                <w:color w:val="000000"/>
                <w:sz w:val="20"/>
                <w:szCs w:val="20"/>
              </w:rPr>
              <w:t>27.95</w:t>
            </w:r>
          </w:p>
        </w:tc>
        <w:tc>
          <w:tcPr>
            <w:tcW w:w="1080" w:type="dxa"/>
            <w:shd w:val="clear" w:color="auto" w:fill="auto"/>
            <w:noWrap/>
            <w:vAlign w:val="bottom"/>
            <w:hideMark/>
          </w:tcPr>
          <w:p w14:paraId="0C7DA142" w14:textId="77777777" w:rsidR="009A2F00" w:rsidRPr="008B1574" w:rsidRDefault="009A2F00" w:rsidP="008B1574">
            <w:pPr>
              <w:spacing w:before="0"/>
              <w:ind w:firstLine="0"/>
              <w:jc w:val="center"/>
              <w:rPr>
                <w:color w:val="000000"/>
                <w:sz w:val="20"/>
                <w:szCs w:val="20"/>
              </w:rPr>
            </w:pPr>
            <w:r w:rsidRPr="008B1574">
              <w:rPr>
                <w:color w:val="000000"/>
                <w:sz w:val="20"/>
                <w:szCs w:val="20"/>
              </w:rPr>
              <w:t>13.2</w:t>
            </w:r>
          </w:p>
        </w:tc>
        <w:tc>
          <w:tcPr>
            <w:tcW w:w="1080" w:type="dxa"/>
            <w:shd w:val="clear" w:color="auto" w:fill="auto"/>
            <w:noWrap/>
            <w:vAlign w:val="bottom"/>
            <w:hideMark/>
          </w:tcPr>
          <w:p w14:paraId="4AA01BF2" w14:textId="77777777" w:rsidR="009A2F00" w:rsidRPr="008B1574" w:rsidRDefault="009A2F00" w:rsidP="008B1574">
            <w:pPr>
              <w:spacing w:before="0"/>
              <w:ind w:firstLine="0"/>
              <w:jc w:val="center"/>
              <w:rPr>
                <w:color w:val="000000"/>
                <w:sz w:val="20"/>
                <w:szCs w:val="20"/>
              </w:rPr>
            </w:pPr>
            <w:r w:rsidRPr="008B1574">
              <w:rPr>
                <w:color w:val="000000"/>
                <w:sz w:val="20"/>
                <w:szCs w:val="20"/>
              </w:rPr>
              <w:t>100</w:t>
            </w:r>
          </w:p>
        </w:tc>
      </w:tr>
      <w:tr w:rsidR="00671DDC" w:rsidRPr="009A2F00" w14:paraId="06220A9B" w14:textId="77777777" w:rsidTr="008B1574">
        <w:trPr>
          <w:trHeight w:val="300"/>
        </w:trPr>
        <w:tc>
          <w:tcPr>
            <w:tcW w:w="1738" w:type="dxa"/>
            <w:shd w:val="clear" w:color="auto" w:fill="auto"/>
            <w:noWrap/>
            <w:vAlign w:val="bottom"/>
            <w:hideMark/>
          </w:tcPr>
          <w:p w14:paraId="36AB9D05" w14:textId="77777777" w:rsidR="009A2F00" w:rsidRPr="008B1574" w:rsidRDefault="009A2F00" w:rsidP="008B1574">
            <w:pPr>
              <w:spacing w:before="0"/>
              <w:ind w:right="160" w:firstLine="0"/>
              <w:rPr>
                <w:bCs/>
                <w:color w:val="000000"/>
                <w:sz w:val="20"/>
                <w:szCs w:val="20"/>
              </w:rPr>
            </w:pPr>
            <w:r w:rsidRPr="008B1574">
              <w:rPr>
                <w:bCs/>
                <w:color w:val="000000"/>
                <w:sz w:val="20"/>
                <w:szCs w:val="20"/>
              </w:rPr>
              <w:t>School Size</w:t>
            </w:r>
          </w:p>
        </w:tc>
        <w:tc>
          <w:tcPr>
            <w:tcW w:w="1157" w:type="dxa"/>
            <w:shd w:val="clear" w:color="auto" w:fill="auto"/>
            <w:noWrap/>
            <w:vAlign w:val="bottom"/>
            <w:hideMark/>
          </w:tcPr>
          <w:p w14:paraId="70B39637" w14:textId="78BB1399" w:rsidR="009A2F00" w:rsidRPr="008B1574" w:rsidRDefault="00432A34" w:rsidP="008B1574">
            <w:pPr>
              <w:spacing w:before="0"/>
              <w:ind w:firstLine="0"/>
              <w:jc w:val="center"/>
              <w:rPr>
                <w:color w:val="000000"/>
                <w:sz w:val="20"/>
                <w:szCs w:val="20"/>
              </w:rPr>
            </w:pPr>
            <w:r>
              <w:rPr>
                <w:color w:val="000000"/>
                <w:sz w:val="20"/>
                <w:szCs w:val="20"/>
              </w:rPr>
              <w:t>34.25</w:t>
            </w:r>
          </w:p>
        </w:tc>
        <w:tc>
          <w:tcPr>
            <w:tcW w:w="1260" w:type="dxa"/>
            <w:shd w:val="clear" w:color="auto" w:fill="auto"/>
            <w:noWrap/>
            <w:vAlign w:val="bottom"/>
            <w:hideMark/>
          </w:tcPr>
          <w:p w14:paraId="3496AE2C" w14:textId="5C30657D" w:rsidR="009A2F00" w:rsidRPr="008B1574" w:rsidRDefault="00432A34" w:rsidP="008B1574">
            <w:pPr>
              <w:spacing w:before="0"/>
              <w:ind w:firstLine="0"/>
              <w:jc w:val="center"/>
              <w:rPr>
                <w:color w:val="000000"/>
                <w:sz w:val="20"/>
                <w:szCs w:val="20"/>
              </w:rPr>
            </w:pPr>
            <w:r>
              <w:rPr>
                <w:color w:val="000000"/>
                <w:sz w:val="20"/>
                <w:szCs w:val="20"/>
              </w:rPr>
              <w:t>18.96</w:t>
            </w:r>
          </w:p>
        </w:tc>
        <w:tc>
          <w:tcPr>
            <w:tcW w:w="1080" w:type="dxa"/>
            <w:shd w:val="clear" w:color="auto" w:fill="auto"/>
            <w:noWrap/>
            <w:vAlign w:val="bottom"/>
            <w:hideMark/>
          </w:tcPr>
          <w:p w14:paraId="13A4A0EF" w14:textId="77777777" w:rsidR="009A2F00" w:rsidRPr="008B1574" w:rsidRDefault="009A2F00" w:rsidP="008B1574">
            <w:pPr>
              <w:spacing w:before="0"/>
              <w:ind w:firstLine="0"/>
              <w:jc w:val="center"/>
              <w:rPr>
                <w:color w:val="000000"/>
                <w:sz w:val="20"/>
                <w:szCs w:val="20"/>
              </w:rPr>
            </w:pPr>
            <w:r w:rsidRPr="008B1574">
              <w:rPr>
                <w:color w:val="000000"/>
                <w:sz w:val="20"/>
                <w:szCs w:val="20"/>
              </w:rPr>
              <w:t>19</w:t>
            </w:r>
          </w:p>
        </w:tc>
        <w:tc>
          <w:tcPr>
            <w:tcW w:w="1080" w:type="dxa"/>
            <w:shd w:val="clear" w:color="auto" w:fill="auto"/>
            <w:noWrap/>
            <w:vAlign w:val="bottom"/>
            <w:hideMark/>
          </w:tcPr>
          <w:p w14:paraId="2DBEA739" w14:textId="77777777" w:rsidR="009A2F00" w:rsidRPr="008B1574" w:rsidRDefault="009A2F00" w:rsidP="008B1574">
            <w:pPr>
              <w:spacing w:before="0"/>
              <w:ind w:firstLine="0"/>
              <w:jc w:val="center"/>
              <w:rPr>
                <w:color w:val="000000"/>
                <w:sz w:val="20"/>
                <w:szCs w:val="20"/>
              </w:rPr>
            </w:pPr>
            <w:r w:rsidRPr="008B1574">
              <w:rPr>
                <w:color w:val="000000"/>
                <w:sz w:val="20"/>
                <w:szCs w:val="20"/>
              </w:rPr>
              <w:t>92</w:t>
            </w:r>
          </w:p>
        </w:tc>
      </w:tr>
      <w:tr w:rsidR="00671DDC" w:rsidRPr="009A2F00" w14:paraId="5A2AC2B9" w14:textId="77777777" w:rsidTr="008B1574">
        <w:trPr>
          <w:trHeight w:val="300"/>
        </w:trPr>
        <w:tc>
          <w:tcPr>
            <w:tcW w:w="1738" w:type="dxa"/>
            <w:shd w:val="clear" w:color="auto" w:fill="auto"/>
            <w:noWrap/>
            <w:vAlign w:val="bottom"/>
            <w:hideMark/>
          </w:tcPr>
          <w:p w14:paraId="62FD8811" w14:textId="77777777" w:rsidR="009A2F00" w:rsidRPr="008B1574" w:rsidRDefault="009A2F00" w:rsidP="008B1574">
            <w:pPr>
              <w:spacing w:before="0"/>
              <w:ind w:right="160" w:firstLine="0"/>
              <w:rPr>
                <w:bCs/>
                <w:color w:val="000000"/>
                <w:sz w:val="20"/>
                <w:szCs w:val="20"/>
              </w:rPr>
            </w:pPr>
            <w:r w:rsidRPr="008B1574">
              <w:rPr>
                <w:bCs/>
                <w:color w:val="000000"/>
                <w:sz w:val="20"/>
                <w:szCs w:val="20"/>
              </w:rPr>
              <w:t>Traditional</w:t>
            </w:r>
          </w:p>
        </w:tc>
        <w:tc>
          <w:tcPr>
            <w:tcW w:w="1157" w:type="dxa"/>
            <w:shd w:val="clear" w:color="auto" w:fill="auto"/>
            <w:noWrap/>
            <w:vAlign w:val="bottom"/>
            <w:hideMark/>
          </w:tcPr>
          <w:p w14:paraId="3359D103" w14:textId="62D8C2F9" w:rsidR="009A2F00" w:rsidRPr="008B1574" w:rsidRDefault="00432A34" w:rsidP="008B1574">
            <w:pPr>
              <w:spacing w:before="0"/>
              <w:ind w:firstLine="0"/>
              <w:jc w:val="center"/>
              <w:rPr>
                <w:color w:val="000000"/>
                <w:sz w:val="20"/>
                <w:szCs w:val="20"/>
              </w:rPr>
            </w:pPr>
            <w:r>
              <w:rPr>
                <w:color w:val="000000"/>
                <w:sz w:val="20"/>
                <w:szCs w:val="20"/>
              </w:rPr>
              <w:t>20.31</w:t>
            </w:r>
          </w:p>
        </w:tc>
        <w:tc>
          <w:tcPr>
            <w:tcW w:w="1260" w:type="dxa"/>
            <w:shd w:val="clear" w:color="auto" w:fill="auto"/>
            <w:noWrap/>
            <w:vAlign w:val="bottom"/>
            <w:hideMark/>
          </w:tcPr>
          <w:p w14:paraId="17B43BF4" w14:textId="1DBC513C" w:rsidR="009A2F00" w:rsidRPr="008B1574" w:rsidRDefault="00432A34" w:rsidP="008B1574">
            <w:pPr>
              <w:spacing w:before="0"/>
              <w:ind w:firstLine="0"/>
              <w:jc w:val="center"/>
              <w:rPr>
                <w:color w:val="000000"/>
                <w:sz w:val="20"/>
                <w:szCs w:val="20"/>
              </w:rPr>
            </w:pPr>
            <w:r>
              <w:rPr>
                <w:color w:val="000000"/>
                <w:sz w:val="20"/>
                <w:szCs w:val="20"/>
              </w:rPr>
              <w:t>6.54</w:t>
            </w:r>
          </w:p>
        </w:tc>
        <w:tc>
          <w:tcPr>
            <w:tcW w:w="1080" w:type="dxa"/>
            <w:shd w:val="clear" w:color="auto" w:fill="auto"/>
            <w:noWrap/>
            <w:vAlign w:val="bottom"/>
            <w:hideMark/>
          </w:tcPr>
          <w:p w14:paraId="786CCDA3" w14:textId="64C96004" w:rsidR="009A2F00" w:rsidRPr="008B1574" w:rsidRDefault="004D7367" w:rsidP="008B1574">
            <w:pPr>
              <w:spacing w:before="0"/>
              <w:ind w:firstLine="0"/>
              <w:jc w:val="center"/>
              <w:rPr>
                <w:color w:val="000000"/>
                <w:sz w:val="20"/>
                <w:szCs w:val="20"/>
              </w:rPr>
            </w:pPr>
            <w:r>
              <w:rPr>
                <w:color w:val="000000"/>
                <w:sz w:val="20"/>
                <w:szCs w:val="20"/>
              </w:rPr>
              <w:t>9.51</w:t>
            </w:r>
          </w:p>
        </w:tc>
        <w:tc>
          <w:tcPr>
            <w:tcW w:w="1080" w:type="dxa"/>
            <w:shd w:val="clear" w:color="auto" w:fill="auto"/>
            <w:noWrap/>
            <w:vAlign w:val="bottom"/>
            <w:hideMark/>
          </w:tcPr>
          <w:p w14:paraId="0119E9CB" w14:textId="77777777" w:rsidR="009A2F00" w:rsidRPr="008B1574" w:rsidRDefault="009A2F00" w:rsidP="008B1574">
            <w:pPr>
              <w:spacing w:before="0"/>
              <w:ind w:firstLine="0"/>
              <w:jc w:val="center"/>
              <w:rPr>
                <w:color w:val="000000"/>
                <w:sz w:val="20"/>
                <w:szCs w:val="20"/>
              </w:rPr>
            </w:pPr>
            <w:r w:rsidRPr="008B1574">
              <w:rPr>
                <w:color w:val="000000"/>
                <w:sz w:val="20"/>
                <w:szCs w:val="20"/>
              </w:rPr>
              <w:t>37.63</w:t>
            </w:r>
          </w:p>
        </w:tc>
      </w:tr>
      <w:tr w:rsidR="00671DDC" w:rsidRPr="009A2F00" w14:paraId="6F8D362D" w14:textId="77777777" w:rsidTr="008B1574">
        <w:trPr>
          <w:trHeight w:val="300"/>
        </w:trPr>
        <w:tc>
          <w:tcPr>
            <w:tcW w:w="1738" w:type="dxa"/>
            <w:shd w:val="clear" w:color="auto" w:fill="auto"/>
            <w:noWrap/>
            <w:vAlign w:val="bottom"/>
            <w:hideMark/>
          </w:tcPr>
          <w:p w14:paraId="357D12F8" w14:textId="77777777" w:rsidR="009A2F00" w:rsidRPr="008B1574" w:rsidRDefault="009A2F00" w:rsidP="008B1574">
            <w:pPr>
              <w:spacing w:before="0"/>
              <w:ind w:right="160" w:firstLine="0"/>
              <w:rPr>
                <w:bCs/>
                <w:color w:val="000000"/>
                <w:sz w:val="20"/>
                <w:szCs w:val="20"/>
              </w:rPr>
            </w:pPr>
            <w:r w:rsidRPr="008B1574">
              <w:rPr>
                <w:bCs/>
                <w:color w:val="000000"/>
                <w:sz w:val="20"/>
                <w:szCs w:val="20"/>
              </w:rPr>
              <w:t>Bureaucratic</w:t>
            </w:r>
          </w:p>
        </w:tc>
        <w:tc>
          <w:tcPr>
            <w:tcW w:w="1157" w:type="dxa"/>
            <w:shd w:val="clear" w:color="auto" w:fill="auto"/>
            <w:noWrap/>
            <w:vAlign w:val="bottom"/>
            <w:hideMark/>
          </w:tcPr>
          <w:p w14:paraId="1A4D7848" w14:textId="5187574E" w:rsidR="009A2F00" w:rsidRPr="008B1574" w:rsidRDefault="00432A34" w:rsidP="008B1574">
            <w:pPr>
              <w:spacing w:before="0"/>
              <w:ind w:firstLine="0"/>
              <w:jc w:val="center"/>
              <w:rPr>
                <w:color w:val="000000"/>
                <w:sz w:val="20"/>
                <w:szCs w:val="20"/>
              </w:rPr>
            </w:pPr>
            <w:r>
              <w:rPr>
                <w:color w:val="000000"/>
                <w:sz w:val="20"/>
                <w:szCs w:val="20"/>
              </w:rPr>
              <w:t>35.58</w:t>
            </w:r>
          </w:p>
        </w:tc>
        <w:tc>
          <w:tcPr>
            <w:tcW w:w="1260" w:type="dxa"/>
            <w:shd w:val="clear" w:color="auto" w:fill="auto"/>
            <w:noWrap/>
            <w:vAlign w:val="bottom"/>
            <w:hideMark/>
          </w:tcPr>
          <w:p w14:paraId="290C20DF" w14:textId="7B6863C5" w:rsidR="009A2F00" w:rsidRPr="008B1574" w:rsidRDefault="00432A34" w:rsidP="008B1574">
            <w:pPr>
              <w:spacing w:before="0"/>
              <w:ind w:firstLine="0"/>
              <w:jc w:val="center"/>
              <w:rPr>
                <w:color w:val="000000"/>
                <w:sz w:val="20"/>
                <w:szCs w:val="20"/>
              </w:rPr>
            </w:pPr>
            <w:r>
              <w:rPr>
                <w:color w:val="000000"/>
                <w:sz w:val="20"/>
                <w:szCs w:val="20"/>
              </w:rPr>
              <w:t>4.59</w:t>
            </w:r>
          </w:p>
        </w:tc>
        <w:tc>
          <w:tcPr>
            <w:tcW w:w="1080" w:type="dxa"/>
            <w:shd w:val="clear" w:color="auto" w:fill="auto"/>
            <w:noWrap/>
            <w:vAlign w:val="bottom"/>
            <w:hideMark/>
          </w:tcPr>
          <w:p w14:paraId="5155E620" w14:textId="66BA2A07" w:rsidR="009A2F00" w:rsidRPr="008B1574" w:rsidRDefault="009A2F00" w:rsidP="008B1574">
            <w:pPr>
              <w:spacing w:before="0"/>
              <w:ind w:firstLine="0"/>
              <w:jc w:val="center"/>
              <w:rPr>
                <w:color w:val="000000"/>
                <w:sz w:val="20"/>
                <w:szCs w:val="20"/>
              </w:rPr>
            </w:pPr>
            <w:r w:rsidRPr="008B1574">
              <w:rPr>
                <w:color w:val="000000"/>
                <w:sz w:val="20"/>
                <w:szCs w:val="20"/>
              </w:rPr>
              <w:t>26.40</w:t>
            </w:r>
          </w:p>
        </w:tc>
        <w:tc>
          <w:tcPr>
            <w:tcW w:w="1080" w:type="dxa"/>
            <w:shd w:val="clear" w:color="auto" w:fill="auto"/>
            <w:noWrap/>
            <w:vAlign w:val="bottom"/>
            <w:hideMark/>
          </w:tcPr>
          <w:p w14:paraId="676A2EAB" w14:textId="77777777" w:rsidR="009A2F00" w:rsidRPr="008B1574" w:rsidRDefault="009A2F00" w:rsidP="008B1574">
            <w:pPr>
              <w:spacing w:before="0"/>
              <w:ind w:firstLine="0"/>
              <w:jc w:val="center"/>
              <w:rPr>
                <w:color w:val="000000"/>
                <w:sz w:val="20"/>
                <w:szCs w:val="20"/>
              </w:rPr>
            </w:pPr>
            <w:r w:rsidRPr="008B1574">
              <w:rPr>
                <w:color w:val="000000"/>
                <w:sz w:val="20"/>
                <w:szCs w:val="20"/>
              </w:rPr>
              <w:t>45.55</w:t>
            </w:r>
          </w:p>
        </w:tc>
      </w:tr>
      <w:tr w:rsidR="00671DDC" w:rsidRPr="009A2F00" w14:paraId="28C09B55" w14:textId="77777777" w:rsidTr="008B1574">
        <w:trPr>
          <w:trHeight w:val="300"/>
        </w:trPr>
        <w:tc>
          <w:tcPr>
            <w:tcW w:w="1738" w:type="dxa"/>
            <w:shd w:val="clear" w:color="auto" w:fill="auto"/>
            <w:noWrap/>
            <w:vAlign w:val="bottom"/>
            <w:hideMark/>
          </w:tcPr>
          <w:p w14:paraId="1764574F" w14:textId="77777777" w:rsidR="009A2F00" w:rsidRPr="008B1574" w:rsidRDefault="009A2F00" w:rsidP="008B1574">
            <w:pPr>
              <w:spacing w:before="0"/>
              <w:ind w:right="160" w:firstLine="0"/>
              <w:rPr>
                <w:bCs/>
                <w:color w:val="000000"/>
                <w:sz w:val="20"/>
                <w:szCs w:val="20"/>
              </w:rPr>
            </w:pPr>
            <w:r w:rsidRPr="008B1574">
              <w:rPr>
                <w:bCs/>
                <w:color w:val="000000"/>
                <w:sz w:val="20"/>
                <w:szCs w:val="20"/>
              </w:rPr>
              <w:t>Collaborative</w:t>
            </w:r>
          </w:p>
        </w:tc>
        <w:tc>
          <w:tcPr>
            <w:tcW w:w="1157" w:type="dxa"/>
            <w:shd w:val="clear" w:color="auto" w:fill="auto"/>
            <w:noWrap/>
            <w:vAlign w:val="bottom"/>
            <w:hideMark/>
          </w:tcPr>
          <w:p w14:paraId="7F762805" w14:textId="6F4B5D44" w:rsidR="009A2F00" w:rsidRPr="008B1574" w:rsidRDefault="00432A34" w:rsidP="008B1574">
            <w:pPr>
              <w:spacing w:before="0"/>
              <w:ind w:firstLine="0"/>
              <w:jc w:val="center"/>
              <w:rPr>
                <w:color w:val="000000"/>
                <w:sz w:val="20"/>
                <w:szCs w:val="20"/>
              </w:rPr>
            </w:pPr>
            <w:r>
              <w:rPr>
                <w:color w:val="000000"/>
                <w:sz w:val="20"/>
                <w:szCs w:val="20"/>
              </w:rPr>
              <w:t>41.87</w:t>
            </w:r>
          </w:p>
        </w:tc>
        <w:tc>
          <w:tcPr>
            <w:tcW w:w="1260" w:type="dxa"/>
            <w:shd w:val="clear" w:color="auto" w:fill="auto"/>
            <w:noWrap/>
            <w:vAlign w:val="bottom"/>
            <w:hideMark/>
          </w:tcPr>
          <w:p w14:paraId="72EA3C1A" w14:textId="1A117E37" w:rsidR="009A2F00" w:rsidRPr="008B1574" w:rsidRDefault="00432A34" w:rsidP="008B1574">
            <w:pPr>
              <w:spacing w:before="0"/>
              <w:ind w:firstLine="0"/>
              <w:jc w:val="center"/>
              <w:rPr>
                <w:color w:val="000000"/>
                <w:sz w:val="20"/>
                <w:szCs w:val="20"/>
              </w:rPr>
            </w:pPr>
            <w:r>
              <w:rPr>
                <w:color w:val="000000"/>
                <w:sz w:val="20"/>
                <w:szCs w:val="20"/>
              </w:rPr>
              <w:t>9.59</w:t>
            </w:r>
          </w:p>
        </w:tc>
        <w:tc>
          <w:tcPr>
            <w:tcW w:w="1080" w:type="dxa"/>
            <w:shd w:val="clear" w:color="auto" w:fill="auto"/>
            <w:noWrap/>
            <w:vAlign w:val="bottom"/>
            <w:hideMark/>
          </w:tcPr>
          <w:p w14:paraId="1F10AE0E" w14:textId="6F8CFCDB" w:rsidR="009A2F00" w:rsidRPr="008B1574" w:rsidRDefault="004D7367" w:rsidP="008B1574">
            <w:pPr>
              <w:spacing w:before="0"/>
              <w:ind w:firstLine="0"/>
              <w:jc w:val="center"/>
              <w:rPr>
                <w:color w:val="000000"/>
                <w:sz w:val="20"/>
                <w:szCs w:val="20"/>
              </w:rPr>
            </w:pPr>
            <w:r>
              <w:rPr>
                <w:color w:val="000000"/>
                <w:sz w:val="20"/>
                <w:szCs w:val="20"/>
              </w:rPr>
              <w:t>21.55</w:t>
            </w:r>
          </w:p>
        </w:tc>
        <w:tc>
          <w:tcPr>
            <w:tcW w:w="1080" w:type="dxa"/>
            <w:shd w:val="clear" w:color="auto" w:fill="auto"/>
            <w:noWrap/>
            <w:vAlign w:val="bottom"/>
            <w:hideMark/>
          </w:tcPr>
          <w:p w14:paraId="5DF20542" w14:textId="47F3D0A4" w:rsidR="009A2F00" w:rsidRPr="008B1574" w:rsidRDefault="004D7367" w:rsidP="008B1574">
            <w:pPr>
              <w:spacing w:before="0"/>
              <w:ind w:firstLine="0"/>
              <w:jc w:val="center"/>
              <w:rPr>
                <w:color w:val="000000"/>
                <w:sz w:val="20"/>
                <w:szCs w:val="20"/>
              </w:rPr>
            </w:pPr>
            <w:r>
              <w:rPr>
                <w:color w:val="000000"/>
                <w:sz w:val="20"/>
                <w:szCs w:val="20"/>
              </w:rPr>
              <w:t>62.36</w:t>
            </w:r>
          </w:p>
        </w:tc>
      </w:tr>
      <w:tr w:rsidR="00671DDC" w:rsidRPr="009A2F00" w14:paraId="25694F0F" w14:textId="77777777" w:rsidTr="008B1574">
        <w:trPr>
          <w:trHeight w:val="300"/>
        </w:trPr>
        <w:tc>
          <w:tcPr>
            <w:tcW w:w="1738" w:type="dxa"/>
            <w:shd w:val="clear" w:color="auto" w:fill="auto"/>
            <w:noWrap/>
            <w:vAlign w:val="bottom"/>
            <w:hideMark/>
          </w:tcPr>
          <w:p w14:paraId="0013C401" w14:textId="77777777" w:rsidR="009A2F00" w:rsidRPr="008B1574" w:rsidRDefault="009A2F00" w:rsidP="008B1574">
            <w:pPr>
              <w:spacing w:before="0"/>
              <w:ind w:right="160" w:firstLine="0"/>
              <w:rPr>
                <w:bCs/>
                <w:color w:val="000000"/>
                <w:sz w:val="20"/>
                <w:szCs w:val="20"/>
              </w:rPr>
            </w:pPr>
            <w:r w:rsidRPr="008B1574">
              <w:rPr>
                <w:bCs/>
                <w:color w:val="000000"/>
                <w:sz w:val="20"/>
                <w:szCs w:val="20"/>
              </w:rPr>
              <w:t>Fragmented</w:t>
            </w:r>
          </w:p>
        </w:tc>
        <w:tc>
          <w:tcPr>
            <w:tcW w:w="1157" w:type="dxa"/>
            <w:shd w:val="clear" w:color="auto" w:fill="auto"/>
            <w:noWrap/>
            <w:vAlign w:val="bottom"/>
            <w:hideMark/>
          </w:tcPr>
          <w:p w14:paraId="11530FB7" w14:textId="4BD63382" w:rsidR="009A2F00" w:rsidRPr="008B1574" w:rsidRDefault="009A2F00" w:rsidP="008B1574">
            <w:pPr>
              <w:spacing w:before="0"/>
              <w:ind w:firstLine="0"/>
              <w:jc w:val="center"/>
              <w:rPr>
                <w:color w:val="000000"/>
                <w:sz w:val="20"/>
                <w:szCs w:val="20"/>
              </w:rPr>
            </w:pPr>
            <w:r w:rsidRPr="008B1574">
              <w:rPr>
                <w:color w:val="000000"/>
                <w:sz w:val="20"/>
                <w:szCs w:val="20"/>
              </w:rPr>
              <w:t>13.4</w:t>
            </w:r>
            <w:r w:rsidR="00432A34">
              <w:rPr>
                <w:color w:val="000000"/>
                <w:sz w:val="20"/>
                <w:szCs w:val="20"/>
              </w:rPr>
              <w:t>4</w:t>
            </w:r>
          </w:p>
        </w:tc>
        <w:tc>
          <w:tcPr>
            <w:tcW w:w="1260" w:type="dxa"/>
            <w:shd w:val="clear" w:color="auto" w:fill="auto"/>
            <w:noWrap/>
            <w:vAlign w:val="bottom"/>
            <w:hideMark/>
          </w:tcPr>
          <w:p w14:paraId="3A8E9F8C" w14:textId="7438B308" w:rsidR="009A2F00" w:rsidRPr="008B1574" w:rsidRDefault="00432A34" w:rsidP="008B1574">
            <w:pPr>
              <w:spacing w:before="0"/>
              <w:ind w:firstLine="0"/>
              <w:jc w:val="center"/>
              <w:rPr>
                <w:color w:val="000000"/>
                <w:sz w:val="20"/>
                <w:szCs w:val="20"/>
              </w:rPr>
            </w:pPr>
            <w:r>
              <w:rPr>
                <w:color w:val="000000"/>
                <w:sz w:val="20"/>
                <w:szCs w:val="20"/>
              </w:rPr>
              <w:t>7.34</w:t>
            </w:r>
          </w:p>
        </w:tc>
        <w:tc>
          <w:tcPr>
            <w:tcW w:w="1080" w:type="dxa"/>
            <w:shd w:val="clear" w:color="auto" w:fill="auto"/>
            <w:noWrap/>
            <w:vAlign w:val="bottom"/>
            <w:hideMark/>
          </w:tcPr>
          <w:p w14:paraId="0C8B8A9C" w14:textId="75B5A90D" w:rsidR="009A2F00" w:rsidRPr="008B1574" w:rsidRDefault="004D7367" w:rsidP="008B1574">
            <w:pPr>
              <w:spacing w:before="0"/>
              <w:ind w:firstLine="0"/>
              <w:jc w:val="center"/>
              <w:rPr>
                <w:color w:val="000000"/>
                <w:sz w:val="20"/>
                <w:szCs w:val="20"/>
              </w:rPr>
            </w:pPr>
            <w:r>
              <w:rPr>
                <w:color w:val="000000"/>
                <w:sz w:val="20"/>
                <w:szCs w:val="20"/>
              </w:rPr>
              <w:t>2.71</w:t>
            </w:r>
          </w:p>
        </w:tc>
        <w:tc>
          <w:tcPr>
            <w:tcW w:w="1080" w:type="dxa"/>
            <w:shd w:val="clear" w:color="auto" w:fill="auto"/>
            <w:noWrap/>
            <w:vAlign w:val="bottom"/>
            <w:hideMark/>
          </w:tcPr>
          <w:p w14:paraId="60512E47" w14:textId="34326B6F" w:rsidR="009A2F00" w:rsidRPr="008B1574" w:rsidRDefault="004D7367" w:rsidP="008B1574">
            <w:pPr>
              <w:spacing w:before="0"/>
              <w:ind w:firstLine="0"/>
              <w:jc w:val="center"/>
              <w:rPr>
                <w:color w:val="000000"/>
                <w:sz w:val="20"/>
                <w:szCs w:val="20"/>
              </w:rPr>
            </w:pPr>
            <w:r>
              <w:rPr>
                <w:color w:val="000000"/>
                <w:sz w:val="20"/>
                <w:szCs w:val="20"/>
              </w:rPr>
              <w:t>28.67</w:t>
            </w:r>
          </w:p>
        </w:tc>
      </w:tr>
    </w:tbl>
    <w:p w14:paraId="163F3D38" w14:textId="77777777" w:rsidR="009A2F00" w:rsidRPr="00385A21" w:rsidRDefault="009A2F00">
      <w:pPr>
        <w:spacing w:before="0" w:after="200" w:line="276" w:lineRule="auto"/>
        <w:ind w:firstLine="0"/>
        <w:rPr>
          <w:lang w:eastAsia="zh-TW"/>
        </w:rPr>
      </w:pPr>
    </w:p>
    <w:p w14:paraId="4F5EDAD0" w14:textId="77777777" w:rsidR="006C2A02" w:rsidRDefault="006C2A02" w:rsidP="00414BA6">
      <w:pPr>
        <w:ind w:firstLine="0"/>
        <w:rPr>
          <w:lang w:eastAsia="zh-TW"/>
        </w:rPr>
      </w:pPr>
    </w:p>
    <w:p w14:paraId="1F1F7AD2" w14:textId="77777777" w:rsidR="00E81EEA" w:rsidRDefault="00E81EEA" w:rsidP="00414BA6">
      <w:pPr>
        <w:ind w:firstLine="0"/>
        <w:rPr>
          <w:lang w:eastAsia="zh-TW"/>
        </w:rPr>
      </w:pPr>
    </w:p>
    <w:p w14:paraId="15B78E7A" w14:textId="13AA1029" w:rsidR="00E81EEA" w:rsidRPr="008B1574" w:rsidRDefault="009B5E9B" w:rsidP="00414BA6">
      <w:pPr>
        <w:ind w:firstLine="0"/>
        <w:rPr>
          <w:b/>
          <w:lang w:eastAsia="zh-TW"/>
        </w:rPr>
      </w:pPr>
      <w:r>
        <w:rPr>
          <w:b/>
          <w:lang w:eastAsia="zh-TW"/>
        </w:rPr>
        <w:t>Exhibit</w:t>
      </w:r>
      <w:r w:rsidR="00E81EEA" w:rsidRPr="008B1574">
        <w:rPr>
          <w:b/>
          <w:lang w:eastAsia="zh-TW"/>
        </w:rPr>
        <w:t xml:space="preserve"> 3: Correlations</w:t>
      </w:r>
    </w:p>
    <w:p w14:paraId="66024BF7" w14:textId="77777777" w:rsidR="00E81EEA" w:rsidRDefault="00E81EEA" w:rsidP="00414BA6">
      <w:pPr>
        <w:ind w:firstLine="0"/>
        <w:rPr>
          <w:lang w:eastAsia="zh-TW"/>
        </w:rPr>
      </w:pPr>
    </w:p>
    <w:tbl>
      <w:tblPr>
        <w:tblW w:w="9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2"/>
        <w:gridCol w:w="1384"/>
        <w:gridCol w:w="1454"/>
        <w:gridCol w:w="1278"/>
        <w:gridCol w:w="1230"/>
        <w:gridCol w:w="982"/>
        <w:gridCol w:w="990"/>
        <w:gridCol w:w="990"/>
        <w:gridCol w:w="22"/>
      </w:tblGrid>
      <w:tr w:rsidR="00671DDC" w:rsidRPr="00D2670C" w14:paraId="725ADFEF" w14:textId="77777777" w:rsidTr="008B1574">
        <w:trPr>
          <w:gridAfter w:val="1"/>
          <w:wAfter w:w="22" w:type="dxa"/>
          <w:trHeight w:val="300"/>
          <w:jc w:val="center"/>
        </w:trPr>
        <w:tc>
          <w:tcPr>
            <w:tcW w:w="1462" w:type="dxa"/>
            <w:shd w:val="clear" w:color="auto" w:fill="auto"/>
            <w:noWrap/>
            <w:vAlign w:val="bottom"/>
            <w:hideMark/>
          </w:tcPr>
          <w:p w14:paraId="7565F8BF" w14:textId="11C3E3E2" w:rsidR="00E81EEA" w:rsidRPr="008B1574" w:rsidRDefault="00E81EEA" w:rsidP="008B1574">
            <w:pPr>
              <w:spacing w:before="0"/>
              <w:ind w:right="44" w:firstLine="0"/>
              <w:rPr>
                <w:b/>
                <w:color w:val="000000"/>
                <w:sz w:val="18"/>
                <w:szCs w:val="18"/>
              </w:rPr>
            </w:pPr>
          </w:p>
        </w:tc>
        <w:tc>
          <w:tcPr>
            <w:tcW w:w="1384" w:type="dxa"/>
            <w:shd w:val="clear" w:color="auto" w:fill="auto"/>
            <w:noWrap/>
            <w:vAlign w:val="bottom"/>
            <w:hideMark/>
          </w:tcPr>
          <w:p w14:paraId="6404A634" w14:textId="77777777" w:rsidR="00E81EEA" w:rsidRPr="008B1574" w:rsidRDefault="00E81EEA" w:rsidP="008B1574">
            <w:pPr>
              <w:spacing w:before="0"/>
              <w:ind w:firstLine="0"/>
              <w:jc w:val="center"/>
              <w:rPr>
                <w:b/>
                <w:color w:val="000000"/>
                <w:sz w:val="18"/>
                <w:szCs w:val="18"/>
              </w:rPr>
            </w:pPr>
            <w:r w:rsidRPr="008B1574">
              <w:rPr>
                <w:b/>
                <w:color w:val="000000"/>
                <w:sz w:val="18"/>
                <w:szCs w:val="18"/>
              </w:rPr>
              <w:t>Collaborative</w:t>
            </w:r>
          </w:p>
        </w:tc>
        <w:tc>
          <w:tcPr>
            <w:tcW w:w="1454" w:type="dxa"/>
            <w:shd w:val="clear" w:color="auto" w:fill="auto"/>
            <w:noWrap/>
            <w:vAlign w:val="bottom"/>
            <w:hideMark/>
          </w:tcPr>
          <w:p w14:paraId="21690B9C" w14:textId="77777777" w:rsidR="00E81EEA" w:rsidRPr="008B1574" w:rsidRDefault="00E81EEA" w:rsidP="008B1574">
            <w:pPr>
              <w:spacing w:before="0"/>
              <w:ind w:firstLine="0"/>
              <w:jc w:val="center"/>
              <w:rPr>
                <w:b/>
                <w:bCs/>
                <w:color w:val="000000"/>
                <w:sz w:val="18"/>
                <w:szCs w:val="18"/>
              </w:rPr>
            </w:pPr>
            <w:r w:rsidRPr="008B1574">
              <w:rPr>
                <w:b/>
                <w:bCs/>
                <w:color w:val="000000"/>
                <w:sz w:val="18"/>
                <w:szCs w:val="18"/>
              </w:rPr>
              <w:t>Bureaucratic</w:t>
            </w:r>
          </w:p>
        </w:tc>
        <w:tc>
          <w:tcPr>
            <w:tcW w:w="1278" w:type="dxa"/>
            <w:shd w:val="clear" w:color="auto" w:fill="auto"/>
            <w:noWrap/>
            <w:vAlign w:val="bottom"/>
            <w:hideMark/>
          </w:tcPr>
          <w:p w14:paraId="55EF16AB" w14:textId="77777777" w:rsidR="00E81EEA" w:rsidRPr="008B1574" w:rsidRDefault="00E81EEA" w:rsidP="008B1574">
            <w:pPr>
              <w:spacing w:before="0"/>
              <w:ind w:firstLine="0"/>
              <w:jc w:val="center"/>
              <w:rPr>
                <w:b/>
                <w:color w:val="000000"/>
                <w:sz w:val="18"/>
                <w:szCs w:val="18"/>
              </w:rPr>
            </w:pPr>
            <w:r w:rsidRPr="008B1574">
              <w:rPr>
                <w:b/>
                <w:color w:val="000000"/>
                <w:sz w:val="18"/>
                <w:szCs w:val="18"/>
              </w:rPr>
              <w:t>Traditional</w:t>
            </w:r>
          </w:p>
        </w:tc>
        <w:tc>
          <w:tcPr>
            <w:tcW w:w="1230" w:type="dxa"/>
            <w:shd w:val="clear" w:color="auto" w:fill="auto"/>
            <w:noWrap/>
            <w:vAlign w:val="bottom"/>
            <w:hideMark/>
          </w:tcPr>
          <w:p w14:paraId="50458466" w14:textId="77777777" w:rsidR="00E81EEA" w:rsidRPr="008B1574" w:rsidRDefault="00E81EEA" w:rsidP="008B1574">
            <w:pPr>
              <w:spacing w:before="0"/>
              <w:ind w:firstLine="0"/>
              <w:jc w:val="center"/>
              <w:rPr>
                <w:b/>
                <w:color w:val="000000"/>
                <w:sz w:val="18"/>
                <w:szCs w:val="18"/>
              </w:rPr>
            </w:pPr>
            <w:r w:rsidRPr="008B1574">
              <w:rPr>
                <w:b/>
                <w:color w:val="000000"/>
                <w:sz w:val="18"/>
                <w:szCs w:val="18"/>
              </w:rPr>
              <w:t>Fragmented</w:t>
            </w:r>
          </w:p>
        </w:tc>
        <w:tc>
          <w:tcPr>
            <w:tcW w:w="982" w:type="dxa"/>
            <w:shd w:val="clear" w:color="auto" w:fill="auto"/>
            <w:noWrap/>
            <w:vAlign w:val="bottom"/>
            <w:hideMark/>
          </w:tcPr>
          <w:p w14:paraId="15F51493" w14:textId="77777777" w:rsidR="00E81EEA" w:rsidRPr="008B1574" w:rsidRDefault="00E81EEA" w:rsidP="008B1574">
            <w:pPr>
              <w:spacing w:before="0"/>
              <w:ind w:firstLine="0"/>
              <w:jc w:val="center"/>
              <w:rPr>
                <w:b/>
                <w:color w:val="000000"/>
                <w:sz w:val="18"/>
                <w:szCs w:val="18"/>
              </w:rPr>
            </w:pPr>
            <w:r w:rsidRPr="008B1574">
              <w:rPr>
                <w:b/>
                <w:color w:val="000000"/>
                <w:sz w:val="18"/>
                <w:szCs w:val="18"/>
              </w:rPr>
              <w:t>API 2011</w:t>
            </w:r>
          </w:p>
        </w:tc>
        <w:tc>
          <w:tcPr>
            <w:tcW w:w="990" w:type="dxa"/>
            <w:shd w:val="clear" w:color="auto" w:fill="auto"/>
            <w:noWrap/>
            <w:vAlign w:val="bottom"/>
            <w:hideMark/>
          </w:tcPr>
          <w:p w14:paraId="762304DF" w14:textId="77777777" w:rsidR="00E81EEA" w:rsidRPr="008B1574" w:rsidRDefault="00E81EEA" w:rsidP="008B1574">
            <w:pPr>
              <w:spacing w:before="0"/>
              <w:ind w:firstLine="0"/>
              <w:jc w:val="center"/>
              <w:rPr>
                <w:b/>
                <w:color w:val="000000"/>
                <w:sz w:val="18"/>
                <w:szCs w:val="18"/>
              </w:rPr>
            </w:pPr>
            <w:r w:rsidRPr="008B1574">
              <w:rPr>
                <w:b/>
                <w:color w:val="000000"/>
                <w:sz w:val="18"/>
                <w:szCs w:val="18"/>
              </w:rPr>
              <w:t>API 2012</w:t>
            </w:r>
          </w:p>
        </w:tc>
        <w:tc>
          <w:tcPr>
            <w:tcW w:w="990" w:type="dxa"/>
            <w:shd w:val="clear" w:color="auto" w:fill="auto"/>
            <w:noWrap/>
            <w:vAlign w:val="bottom"/>
            <w:hideMark/>
          </w:tcPr>
          <w:p w14:paraId="387EC511" w14:textId="77777777" w:rsidR="00E81EEA" w:rsidRPr="008B1574" w:rsidRDefault="00E81EEA" w:rsidP="008B1574">
            <w:pPr>
              <w:spacing w:before="0"/>
              <w:ind w:firstLine="0"/>
              <w:jc w:val="center"/>
              <w:rPr>
                <w:b/>
                <w:color w:val="000000"/>
                <w:sz w:val="18"/>
                <w:szCs w:val="18"/>
              </w:rPr>
            </w:pPr>
            <w:r w:rsidRPr="008B1574">
              <w:rPr>
                <w:b/>
                <w:color w:val="000000"/>
                <w:sz w:val="18"/>
                <w:szCs w:val="18"/>
              </w:rPr>
              <w:t>School Size</w:t>
            </w:r>
          </w:p>
        </w:tc>
      </w:tr>
      <w:tr w:rsidR="00671DDC" w:rsidRPr="00CD731A" w14:paraId="547A063B" w14:textId="77777777" w:rsidTr="008B1574">
        <w:trPr>
          <w:trHeight w:val="300"/>
          <w:jc w:val="center"/>
        </w:trPr>
        <w:tc>
          <w:tcPr>
            <w:tcW w:w="1462" w:type="dxa"/>
            <w:shd w:val="clear" w:color="auto" w:fill="auto"/>
            <w:noWrap/>
            <w:vAlign w:val="bottom"/>
            <w:hideMark/>
          </w:tcPr>
          <w:p w14:paraId="234DCDF6" w14:textId="77777777" w:rsidR="00E81EEA" w:rsidRPr="008B1574" w:rsidRDefault="00E81EEA" w:rsidP="008B1574">
            <w:pPr>
              <w:spacing w:before="0"/>
              <w:ind w:firstLine="0"/>
              <w:rPr>
                <w:color w:val="000000"/>
                <w:sz w:val="18"/>
                <w:szCs w:val="18"/>
              </w:rPr>
            </w:pPr>
            <w:r w:rsidRPr="008B1574">
              <w:rPr>
                <w:color w:val="000000"/>
                <w:sz w:val="18"/>
                <w:szCs w:val="18"/>
              </w:rPr>
              <w:t>Collaborative</w:t>
            </w:r>
          </w:p>
        </w:tc>
        <w:tc>
          <w:tcPr>
            <w:tcW w:w="1384" w:type="dxa"/>
            <w:shd w:val="clear" w:color="auto" w:fill="auto"/>
            <w:noWrap/>
            <w:vAlign w:val="bottom"/>
            <w:hideMark/>
          </w:tcPr>
          <w:p w14:paraId="7AE30CD6" w14:textId="5FCAB86B" w:rsidR="00E81EEA" w:rsidRPr="008B1574" w:rsidRDefault="00B5308C" w:rsidP="008B1574">
            <w:pPr>
              <w:spacing w:before="0"/>
              <w:ind w:firstLine="0"/>
              <w:jc w:val="center"/>
              <w:rPr>
                <w:color w:val="000000"/>
                <w:sz w:val="20"/>
                <w:szCs w:val="20"/>
              </w:rPr>
            </w:pPr>
            <w:r>
              <w:rPr>
                <w:color w:val="000000"/>
                <w:sz w:val="20"/>
                <w:szCs w:val="20"/>
              </w:rPr>
              <w:t>(0.756)</w:t>
            </w:r>
          </w:p>
        </w:tc>
        <w:tc>
          <w:tcPr>
            <w:tcW w:w="1454" w:type="dxa"/>
            <w:shd w:val="clear" w:color="auto" w:fill="auto"/>
            <w:noWrap/>
            <w:vAlign w:val="bottom"/>
            <w:hideMark/>
          </w:tcPr>
          <w:p w14:paraId="73706FF7" w14:textId="77777777" w:rsidR="00E81EEA" w:rsidRPr="008B1574" w:rsidRDefault="00E81EEA" w:rsidP="008B1574">
            <w:pPr>
              <w:spacing w:before="0"/>
              <w:ind w:firstLine="0"/>
              <w:jc w:val="center"/>
              <w:rPr>
                <w:color w:val="000000"/>
                <w:sz w:val="20"/>
                <w:szCs w:val="20"/>
              </w:rPr>
            </w:pPr>
          </w:p>
        </w:tc>
        <w:tc>
          <w:tcPr>
            <w:tcW w:w="1278" w:type="dxa"/>
            <w:shd w:val="clear" w:color="auto" w:fill="auto"/>
            <w:noWrap/>
            <w:vAlign w:val="bottom"/>
            <w:hideMark/>
          </w:tcPr>
          <w:p w14:paraId="3B844B3F" w14:textId="77777777" w:rsidR="00E81EEA" w:rsidRPr="008B1574" w:rsidRDefault="00E81EEA" w:rsidP="008B1574">
            <w:pPr>
              <w:spacing w:before="0"/>
              <w:ind w:firstLine="0"/>
              <w:jc w:val="center"/>
              <w:rPr>
                <w:color w:val="000000"/>
                <w:sz w:val="20"/>
                <w:szCs w:val="20"/>
              </w:rPr>
            </w:pPr>
          </w:p>
        </w:tc>
        <w:tc>
          <w:tcPr>
            <w:tcW w:w="1230" w:type="dxa"/>
            <w:shd w:val="clear" w:color="auto" w:fill="auto"/>
            <w:noWrap/>
            <w:vAlign w:val="bottom"/>
            <w:hideMark/>
          </w:tcPr>
          <w:p w14:paraId="5D4774BF" w14:textId="77777777" w:rsidR="00E81EEA" w:rsidRPr="008B1574" w:rsidRDefault="00E81EEA" w:rsidP="008B1574">
            <w:pPr>
              <w:spacing w:before="0"/>
              <w:ind w:firstLine="0"/>
              <w:jc w:val="center"/>
              <w:rPr>
                <w:color w:val="000000"/>
                <w:sz w:val="20"/>
                <w:szCs w:val="20"/>
              </w:rPr>
            </w:pPr>
          </w:p>
        </w:tc>
        <w:tc>
          <w:tcPr>
            <w:tcW w:w="982" w:type="dxa"/>
            <w:shd w:val="clear" w:color="auto" w:fill="auto"/>
            <w:noWrap/>
            <w:vAlign w:val="bottom"/>
            <w:hideMark/>
          </w:tcPr>
          <w:p w14:paraId="19569A75" w14:textId="77777777" w:rsidR="00E81EEA" w:rsidRPr="008B1574" w:rsidRDefault="00E81EEA" w:rsidP="008B1574">
            <w:pPr>
              <w:spacing w:before="0"/>
              <w:ind w:firstLine="0"/>
              <w:jc w:val="center"/>
              <w:rPr>
                <w:color w:val="000000"/>
                <w:sz w:val="20"/>
                <w:szCs w:val="20"/>
              </w:rPr>
            </w:pPr>
          </w:p>
        </w:tc>
        <w:tc>
          <w:tcPr>
            <w:tcW w:w="990" w:type="dxa"/>
            <w:shd w:val="clear" w:color="auto" w:fill="auto"/>
            <w:noWrap/>
            <w:vAlign w:val="bottom"/>
            <w:hideMark/>
          </w:tcPr>
          <w:p w14:paraId="2A703087" w14:textId="77777777" w:rsidR="00E81EEA" w:rsidRPr="008B1574" w:rsidRDefault="00E81EEA" w:rsidP="008B1574">
            <w:pPr>
              <w:spacing w:before="0"/>
              <w:ind w:firstLine="0"/>
              <w:jc w:val="center"/>
              <w:rPr>
                <w:color w:val="000000"/>
                <w:sz w:val="20"/>
                <w:szCs w:val="20"/>
              </w:rPr>
            </w:pPr>
          </w:p>
        </w:tc>
        <w:tc>
          <w:tcPr>
            <w:tcW w:w="1012" w:type="dxa"/>
            <w:gridSpan w:val="2"/>
            <w:shd w:val="clear" w:color="auto" w:fill="auto"/>
            <w:noWrap/>
            <w:vAlign w:val="bottom"/>
            <w:hideMark/>
          </w:tcPr>
          <w:p w14:paraId="2D028376" w14:textId="77777777" w:rsidR="00E81EEA" w:rsidRPr="008B1574" w:rsidRDefault="00E81EEA" w:rsidP="008B1574">
            <w:pPr>
              <w:spacing w:before="0"/>
              <w:ind w:firstLine="0"/>
              <w:jc w:val="center"/>
              <w:rPr>
                <w:color w:val="000000"/>
                <w:sz w:val="20"/>
                <w:szCs w:val="20"/>
              </w:rPr>
            </w:pPr>
          </w:p>
        </w:tc>
      </w:tr>
      <w:tr w:rsidR="00671DDC" w:rsidRPr="00CD731A" w14:paraId="422EB66A" w14:textId="77777777" w:rsidTr="008B1574">
        <w:trPr>
          <w:trHeight w:val="300"/>
          <w:jc w:val="center"/>
        </w:trPr>
        <w:tc>
          <w:tcPr>
            <w:tcW w:w="1462" w:type="dxa"/>
            <w:shd w:val="clear" w:color="auto" w:fill="auto"/>
            <w:noWrap/>
            <w:vAlign w:val="bottom"/>
            <w:hideMark/>
          </w:tcPr>
          <w:p w14:paraId="684DE065" w14:textId="77777777" w:rsidR="00E81EEA" w:rsidRPr="008B1574" w:rsidRDefault="00E81EEA" w:rsidP="000E7FD4">
            <w:pPr>
              <w:tabs>
                <w:tab w:val="left" w:pos="3024"/>
                <w:tab w:val="left" w:pos="3456"/>
              </w:tabs>
              <w:spacing w:before="0"/>
              <w:ind w:firstLine="0"/>
              <w:rPr>
                <w:bCs/>
                <w:color w:val="000000"/>
                <w:sz w:val="18"/>
                <w:szCs w:val="18"/>
              </w:rPr>
            </w:pPr>
            <w:r w:rsidRPr="008B1574">
              <w:rPr>
                <w:bCs/>
                <w:color w:val="000000"/>
                <w:sz w:val="18"/>
                <w:szCs w:val="18"/>
              </w:rPr>
              <w:t>Bureaucratic</w:t>
            </w:r>
          </w:p>
        </w:tc>
        <w:tc>
          <w:tcPr>
            <w:tcW w:w="1384" w:type="dxa"/>
            <w:shd w:val="clear" w:color="auto" w:fill="auto"/>
            <w:noWrap/>
            <w:vAlign w:val="bottom"/>
            <w:hideMark/>
          </w:tcPr>
          <w:p w14:paraId="0EA6702A" w14:textId="77777777" w:rsidR="00E81EEA" w:rsidRPr="008B1574" w:rsidRDefault="00E81EEA" w:rsidP="008B1574">
            <w:pPr>
              <w:spacing w:before="0"/>
              <w:ind w:firstLine="0"/>
              <w:jc w:val="center"/>
              <w:rPr>
                <w:color w:val="000000"/>
                <w:sz w:val="20"/>
                <w:szCs w:val="20"/>
              </w:rPr>
            </w:pPr>
            <w:r w:rsidRPr="008B1574">
              <w:rPr>
                <w:color w:val="000000"/>
                <w:sz w:val="20"/>
                <w:szCs w:val="20"/>
              </w:rPr>
              <w:t>0.3431</w:t>
            </w:r>
          </w:p>
        </w:tc>
        <w:tc>
          <w:tcPr>
            <w:tcW w:w="1454" w:type="dxa"/>
            <w:shd w:val="clear" w:color="auto" w:fill="auto"/>
            <w:noWrap/>
            <w:vAlign w:val="bottom"/>
            <w:hideMark/>
          </w:tcPr>
          <w:p w14:paraId="2229BD32" w14:textId="68511179" w:rsidR="00E81EEA" w:rsidRPr="008B1574" w:rsidRDefault="00B5308C" w:rsidP="008B1574">
            <w:pPr>
              <w:spacing w:before="0"/>
              <w:ind w:firstLine="0"/>
              <w:jc w:val="center"/>
              <w:rPr>
                <w:color w:val="000000"/>
                <w:sz w:val="20"/>
                <w:szCs w:val="20"/>
              </w:rPr>
            </w:pPr>
            <w:r>
              <w:rPr>
                <w:color w:val="000000"/>
                <w:sz w:val="20"/>
                <w:szCs w:val="20"/>
              </w:rPr>
              <w:t>(0.535)</w:t>
            </w:r>
          </w:p>
        </w:tc>
        <w:tc>
          <w:tcPr>
            <w:tcW w:w="1278" w:type="dxa"/>
            <w:shd w:val="clear" w:color="auto" w:fill="auto"/>
            <w:noWrap/>
            <w:vAlign w:val="bottom"/>
            <w:hideMark/>
          </w:tcPr>
          <w:p w14:paraId="364BFB02" w14:textId="77777777" w:rsidR="00E81EEA" w:rsidRPr="008B1574" w:rsidRDefault="00E81EEA" w:rsidP="008B1574">
            <w:pPr>
              <w:spacing w:before="0"/>
              <w:ind w:firstLine="0"/>
              <w:jc w:val="center"/>
              <w:rPr>
                <w:color w:val="000000"/>
                <w:sz w:val="20"/>
                <w:szCs w:val="20"/>
              </w:rPr>
            </w:pPr>
          </w:p>
        </w:tc>
        <w:tc>
          <w:tcPr>
            <w:tcW w:w="1230" w:type="dxa"/>
            <w:shd w:val="clear" w:color="auto" w:fill="auto"/>
            <w:noWrap/>
            <w:vAlign w:val="bottom"/>
            <w:hideMark/>
          </w:tcPr>
          <w:p w14:paraId="1BE95F62" w14:textId="77777777" w:rsidR="00E81EEA" w:rsidRPr="008B1574" w:rsidRDefault="00E81EEA" w:rsidP="008B1574">
            <w:pPr>
              <w:spacing w:before="0"/>
              <w:ind w:firstLine="0"/>
              <w:jc w:val="center"/>
              <w:rPr>
                <w:color w:val="000000"/>
                <w:sz w:val="20"/>
                <w:szCs w:val="20"/>
              </w:rPr>
            </w:pPr>
          </w:p>
        </w:tc>
        <w:tc>
          <w:tcPr>
            <w:tcW w:w="982" w:type="dxa"/>
            <w:shd w:val="clear" w:color="auto" w:fill="auto"/>
            <w:noWrap/>
            <w:vAlign w:val="bottom"/>
            <w:hideMark/>
          </w:tcPr>
          <w:p w14:paraId="62FCFC67" w14:textId="77777777" w:rsidR="00E81EEA" w:rsidRPr="008B1574" w:rsidRDefault="00E81EEA" w:rsidP="008B1574">
            <w:pPr>
              <w:spacing w:before="0"/>
              <w:ind w:firstLine="0"/>
              <w:jc w:val="center"/>
              <w:rPr>
                <w:color w:val="000000"/>
                <w:sz w:val="20"/>
                <w:szCs w:val="20"/>
              </w:rPr>
            </w:pPr>
          </w:p>
        </w:tc>
        <w:tc>
          <w:tcPr>
            <w:tcW w:w="990" w:type="dxa"/>
            <w:shd w:val="clear" w:color="auto" w:fill="auto"/>
            <w:noWrap/>
            <w:vAlign w:val="bottom"/>
            <w:hideMark/>
          </w:tcPr>
          <w:p w14:paraId="1E6BF867" w14:textId="77777777" w:rsidR="00E81EEA" w:rsidRPr="008B1574" w:rsidRDefault="00E81EEA" w:rsidP="008B1574">
            <w:pPr>
              <w:spacing w:before="0"/>
              <w:ind w:firstLine="0"/>
              <w:jc w:val="center"/>
              <w:rPr>
                <w:color w:val="000000"/>
                <w:sz w:val="20"/>
                <w:szCs w:val="20"/>
              </w:rPr>
            </w:pPr>
          </w:p>
        </w:tc>
        <w:tc>
          <w:tcPr>
            <w:tcW w:w="1012" w:type="dxa"/>
            <w:gridSpan w:val="2"/>
            <w:shd w:val="clear" w:color="auto" w:fill="auto"/>
            <w:noWrap/>
            <w:vAlign w:val="bottom"/>
            <w:hideMark/>
          </w:tcPr>
          <w:p w14:paraId="2F2539FF" w14:textId="77777777" w:rsidR="00E81EEA" w:rsidRPr="008B1574" w:rsidRDefault="00E81EEA" w:rsidP="008B1574">
            <w:pPr>
              <w:spacing w:before="0"/>
              <w:ind w:firstLine="0"/>
              <w:jc w:val="center"/>
              <w:rPr>
                <w:color w:val="000000"/>
                <w:sz w:val="20"/>
                <w:szCs w:val="20"/>
              </w:rPr>
            </w:pPr>
          </w:p>
        </w:tc>
      </w:tr>
      <w:tr w:rsidR="00671DDC" w:rsidRPr="00CD731A" w14:paraId="26C5E899" w14:textId="77777777" w:rsidTr="008B1574">
        <w:trPr>
          <w:trHeight w:val="300"/>
          <w:jc w:val="center"/>
        </w:trPr>
        <w:tc>
          <w:tcPr>
            <w:tcW w:w="1462" w:type="dxa"/>
            <w:shd w:val="clear" w:color="auto" w:fill="auto"/>
            <w:noWrap/>
            <w:vAlign w:val="bottom"/>
            <w:hideMark/>
          </w:tcPr>
          <w:p w14:paraId="1518E4FD" w14:textId="77777777" w:rsidR="00E81EEA" w:rsidRPr="008B1574" w:rsidRDefault="00E81EEA" w:rsidP="008B1574">
            <w:pPr>
              <w:spacing w:before="0"/>
              <w:ind w:firstLine="0"/>
              <w:rPr>
                <w:color w:val="000000"/>
                <w:sz w:val="18"/>
                <w:szCs w:val="18"/>
              </w:rPr>
            </w:pPr>
            <w:r w:rsidRPr="008B1574">
              <w:rPr>
                <w:color w:val="000000"/>
                <w:sz w:val="18"/>
                <w:szCs w:val="18"/>
              </w:rPr>
              <w:t>Traditional</w:t>
            </w:r>
          </w:p>
        </w:tc>
        <w:tc>
          <w:tcPr>
            <w:tcW w:w="1384" w:type="dxa"/>
            <w:shd w:val="clear" w:color="auto" w:fill="auto"/>
            <w:noWrap/>
            <w:vAlign w:val="bottom"/>
            <w:hideMark/>
          </w:tcPr>
          <w:p w14:paraId="771587A3" w14:textId="77777777" w:rsidR="00E81EEA" w:rsidRPr="008B1574" w:rsidRDefault="00E81EEA" w:rsidP="008B1574">
            <w:pPr>
              <w:spacing w:before="0"/>
              <w:ind w:firstLine="0"/>
              <w:jc w:val="center"/>
              <w:rPr>
                <w:color w:val="000000"/>
                <w:sz w:val="20"/>
                <w:szCs w:val="20"/>
              </w:rPr>
            </w:pPr>
            <w:r w:rsidRPr="008B1574">
              <w:rPr>
                <w:color w:val="000000"/>
                <w:sz w:val="20"/>
                <w:szCs w:val="20"/>
              </w:rPr>
              <w:t>-0.7366*</w:t>
            </w:r>
          </w:p>
        </w:tc>
        <w:tc>
          <w:tcPr>
            <w:tcW w:w="1454" w:type="dxa"/>
            <w:shd w:val="clear" w:color="auto" w:fill="auto"/>
            <w:noWrap/>
            <w:vAlign w:val="bottom"/>
            <w:hideMark/>
          </w:tcPr>
          <w:p w14:paraId="10016E3B" w14:textId="77777777" w:rsidR="00E81EEA" w:rsidRPr="008B1574" w:rsidRDefault="00E81EEA" w:rsidP="008B1574">
            <w:pPr>
              <w:spacing w:before="0"/>
              <w:ind w:firstLine="0"/>
              <w:jc w:val="center"/>
              <w:rPr>
                <w:color w:val="000000"/>
                <w:sz w:val="20"/>
                <w:szCs w:val="20"/>
              </w:rPr>
            </w:pPr>
            <w:r w:rsidRPr="008B1574">
              <w:rPr>
                <w:color w:val="000000"/>
                <w:sz w:val="20"/>
                <w:szCs w:val="20"/>
              </w:rPr>
              <w:t>-0.3997*</w:t>
            </w:r>
          </w:p>
        </w:tc>
        <w:tc>
          <w:tcPr>
            <w:tcW w:w="1278" w:type="dxa"/>
            <w:shd w:val="clear" w:color="auto" w:fill="auto"/>
            <w:noWrap/>
            <w:vAlign w:val="bottom"/>
            <w:hideMark/>
          </w:tcPr>
          <w:p w14:paraId="21EE8435" w14:textId="0376B705" w:rsidR="00E81EEA" w:rsidRPr="008B1574" w:rsidRDefault="00B5308C" w:rsidP="008B1574">
            <w:pPr>
              <w:spacing w:before="0"/>
              <w:ind w:firstLine="0"/>
              <w:jc w:val="center"/>
              <w:rPr>
                <w:color w:val="000000"/>
                <w:sz w:val="20"/>
                <w:szCs w:val="20"/>
              </w:rPr>
            </w:pPr>
            <w:r>
              <w:rPr>
                <w:color w:val="000000"/>
                <w:sz w:val="20"/>
                <w:szCs w:val="20"/>
              </w:rPr>
              <w:t>(0.575)</w:t>
            </w:r>
          </w:p>
        </w:tc>
        <w:tc>
          <w:tcPr>
            <w:tcW w:w="1230" w:type="dxa"/>
            <w:shd w:val="clear" w:color="auto" w:fill="auto"/>
            <w:noWrap/>
            <w:vAlign w:val="bottom"/>
            <w:hideMark/>
          </w:tcPr>
          <w:p w14:paraId="5652B6A0" w14:textId="77777777" w:rsidR="00E81EEA" w:rsidRPr="008B1574" w:rsidRDefault="00E81EEA" w:rsidP="008B1574">
            <w:pPr>
              <w:spacing w:before="0"/>
              <w:ind w:firstLine="0"/>
              <w:jc w:val="center"/>
              <w:rPr>
                <w:color w:val="000000"/>
                <w:sz w:val="20"/>
                <w:szCs w:val="20"/>
              </w:rPr>
            </w:pPr>
          </w:p>
        </w:tc>
        <w:tc>
          <w:tcPr>
            <w:tcW w:w="982" w:type="dxa"/>
            <w:shd w:val="clear" w:color="auto" w:fill="auto"/>
            <w:noWrap/>
            <w:vAlign w:val="bottom"/>
            <w:hideMark/>
          </w:tcPr>
          <w:p w14:paraId="3E34FC01" w14:textId="77777777" w:rsidR="00E81EEA" w:rsidRPr="008B1574" w:rsidRDefault="00E81EEA" w:rsidP="008B1574">
            <w:pPr>
              <w:spacing w:before="0"/>
              <w:ind w:firstLine="0"/>
              <w:jc w:val="center"/>
              <w:rPr>
                <w:color w:val="000000"/>
                <w:sz w:val="20"/>
                <w:szCs w:val="20"/>
              </w:rPr>
            </w:pPr>
          </w:p>
        </w:tc>
        <w:tc>
          <w:tcPr>
            <w:tcW w:w="990" w:type="dxa"/>
            <w:shd w:val="clear" w:color="auto" w:fill="auto"/>
            <w:noWrap/>
            <w:vAlign w:val="bottom"/>
            <w:hideMark/>
          </w:tcPr>
          <w:p w14:paraId="11B49113" w14:textId="77777777" w:rsidR="00E81EEA" w:rsidRPr="008B1574" w:rsidRDefault="00E81EEA" w:rsidP="008B1574">
            <w:pPr>
              <w:spacing w:before="0"/>
              <w:ind w:firstLine="0"/>
              <w:jc w:val="center"/>
              <w:rPr>
                <w:color w:val="000000"/>
                <w:sz w:val="20"/>
                <w:szCs w:val="20"/>
              </w:rPr>
            </w:pPr>
          </w:p>
        </w:tc>
        <w:tc>
          <w:tcPr>
            <w:tcW w:w="1012" w:type="dxa"/>
            <w:gridSpan w:val="2"/>
            <w:shd w:val="clear" w:color="auto" w:fill="auto"/>
            <w:noWrap/>
            <w:vAlign w:val="bottom"/>
            <w:hideMark/>
          </w:tcPr>
          <w:p w14:paraId="572E5028" w14:textId="77777777" w:rsidR="00E81EEA" w:rsidRPr="008B1574" w:rsidRDefault="00E81EEA" w:rsidP="008B1574">
            <w:pPr>
              <w:spacing w:before="0"/>
              <w:ind w:firstLine="0"/>
              <w:jc w:val="center"/>
              <w:rPr>
                <w:color w:val="000000"/>
                <w:sz w:val="20"/>
                <w:szCs w:val="20"/>
              </w:rPr>
            </w:pPr>
          </w:p>
        </w:tc>
      </w:tr>
      <w:tr w:rsidR="00671DDC" w:rsidRPr="00CD731A" w14:paraId="781410C8" w14:textId="77777777" w:rsidTr="008B1574">
        <w:trPr>
          <w:trHeight w:val="300"/>
          <w:jc w:val="center"/>
        </w:trPr>
        <w:tc>
          <w:tcPr>
            <w:tcW w:w="1462" w:type="dxa"/>
            <w:shd w:val="clear" w:color="auto" w:fill="auto"/>
            <w:noWrap/>
            <w:vAlign w:val="bottom"/>
            <w:hideMark/>
          </w:tcPr>
          <w:p w14:paraId="1178F5CC" w14:textId="77777777" w:rsidR="00E81EEA" w:rsidRPr="008B1574" w:rsidRDefault="00E81EEA" w:rsidP="008B1574">
            <w:pPr>
              <w:spacing w:before="0"/>
              <w:ind w:firstLine="0"/>
              <w:rPr>
                <w:color w:val="000000"/>
                <w:sz w:val="18"/>
                <w:szCs w:val="18"/>
              </w:rPr>
            </w:pPr>
            <w:r w:rsidRPr="008B1574">
              <w:rPr>
                <w:color w:val="000000"/>
                <w:sz w:val="18"/>
                <w:szCs w:val="18"/>
              </w:rPr>
              <w:t>Fragmented</w:t>
            </w:r>
          </w:p>
        </w:tc>
        <w:tc>
          <w:tcPr>
            <w:tcW w:w="1384" w:type="dxa"/>
            <w:shd w:val="clear" w:color="auto" w:fill="auto"/>
            <w:noWrap/>
            <w:vAlign w:val="bottom"/>
            <w:hideMark/>
          </w:tcPr>
          <w:p w14:paraId="687A6022" w14:textId="77777777" w:rsidR="00E81EEA" w:rsidRPr="008B1574" w:rsidRDefault="00E81EEA" w:rsidP="008B1574">
            <w:pPr>
              <w:spacing w:before="0"/>
              <w:ind w:firstLine="0"/>
              <w:jc w:val="center"/>
              <w:rPr>
                <w:color w:val="000000"/>
                <w:sz w:val="20"/>
                <w:szCs w:val="20"/>
              </w:rPr>
            </w:pPr>
            <w:r w:rsidRPr="008B1574">
              <w:rPr>
                <w:color w:val="000000"/>
                <w:sz w:val="20"/>
                <w:szCs w:val="20"/>
              </w:rPr>
              <w:t>-0.8874*</w:t>
            </w:r>
          </w:p>
        </w:tc>
        <w:tc>
          <w:tcPr>
            <w:tcW w:w="1454" w:type="dxa"/>
            <w:shd w:val="clear" w:color="auto" w:fill="auto"/>
            <w:noWrap/>
            <w:vAlign w:val="bottom"/>
            <w:hideMark/>
          </w:tcPr>
          <w:p w14:paraId="39C6EE11" w14:textId="77777777" w:rsidR="00E81EEA" w:rsidRPr="008B1574" w:rsidRDefault="00E81EEA" w:rsidP="008B1574">
            <w:pPr>
              <w:spacing w:before="0"/>
              <w:ind w:firstLine="0"/>
              <w:jc w:val="center"/>
              <w:rPr>
                <w:color w:val="000000"/>
                <w:sz w:val="20"/>
                <w:szCs w:val="20"/>
              </w:rPr>
            </w:pPr>
            <w:r w:rsidRPr="008B1574">
              <w:rPr>
                <w:color w:val="000000"/>
                <w:sz w:val="20"/>
                <w:szCs w:val="20"/>
              </w:rPr>
              <w:t>-0.5040*</w:t>
            </w:r>
          </w:p>
        </w:tc>
        <w:tc>
          <w:tcPr>
            <w:tcW w:w="1278" w:type="dxa"/>
            <w:shd w:val="clear" w:color="auto" w:fill="auto"/>
            <w:noWrap/>
            <w:vAlign w:val="bottom"/>
            <w:hideMark/>
          </w:tcPr>
          <w:p w14:paraId="1FA7C35E" w14:textId="77777777" w:rsidR="00E81EEA" w:rsidRPr="008B1574" w:rsidRDefault="00E81EEA" w:rsidP="008B1574">
            <w:pPr>
              <w:spacing w:before="0"/>
              <w:ind w:firstLine="0"/>
              <w:jc w:val="center"/>
              <w:rPr>
                <w:color w:val="000000"/>
                <w:sz w:val="20"/>
                <w:szCs w:val="20"/>
              </w:rPr>
            </w:pPr>
            <w:r w:rsidRPr="008B1574">
              <w:rPr>
                <w:color w:val="000000"/>
                <w:sz w:val="20"/>
                <w:szCs w:val="20"/>
              </w:rPr>
              <w:t>0.7427*</w:t>
            </w:r>
          </w:p>
        </w:tc>
        <w:tc>
          <w:tcPr>
            <w:tcW w:w="1230" w:type="dxa"/>
            <w:shd w:val="clear" w:color="auto" w:fill="auto"/>
            <w:noWrap/>
            <w:vAlign w:val="bottom"/>
            <w:hideMark/>
          </w:tcPr>
          <w:p w14:paraId="01FEA1AD" w14:textId="55493A50" w:rsidR="00E81EEA" w:rsidRPr="008B1574" w:rsidRDefault="00B5308C" w:rsidP="008B1574">
            <w:pPr>
              <w:spacing w:before="0"/>
              <w:ind w:firstLine="0"/>
              <w:jc w:val="center"/>
              <w:rPr>
                <w:color w:val="000000"/>
                <w:sz w:val="20"/>
                <w:szCs w:val="20"/>
              </w:rPr>
            </w:pPr>
            <w:r>
              <w:rPr>
                <w:color w:val="000000"/>
                <w:sz w:val="20"/>
                <w:szCs w:val="20"/>
              </w:rPr>
              <w:t>(0.746)</w:t>
            </w:r>
          </w:p>
        </w:tc>
        <w:tc>
          <w:tcPr>
            <w:tcW w:w="982" w:type="dxa"/>
            <w:shd w:val="clear" w:color="auto" w:fill="auto"/>
            <w:noWrap/>
            <w:vAlign w:val="bottom"/>
            <w:hideMark/>
          </w:tcPr>
          <w:p w14:paraId="208D29FD" w14:textId="77777777" w:rsidR="00E81EEA" w:rsidRPr="008B1574" w:rsidRDefault="00E81EEA" w:rsidP="008B1574">
            <w:pPr>
              <w:spacing w:before="0"/>
              <w:ind w:firstLine="0"/>
              <w:jc w:val="center"/>
              <w:rPr>
                <w:color w:val="000000"/>
                <w:sz w:val="20"/>
                <w:szCs w:val="20"/>
              </w:rPr>
            </w:pPr>
          </w:p>
        </w:tc>
        <w:tc>
          <w:tcPr>
            <w:tcW w:w="990" w:type="dxa"/>
            <w:shd w:val="clear" w:color="auto" w:fill="auto"/>
            <w:noWrap/>
            <w:vAlign w:val="bottom"/>
            <w:hideMark/>
          </w:tcPr>
          <w:p w14:paraId="629094F8" w14:textId="77777777" w:rsidR="00E81EEA" w:rsidRPr="008B1574" w:rsidRDefault="00E81EEA" w:rsidP="008B1574">
            <w:pPr>
              <w:spacing w:before="0"/>
              <w:ind w:firstLine="0"/>
              <w:jc w:val="center"/>
              <w:rPr>
                <w:color w:val="000000"/>
                <w:sz w:val="20"/>
                <w:szCs w:val="20"/>
              </w:rPr>
            </w:pPr>
          </w:p>
        </w:tc>
        <w:tc>
          <w:tcPr>
            <w:tcW w:w="1012" w:type="dxa"/>
            <w:gridSpan w:val="2"/>
            <w:shd w:val="clear" w:color="auto" w:fill="auto"/>
            <w:noWrap/>
            <w:vAlign w:val="bottom"/>
            <w:hideMark/>
          </w:tcPr>
          <w:p w14:paraId="5FAFD891" w14:textId="77777777" w:rsidR="00E81EEA" w:rsidRPr="008B1574" w:rsidRDefault="00E81EEA" w:rsidP="008B1574">
            <w:pPr>
              <w:spacing w:before="0"/>
              <w:ind w:firstLine="0"/>
              <w:jc w:val="center"/>
              <w:rPr>
                <w:color w:val="000000"/>
                <w:sz w:val="20"/>
                <w:szCs w:val="20"/>
              </w:rPr>
            </w:pPr>
          </w:p>
        </w:tc>
      </w:tr>
      <w:tr w:rsidR="00671DDC" w:rsidRPr="00CD731A" w14:paraId="4F030526" w14:textId="77777777" w:rsidTr="008B1574">
        <w:trPr>
          <w:trHeight w:val="300"/>
          <w:jc w:val="center"/>
        </w:trPr>
        <w:tc>
          <w:tcPr>
            <w:tcW w:w="1462" w:type="dxa"/>
            <w:shd w:val="clear" w:color="auto" w:fill="auto"/>
            <w:noWrap/>
            <w:vAlign w:val="bottom"/>
            <w:hideMark/>
          </w:tcPr>
          <w:p w14:paraId="34D4CE41" w14:textId="77777777" w:rsidR="00E81EEA" w:rsidRPr="008B1574" w:rsidRDefault="00E81EEA" w:rsidP="008B1574">
            <w:pPr>
              <w:spacing w:before="0"/>
              <w:ind w:right="44" w:firstLine="0"/>
              <w:rPr>
                <w:color w:val="000000"/>
                <w:sz w:val="18"/>
                <w:szCs w:val="18"/>
              </w:rPr>
            </w:pPr>
            <w:r w:rsidRPr="008B1574">
              <w:rPr>
                <w:color w:val="000000"/>
                <w:sz w:val="18"/>
                <w:szCs w:val="18"/>
              </w:rPr>
              <w:t>API 2011</w:t>
            </w:r>
          </w:p>
        </w:tc>
        <w:tc>
          <w:tcPr>
            <w:tcW w:w="1384" w:type="dxa"/>
            <w:shd w:val="clear" w:color="auto" w:fill="auto"/>
            <w:noWrap/>
            <w:vAlign w:val="bottom"/>
            <w:hideMark/>
          </w:tcPr>
          <w:p w14:paraId="62F9685B" w14:textId="77777777" w:rsidR="00E81EEA" w:rsidRPr="008B1574" w:rsidRDefault="00E81EEA" w:rsidP="008B1574">
            <w:pPr>
              <w:spacing w:before="0"/>
              <w:ind w:firstLine="0"/>
              <w:jc w:val="center"/>
              <w:rPr>
                <w:color w:val="000000"/>
                <w:sz w:val="20"/>
                <w:szCs w:val="20"/>
              </w:rPr>
            </w:pPr>
            <w:r w:rsidRPr="008B1574">
              <w:rPr>
                <w:color w:val="000000"/>
                <w:sz w:val="20"/>
                <w:szCs w:val="20"/>
              </w:rPr>
              <w:t>0.1705</w:t>
            </w:r>
          </w:p>
        </w:tc>
        <w:tc>
          <w:tcPr>
            <w:tcW w:w="1454" w:type="dxa"/>
            <w:shd w:val="clear" w:color="auto" w:fill="auto"/>
            <w:noWrap/>
            <w:vAlign w:val="bottom"/>
            <w:hideMark/>
          </w:tcPr>
          <w:p w14:paraId="1525559C" w14:textId="77777777" w:rsidR="00E81EEA" w:rsidRPr="008B1574" w:rsidRDefault="00E81EEA" w:rsidP="008B1574">
            <w:pPr>
              <w:spacing w:before="0"/>
              <w:ind w:firstLine="0"/>
              <w:jc w:val="center"/>
              <w:rPr>
                <w:color w:val="000000"/>
                <w:sz w:val="20"/>
                <w:szCs w:val="20"/>
              </w:rPr>
            </w:pPr>
            <w:r w:rsidRPr="008B1574">
              <w:rPr>
                <w:color w:val="000000"/>
                <w:sz w:val="20"/>
                <w:szCs w:val="20"/>
              </w:rPr>
              <w:t>-0.1628</w:t>
            </w:r>
          </w:p>
        </w:tc>
        <w:tc>
          <w:tcPr>
            <w:tcW w:w="1278" w:type="dxa"/>
            <w:shd w:val="clear" w:color="auto" w:fill="auto"/>
            <w:noWrap/>
            <w:vAlign w:val="bottom"/>
            <w:hideMark/>
          </w:tcPr>
          <w:p w14:paraId="54520063" w14:textId="77777777" w:rsidR="00E81EEA" w:rsidRPr="008B1574" w:rsidRDefault="00E81EEA" w:rsidP="008B1574">
            <w:pPr>
              <w:spacing w:before="0"/>
              <w:ind w:firstLine="0"/>
              <w:jc w:val="center"/>
              <w:rPr>
                <w:color w:val="000000"/>
                <w:sz w:val="20"/>
                <w:szCs w:val="20"/>
              </w:rPr>
            </w:pPr>
            <w:r w:rsidRPr="008B1574">
              <w:rPr>
                <w:color w:val="000000"/>
                <w:sz w:val="20"/>
                <w:szCs w:val="20"/>
              </w:rPr>
              <w:t>-0.2195</w:t>
            </w:r>
          </w:p>
        </w:tc>
        <w:tc>
          <w:tcPr>
            <w:tcW w:w="1230" w:type="dxa"/>
            <w:shd w:val="clear" w:color="auto" w:fill="auto"/>
            <w:noWrap/>
            <w:vAlign w:val="bottom"/>
            <w:hideMark/>
          </w:tcPr>
          <w:p w14:paraId="68E5B113" w14:textId="77777777" w:rsidR="00E81EEA" w:rsidRPr="008B1574" w:rsidRDefault="00E81EEA" w:rsidP="008B1574">
            <w:pPr>
              <w:spacing w:before="0"/>
              <w:ind w:firstLine="0"/>
              <w:jc w:val="center"/>
              <w:rPr>
                <w:color w:val="000000"/>
                <w:sz w:val="20"/>
                <w:szCs w:val="20"/>
              </w:rPr>
            </w:pPr>
            <w:r w:rsidRPr="008B1574">
              <w:rPr>
                <w:color w:val="000000"/>
                <w:sz w:val="20"/>
                <w:szCs w:val="20"/>
              </w:rPr>
              <w:t>-0.0303</w:t>
            </w:r>
          </w:p>
        </w:tc>
        <w:tc>
          <w:tcPr>
            <w:tcW w:w="982" w:type="dxa"/>
            <w:shd w:val="clear" w:color="auto" w:fill="auto"/>
            <w:noWrap/>
            <w:vAlign w:val="bottom"/>
            <w:hideMark/>
          </w:tcPr>
          <w:p w14:paraId="4EC7214F" w14:textId="77777777" w:rsidR="00E81EEA" w:rsidRPr="008B1574" w:rsidRDefault="00E81EEA" w:rsidP="008B1574">
            <w:pPr>
              <w:spacing w:before="0"/>
              <w:ind w:firstLine="0"/>
              <w:jc w:val="center"/>
              <w:rPr>
                <w:color w:val="000000"/>
                <w:sz w:val="20"/>
                <w:szCs w:val="20"/>
              </w:rPr>
            </w:pPr>
            <w:r w:rsidRPr="008B1574">
              <w:rPr>
                <w:color w:val="000000"/>
                <w:sz w:val="20"/>
                <w:szCs w:val="20"/>
              </w:rPr>
              <w:t>1</w:t>
            </w:r>
          </w:p>
        </w:tc>
        <w:tc>
          <w:tcPr>
            <w:tcW w:w="990" w:type="dxa"/>
            <w:shd w:val="clear" w:color="auto" w:fill="auto"/>
            <w:noWrap/>
            <w:vAlign w:val="bottom"/>
            <w:hideMark/>
          </w:tcPr>
          <w:p w14:paraId="4855B3C2" w14:textId="77777777" w:rsidR="00E81EEA" w:rsidRPr="008B1574" w:rsidRDefault="00E81EEA" w:rsidP="008B1574">
            <w:pPr>
              <w:spacing w:before="0"/>
              <w:ind w:firstLine="0"/>
              <w:jc w:val="center"/>
              <w:rPr>
                <w:color w:val="000000"/>
                <w:sz w:val="20"/>
                <w:szCs w:val="20"/>
              </w:rPr>
            </w:pPr>
          </w:p>
        </w:tc>
        <w:tc>
          <w:tcPr>
            <w:tcW w:w="1012" w:type="dxa"/>
            <w:gridSpan w:val="2"/>
            <w:shd w:val="clear" w:color="auto" w:fill="auto"/>
            <w:noWrap/>
            <w:vAlign w:val="bottom"/>
            <w:hideMark/>
          </w:tcPr>
          <w:p w14:paraId="1ADDEE13" w14:textId="77777777" w:rsidR="00E81EEA" w:rsidRPr="008B1574" w:rsidRDefault="00E81EEA" w:rsidP="008B1574">
            <w:pPr>
              <w:spacing w:before="0"/>
              <w:ind w:firstLine="0"/>
              <w:jc w:val="center"/>
              <w:rPr>
                <w:color w:val="000000"/>
                <w:sz w:val="20"/>
                <w:szCs w:val="20"/>
              </w:rPr>
            </w:pPr>
          </w:p>
        </w:tc>
      </w:tr>
      <w:tr w:rsidR="00671DDC" w:rsidRPr="00CD731A" w14:paraId="133C776A" w14:textId="77777777" w:rsidTr="008B1574">
        <w:trPr>
          <w:trHeight w:val="300"/>
          <w:jc w:val="center"/>
        </w:trPr>
        <w:tc>
          <w:tcPr>
            <w:tcW w:w="1462" w:type="dxa"/>
            <w:shd w:val="clear" w:color="auto" w:fill="auto"/>
            <w:noWrap/>
            <w:vAlign w:val="bottom"/>
            <w:hideMark/>
          </w:tcPr>
          <w:p w14:paraId="41E97020" w14:textId="77777777" w:rsidR="00E81EEA" w:rsidRPr="008B1574" w:rsidRDefault="00E81EEA" w:rsidP="008B1574">
            <w:pPr>
              <w:spacing w:before="0"/>
              <w:ind w:right="44" w:firstLine="0"/>
              <w:rPr>
                <w:color w:val="000000"/>
                <w:sz w:val="18"/>
                <w:szCs w:val="18"/>
              </w:rPr>
            </w:pPr>
            <w:r w:rsidRPr="008B1574">
              <w:rPr>
                <w:color w:val="000000"/>
                <w:sz w:val="18"/>
                <w:szCs w:val="18"/>
              </w:rPr>
              <w:t>API 2012</w:t>
            </w:r>
          </w:p>
        </w:tc>
        <w:tc>
          <w:tcPr>
            <w:tcW w:w="1384" w:type="dxa"/>
            <w:shd w:val="clear" w:color="auto" w:fill="auto"/>
            <w:noWrap/>
            <w:vAlign w:val="bottom"/>
            <w:hideMark/>
          </w:tcPr>
          <w:p w14:paraId="337F55FD" w14:textId="77777777" w:rsidR="00E81EEA" w:rsidRPr="008B1574" w:rsidRDefault="00E81EEA" w:rsidP="008B1574">
            <w:pPr>
              <w:spacing w:before="0"/>
              <w:ind w:firstLine="0"/>
              <w:jc w:val="center"/>
              <w:rPr>
                <w:color w:val="000000"/>
                <w:sz w:val="20"/>
                <w:szCs w:val="20"/>
              </w:rPr>
            </w:pPr>
            <w:r w:rsidRPr="008B1574">
              <w:rPr>
                <w:color w:val="000000"/>
                <w:sz w:val="20"/>
                <w:szCs w:val="20"/>
              </w:rPr>
              <w:t>0.2214</w:t>
            </w:r>
          </w:p>
        </w:tc>
        <w:tc>
          <w:tcPr>
            <w:tcW w:w="1454" w:type="dxa"/>
            <w:shd w:val="clear" w:color="auto" w:fill="auto"/>
            <w:noWrap/>
            <w:vAlign w:val="bottom"/>
            <w:hideMark/>
          </w:tcPr>
          <w:p w14:paraId="3712A6FF" w14:textId="77777777" w:rsidR="00E81EEA" w:rsidRPr="008B1574" w:rsidRDefault="00E81EEA" w:rsidP="008B1574">
            <w:pPr>
              <w:spacing w:before="0"/>
              <w:ind w:firstLine="0"/>
              <w:jc w:val="center"/>
              <w:rPr>
                <w:color w:val="000000"/>
                <w:sz w:val="20"/>
                <w:szCs w:val="20"/>
              </w:rPr>
            </w:pPr>
            <w:r w:rsidRPr="008B1574">
              <w:rPr>
                <w:color w:val="000000"/>
                <w:sz w:val="20"/>
                <w:szCs w:val="20"/>
              </w:rPr>
              <w:t>-0.1242</w:t>
            </w:r>
          </w:p>
        </w:tc>
        <w:tc>
          <w:tcPr>
            <w:tcW w:w="1278" w:type="dxa"/>
            <w:shd w:val="clear" w:color="auto" w:fill="auto"/>
            <w:noWrap/>
            <w:vAlign w:val="bottom"/>
            <w:hideMark/>
          </w:tcPr>
          <w:p w14:paraId="619D678A" w14:textId="77777777" w:rsidR="00E81EEA" w:rsidRPr="008B1574" w:rsidRDefault="00E81EEA" w:rsidP="008B1574">
            <w:pPr>
              <w:spacing w:before="0"/>
              <w:ind w:firstLine="0"/>
              <w:jc w:val="center"/>
              <w:rPr>
                <w:color w:val="000000"/>
                <w:sz w:val="20"/>
                <w:szCs w:val="20"/>
              </w:rPr>
            </w:pPr>
            <w:r w:rsidRPr="008B1574">
              <w:rPr>
                <w:color w:val="000000"/>
                <w:sz w:val="20"/>
                <w:szCs w:val="20"/>
              </w:rPr>
              <w:t>-0.2875</w:t>
            </w:r>
          </w:p>
        </w:tc>
        <w:tc>
          <w:tcPr>
            <w:tcW w:w="1230" w:type="dxa"/>
            <w:shd w:val="clear" w:color="auto" w:fill="auto"/>
            <w:noWrap/>
            <w:vAlign w:val="bottom"/>
            <w:hideMark/>
          </w:tcPr>
          <w:p w14:paraId="6E9A1057" w14:textId="77777777" w:rsidR="00E81EEA" w:rsidRPr="008B1574" w:rsidRDefault="00E81EEA" w:rsidP="008B1574">
            <w:pPr>
              <w:spacing w:before="0"/>
              <w:ind w:firstLine="0"/>
              <w:jc w:val="center"/>
              <w:rPr>
                <w:color w:val="000000"/>
                <w:sz w:val="20"/>
                <w:szCs w:val="20"/>
              </w:rPr>
            </w:pPr>
            <w:r w:rsidRPr="008B1574">
              <w:rPr>
                <w:color w:val="000000"/>
                <w:sz w:val="20"/>
                <w:szCs w:val="20"/>
              </w:rPr>
              <w:t>-0.081</w:t>
            </w:r>
          </w:p>
        </w:tc>
        <w:tc>
          <w:tcPr>
            <w:tcW w:w="982" w:type="dxa"/>
            <w:shd w:val="clear" w:color="auto" w:fill="auto"/>
            <w:noWrap/>
            <w:vAlign w:val="bottom"/>
            <w:hideMark/>
          </w:tcPr>
          <w:p w14:paraId="2771D96F" w14:textId="77777777" w:rsidR="00E81EEA" w:rsidRPr="008B1574" w:rsidRDefault="00E81EEA" w:rsidP="008B1574">
            <w:pPr>
              <w:spacing w:before="0"/>
              <w:ind w:firstLine="0"/>
              <w:jc w:val="center"/>
              <w:rPr>
                <w:color w:val="000000"/>
                <w:sz w:val="20"/>
                <w:szCs w:val="20"/>
              </w:rPr>
            </w:pPr>
            <w:r w:rsidRPr="008B1574">
              <w:rPr>
                <w:color w:val="000000"/>
                <w:sz w:val="20"/>
                <w:szCs w:val="20"/>
              </w:rPr>
              <w:t>0.9783*</w:t>
            </w:r>
          </w:p>
        </w:tc>
        <w:tc>
          <w:tcPr>
            <w:tcW w:w="990" w:type="dxa"/>
            <w:shd w:val="clear" w:color="auto" w:fill="auto"/>
            <w:noWrap/>
            <w:vAlign w:val="bottom"/>
            <w:hideMark/>
          </w:tcPr>
          <w:p w14:paraId="55AF4CAB" w14:textId="77777777" w:rsidR="00E81EEA" w:rsidRPr="008B1574" w:rsidRDefault="00E81EEA" w:rsidP="008B1574">
            <w:pPr>
              <w:spacing w:before="0"/>
              <w:ind w:firstLine="0"/>
              <w:jc w:val="center"/>
              <w:rPr>
                <w:color w:val="000000"/>
                <w:sz w:val="20"/>
                <w:szCs w:val="20"/>
              </w:rPr>
            </w:pPr>
            <w:r w:rsidRPr="008B1574">
              <w:rPr>
                <w:color w:val="000000"/>
                <w:sz w:val="20"/>
                <w:szCs w:val="20"/>
              </w:rPr>
              <w:t>1</w:t>
            </w:r>
          </w:p>
        </w:tc>
        <w:tc>
          <w:tcPr>
            <w:tcW w:w="1012" w:type="dxa"/>
            <w:gridSpan w:val="2"/>
            <w:shd w:val="clear" w:color="auto" w:fill="auto"/>
            <w:noWrap/>
            <w:vAlign w:val="bottom"/>
            <w:hideMark/>
          </w:tcPr>
          <w:p w14:paraId="411D11B1" w14:textId="77777777" w:rsidR="00E81EEA" w:rsidRPr="008B1574" w:rsidRDefault="00E81EEA" w:rsidP="008B1574">
            <w:pPr>
              <w:spacing w:before="0"/>
              <w:ind w:firstLine="0"/>
              <w:jc w:val="center"/>
              <w:rPr>
                <w:color w:val="000000"/>
                <w:sz w:val="20"/>
                <w:szCs w:val="20"/>
              </w:rPr>
            </w:pPr>
          </w:p>
        </w:tc>
      </w:tr>
      <w:tr w:rsidR="00671DDC" w:rsidRPr="00CD731A" w14:paraId="570AFD75" w14:textId="77777777" w:rsidTr="008B1574">
        <w:trPr>
          <w:trHeight w:val="300"/>
          <w:jc w:val="center"/>
        </w:trPr>
        <w:tc>
          <w:tcPr>
            <w:tcW w:w="1462" w:type="dxa"/>
            <w:shd w:val="clear" w:color="auto" w:fill="auto"/>
            <w:noWrap/>
            <w:vAlign w:val="bottom"/>
            <w:hideMark/>
          </w:tcPr>
          <w:p w14:paraId="11BDD542" w14:textId="77777777" w:rsidR="00E81EEA" w:rsidRPr="008B1574" w:rsidRDefault="00E81EEA" w:rsidP="008B1574">
            <w:pPr>
              <w:spacing w:before="0"/>
              <w:ind w:right="44" w:firstLine="0"/>
              <w:rPr>
                <w:color w:val="000000"/>
                <w:sz w:val="18"/>
                <w:szCs w:val="18"/>
              </w:rPr>
            </w:pPr>
            <w:r w:rsidRPr="008B1574">
              <w:rPr>
                <w:color w:val="000000"/>
                <w:sz w:val="18"/>
                <w:szCs w:val="18"/>
              </w:rPr>
              <w:t>School Size</w:t>
            </w:r>
          </w:p>
        </w:tc>
        <w:tc>
          <w:tcPr>
            <w:tcW w:w="1384" w:type="dxa"/>
            <w:shd w:val="clear" w:color="auto" w:fill="auto"/>
            <w:noWrap/>
            <w:vAlign w:val="bottom"/>
            <w:hideMark/>
          </w:tcPr>
          <w:p w14:paraId="3AAAFDD9" w14:textId="77777777" w:rsidR="00E81EEA" w:rsidRPr="008B1574" w:rsidRDefault="00E81EEA" w:rsidP="008B1574">
            <w:pPr>
              <w:spacing w:before="0"/>
              <w:ind w:firstLine="0"/>
              <w:jc w:val="center"/>
              <w:rPr>
                <w:color w:val="000000"/>
                <w:sz w:val="20"/>
                <w:szCs w:val="20"/>
              </w:rPr>
            </w:pPr>
            <w:r w:rsidRPr="008B1574">
              <w:rPr>
                <w:color w:val="000000"/>
                <w:sz w:val="20"/>
                <w:szCs w:val="20"/>
              </w:rPr>
              <w:t>-0.2785</w:t>
            </w:r>
          </w:p>
        </w:tc>
        <w:tc>
          <w:tcPr>
            <w:tcW w:w="1454" w:type="dxa"/>
            <w:shd w:val="clear" w:color="auto" w:fill="auto"/>
            <w:noWrap/>
            <w:vAlign w:val="bottom"/>
            <w:hideMark/>
          </w:tcPr>
          <w:p w14:paraId="4CD94280" w14:textId="77777777" w:rsidR="00E81EEA" w:rsidRPr="008B1574" w:rsidRDefault="00E81EEA" w:rsidP="008B1574">
            <w:pPr>
              <w:spacing w:before="0"/>
              <w:ind w:firstLine="0"/>
              <w:jc w:val="center"/>
              <w:rPr>
                <w:color w:val="000000"/>
                <w:sz w:val="20"/>
                <w:szCs w:val="20"/>
              </w:rPr>
            </w:pPr>
            <w:r w:rsidRPr="008B1574">
              <w:rPr>
                <w:color w:val="000000"/>
                <w:sz w:val="20"/>
                <w:szCs w:val="20"/>
              </w:rPr>
              <w:t>-0.1455</w:t>
            </w:r>
          </w:p>
        </w:tc>
        <w:tc>
          <w:tcPr>
            <w:tcW w:w="1278" w:type="dxa"/>
            <w:shd w:val="clear" w:color="auto" w:fill="auto"/>
            <w:noWrap/>
            <w:vAlign w:val="bottom"/>
            <w:hideMark/>
          </w:tcPr>
          <w:p w14:paraId="45D90C14" w14:textId="77777777" w:rsidR="00E81EEA" w:rsidRPr="008B1574" w:rsidRDefault="00E81EEA" w:rsidP="008B1574">
            <w:pPr>
              <w:spacing w:before="0"/>
              <w:ind w:firstLine="0"/>
              <w:jc w:val="center"/>
              <w:rPr>
                <w:color w:val="000000"/>
                <w:sz w:val="20"/>
                <w:szCs w:val="20"/>
              </w:rPr>
            </w:pPr>
            <w:r w:rsidRPr="008B1574">
              <w:rPr>
                <w:color w:val="000000"/>
                <w:sz w:val="20"/>
                <w:szCs w:val="20"/>
              </w:rPr>
              <w:t>0.1857</w:t>
            </w:r>
          </w:p>
        </w:tc>
        <w:tc>
          <w:tcPr>
            <w:tcW w:w="1230" w:type="dxa"/>
            <w:shd w:val="clear" w:color="auto" w:fill="auto"/>
            <w:noWrap/>
            <w:vAlign w:val="bottom"/>
            <w:hideMark/>
          </w:tcPr>
          <w:p w14:paraId="32B14477" w14:textId="77777777" w:rsidR="00E81EEA" w:rsidRPr="008B1574" w:rsidRDefault="00E81EEA" w:rsidP="008B1574">
            <w:pPr>
              <w:spacing w:before="0"/>
              <w:ind w:firstLine="0"/>
              <w:jc w:val="center"/>
              <w:rPr>
                <w:color w:val="000000"/>
                <w:sz w:val="20"/>
                <w:szCs w:val="20"/>
              </w:rPr>
            </w:pPr>
            <w:r w:rsidRPr="008B1574">
              <w:rPr>
                <w:color w:val="000000"/>
                <w:sz w:val="20"/>
                <w:szCs w:val="20"/>
              </w:rPr>
              <w:t>0.2131</w:t>
            </w:r>
          </w:p>
        </w:tc>
        <w:tc>
          <w:tcPr>
            <w:tcW w:w="982" w:type="dxa"/>
            <w:shd w:val="clear" w:color="auto" w:fill="auto"/>
            <w:noWrap/>
            <w:vAlign w:val="bottom"/>
            <w:hideMark/>
          </w:tcPr>
          <w:p w14:paraId="559C63F8" w14:textId="77777777" w:rsidR="00E81EEA" w:rsidRPr="008B1574" w:rsidRDefault="00E81EEA" w:rsidP="008B1574">
            <w:pPr>
              <w:spacing w:before="0"/>
              <w:ind w:firstLine="0"/>
              <w:jc w:val="center"/>
              <w:rPr>
                <w:color w:val="000000"/>
                <w:sz w:val="20"/>
                <w:szCs w:val="20"/>
              </w:rPr>
            </w:pPr>
            <w:r w:rsidRPr="008B1574">
              <w:rPr>
                <w:color w:val="000000"/>
                <w:sz w:val="20"/>
                <w:szCs w:val="20"/>
              </w:rPr>
              <w:t>-0.105</w:t>
            </w:r>
          </w:p>
        </w:tc>
        <w:tc>
          <w:tcPr>
            <w:tcW w:w="990" w:type="dxa"/>
            <w:shd w:val="clear" w:color="auto" w:fill="auto"/>
            <w:noWrap/>
            <w:vAlign w:val="bottom"/>
            <w:hideMark/>
          </w:tcPr>
          <w:p w14:paraId="6BB3F9A8" w14:textId="77777777" w:rsidR="00E81EEA" w:rsidRPr="008B1574" w:rsidRDefault="00E81EEA" w:rsidP="008B1574">
            <w:pPr>
              <w:spacing w:before="0"/>
              <w:ind w:firstLine="0"/>
              <w:jc w:val="center"/>
              <w:rPr>
                <w:color w:val="000000"/>
                <w:sz w:val="20"/>
                <w:szCs w:val="20"/>
              </w:rPr>
            </w:pPr>
            <w:r w:rsidRPr="008B1574">
              <w:rPr>
                <w:color w:val="000000"/>
                <w:sz w:val="20"/>
                <w:szCs w:val="20"/>
              </w:rPr>
              <w:t>-0.1326</w:t>
            </w:r>
          </w:p>
        </w:tc>
        <w:tc>
          <w:tcPr>
            <w:tcW w:w="1012" w:type="dxa"/>
            <w:gridSpan w:val="2"/>
            <w:shd w:val="clear" w:color="auto" w:fill="auto"/>
            <w:noWrap/>
            <w:vAlign w:val="bottom"/>
            <w:hideMark/>
          </w:tcPr>
          <w:p w14:paraId="727D96B1" w14:textId="77777777" w:rsidR="00E81EEA" w:rsidRPr="008B1574" w:rsidRDefault="00E81EEA" w:rsidP="008B1574">
            <w:pPr>
              <w:spacing w:before="0"/>
              <w:ind w:firstLine="0"/>
              <w:jc w:val="center"/>
              <w:rPr>
                <w:color w:val="000000"/>
                <w:sz w:val="20"/>
                <w:szCs w:val="20"/>
              </w:rPr>
            </w:pPr>
            <w:r w:rsidRPr="008B1574">
              <w:rPr>
                <w:color w:val="000000"/>
                <w:sz w:val="20"/>
                <w:szCs w:val="20"/>
              </w:rPr>
              <w:t>1</w:t>
            </w:r>
          </w:p>
        </w:tc>
      </w:tr>
      <w:tr w:rsidR="00671DDC" w:rsidRPr="00CD731A" w14:paraId="721EF0C5" w14:textId="77777777" w:rsidTr="008B1574">
        <w:trPr>
          <w:trHeight w:val="300"/>
          <w:jc w:val="center"/>
        </w:trPr>
        <w:tc>
          <w:tcPr>
            <w:tcW w:w="1462" w:type="dxa"/>
            <w:shd w:val="clear" w:color="auto" w:fill="auto"/>
            <w:noWrap/>
            <w:vAlign w:val="bottom"/>
            <w:hideMark/>
          </w:tcPr>
          <w:p w14:paraId="5BAA66C4" w14:textId="77777777" w:rsidR="00E81EEA" w:rsidRPr="008B1574" w:rsidRDefault="00E81EEA" w:rsidP="008B1574">
            <w:pPr>
              <w:spacing w:before="0"/>
              <w:ind w:right="44" w:firstLine="0"/>
              <w:rPr>
                <w:color w:val="000000"/>
                <w:sz w:val="18"/>
                <w:szCs w:val="18"/>
              </w:rPr>
            </w:pPr>
            <w:r w:rsidRPr="008B1574">
              <w:rPr>
                <w:color w:val="000000"/>
                <w:sz w:val="18"/>
                <w:szCs w:val="18"/>
              </w:rPr>
              <w:t>SED</w:t>
            </w:r>
          </w:p>
        </w:tc>
        <w:tc>
          <w:tcPr>
            <w:tcW w:w="1384" w:type="dxa"/>
            <w:shd w:val="clear" w:color="auto" w:fill="auto"/>
            <w:noWrap/>
            <w:vAlign w:val="bottom"/>
            <w:hideMark/>
          </w:tcPr>
          <w:p w14:paraId="3335514F" w14:textId="77777777" w:rsidR="00E81EEA" w:rsidRPr="008B1574" w:rsidRDefault="00E81EEA" w:rsidP="008B1574">
            <w:pPr>
              <w:spacing w:before="0"/>
              <w:ind w:firstLine="0"/>
              <w:jc w:val="center"/>
              <w:rPr>
                <w:color w:val="000000"/>
                <w:sz w:val="20"/>
                <w:szCs w:val="20"/>
              </w:rPr>
            </w:pPr>
            <w:r w:rsidRPr="008B1574">
              <w:rPr>
                <w:color w:val="000000"/>
                <w:sz w:val="20"/>
                <w:szCs w:val="20"/>
              </w:rPr>
              <w:t>-0.0242</w:t>
            </w:r>
          </w:p>
        </w:tc>
        <w:tc>
          <w:tcPr>
            <w:tcW w:w="1454" w:type="dxa"/>
            <w:shd w:val="clear" w:color="auto" w:fill="auto"/>
            <w:noWrap/>
            <w:vAlign w:val="bottom"/>
            <w:hideMark/>
          </w:tcPr>
          <w:p w14:paraId="1F7D10F4" w14:textId="77777777" w:rsidR="00E81EEA" w:rsidRPr="008B1574" w:rsidRDefault="00E81EEA" w:rsidP="008B1574">
            <w:pPr>
              <w:spacing w:before="0"/>
              <w:ind w:firstLine="0"/>
              <w:jc w:val="center"/>
              <w:rPr>
                <w:color w:val="000000"/>
                <w:sz w:val="20"/>
                <w:szCs w:val="20"/>
              </w:rPr>
            </w:pPr>
            <w:r w:rsidRPr="008B1574">
              <w:rPr>
                <w:color w:val="000000"/>
                <w:sz w:val="20"/>
                <w:szCs w:val="20"/>
              </w:rPr>
              <w:t>0.2401</w:t>
            </w:r>
          </w:p>
        </w:tc>
        <w:tc>
          <w:tcPr>
            <w:tcW w:w="1278" w:type="dxa"/>
            <w:shd w:val="clear" w:color="auto" w:fill="auto"/>
            <w:noWrap/>
            <w:vAlign w:val="bottom"/>
            <w:hideMark/>
          </w:tcPr>
          <w:p w14:paraId="1C001E89" w14:textId="77777777" w:rsidR="00E81EEA" w:rsidRPr="008B1574" w:rsidRDefault="00E81EEA" w:rsidP="008B1574">
            <w:pPr>
              <w:spacing w:before="0"/>
              <w:ind w:firstLine="0"/>
              <w:jc w:val="center"/>
              <w:rPr>
                <w:color w:val="000000"/>
                <w:sz w:val="20"/>
                <w:szCs w:val="20"/>
              </w:rPr>
            </w:pPr>
            <w:r w:rsidRPr="008B1574">
              <w:rPr>
                <w:color w:val="000000"/>
                <w:sz w:val="20"/>
                <w:szCs w:val="20"/>
              </w:rPr>
              <w:t>0.0942</w:t>
            </w:r>
          </w:p>
        </w:tc>
        <w:tc>
          <w:tcPr>
            <w:tcW w:w="1230" w:type="dxa"/>
            <w:shd w:val="clear" w:color="auto" w:fill="auto"/>
            <w:noWrap/>
            <w:vAlign w:val="bottom"/>
            <w:hideMark/>
          </w:tcPr>
          <w:p w14:paraId="4BA02298" w14:textId="77777777" w:rsidR="00E81EEA" w:rsidRPr="008B1574" w:rsidRDefault="00E81EEA" w:rsidP="008B1574">
            <w:pPr>
              <w:spacing w:before="0"/>
              <w:ind w:firstLine="0"/>
              <w:jc w:val="center"/>
              <w:rPr>
                <w:color w:val="000000"/>
                <w:sz w:val="20"/>
                <w:szCs w:val="20"/>
              </w:rPr>
            </w:pPr>
            <w:r w:rsidRPr="008B1574">
              <w:rPr>
                <w:color w:val="000000"/>
                <w:sz w:val="20"/>
                <w:szCs w:val="20"/>
              </w:rPr>
              <w:t>-0.0698</w:t>
            </w:r>
          </w:p>
        </w:tc>
        <w:tc>
          <w:tcPr>
            <w:tcW w:w="982" w:type="dxa"/>
            <w:shd w:val="clear" w:color="auto" w:fill="auto"/>
            <w:noWrap/>
            <w:vAlign w:val="bottom"/>
            <w:hideMark/>
          </w:tcPr>
          <w:p w14:paraId="595BFD3B" w14:textId="77777777" w:rsidR="00E81EEA" w:rsidRPr="008B1574" w:rsidRDefault="00E81EEA" w:rsidP="008B1574">
            <w:pPr>
              <w:spacing w:before="0"/>
              <w:ind w:firstLine="0"/>
              <w:jc w:val="center"/>
              <w:rPr>
                <w:color w:val="000000"/>
                <w:sz w:val="20"/>
                <w:szCs w:val="20"/>
              </w:rPr>
            </w:pPr>
            <w:r w:rsidRPr="008B1574">
              <w:rPr>
                <w:color w:val="000000"/>
                <w:sz w:val="20"/>
                <w:szCs w:val="20"/>
              </w:rPr>
              <w:t>-0.8700*</w:t>
            </w:r>
          </w:p>
        </w:tc>
        <w:tc>
          <w:tcPr>
            <w:tcW w:w="990" w:type="dxa"/>
            <w:shd w:val="clear" w:color="auto" w:fill="auto"/>
            <w:noWrap/>
            <w:vAlign w:val="bottom"/>
            <w:hideMark/>
          </w:tcPr>
          <w:p w14:paraId="390E9C5F" w14:textId="77777777" w:rsidR="00E81EEA" w:rsidRPr="008B1574" w:rsidRDefault="00E81EEA" w:rsidP="008B1574">
            <w:pPr>
              <w:spacing w:before="0"/>
              <w:ind w:firstLine="0"/>
              <w:jc w:val="center"/>
              <w:rPr>
                <w:color w:val="000000"/>
                <w:sz w:val="20"/>
                <w:szCs w:val="20"/>
              </w:rPr>
            </w:pPr>
            <w:r w:rsidRPr="008B1574">
              <w:rPr>
                <w:color w:val="000000"/>
                <w:sz w:val="20"/>
                <w:szCs w:val="20"/>
              </w:rPr>
              <w:t>-0.9014*</w:t>
            </w:r>
          </w:p>
        </w:tc>
        <w:tc>
          <w:tcPr>
            <w:tcW w:w="1012" w:type="dxa"/>
            <w:gridSpan w:val="2"/>
            <w:shd w:val="clear" w:color="auto" w:fill="auto"/>
            <w:noWrap/>
            <w:vAlign w:val="bottom"/>
            <w:hideMark/>
          </w:tcPr>
          <w:p w14:paraId="0091BD7C" w14:textId="77777777" w:rsidR="00E81EEA" w:rsidRPr="008B1574" w:rsidRDefault="00E81EEA" w:rsidP="008B1574">
            <w:pPr>
              <w:spacing w:before="0"/>
              <w:ind w:firstLine="0"/>
              <w:jc w:val="center"/>
              <w:rPr>
                <w:color w:val="000000"/>
                <w:sz w:val="20"/>
                <w:szCs w:val="20"/>
              </w:rPr>
            </w:pPr>
            <w:r w:rsidRPr="008B1574">
              <w:rPr>
                <w:color w:val="000000"/>
                <w:sz w:val="20"/>
                <w:szCs w:val="20"/>
              </w:rPr>
              <w:t>-0.0977</w:t>
            </w:r>
          </w:p>
        </w:tc>
      </w:tr>
      <w:tr w:rsidR="00C956D7" w:rsidRPr="00CD731A" w14:paraId="4BFF421E" w14:textId="77777777" w:rsidTr="008B1574">
        <w:trPr>
          <w:trHeight w:val="300"/>
          <w:jc w:val="center"/>
        </w:trPr>
        <w:tc>
          <w:tcPr>
            <w:tcW w:w="9792" w:type="dxa"/>
            <w:gridSpan w:val="9"/>
            <w:shd w:val="clear" w:color="auto" w:fill="auto"/>
            <w:noWrap/>
            <w:vAlign w:val="bottom"/>
          </w:tcPr>
          <w:p w14:paraId="3A6F7E51" w14:textId="77777777" w:rsidR="00C956D7" w:rsidRDefault="00C956D7">
            <w:pPr>
              <w:spacing w:before="0"/>
              <w:ind w:firstLine="0"/>
              <w:jc w:val="center"/>
              <w:rPr>
                <w:color w:val="000000"/>
                <w:sz w:val="18"/>
                <w:szCs w:val="18"/>
              </w:rPr>
            </w:pPr>
          </w:p>
          <w:p w14:paraId="097E43E4" w14:textId="58144C8C" w:rsidR="00C956D7" w:rsidRPr="00645F5F" w:rsidRDefault="00C956D7">
            <w:pPr>
              <w:spacing w:before="0"/>
              <w:ind w:firstLine="0"/>
              <w:jc w:val="center"/>
              <w:rPr>
                <w:color w:val="000000"/>
                <w:sz w:val="20"/>
                <w:szCs w:val="20"/>
              </w:rPr>
            </w:pPr>
            <w:r>
              <w:rPr>
                <w:color w:val="000000"/>
                <w:sz w:val="18"/>
                <w:szCs w:val="18"/>
              </w:rPr>
              <w:t>Cronebach alphas for Community constructs are in parentheses</w:t>
            </w:r>
          </w:p>
        </w:tc>
      </w:tr>
    </w:tbl>
    <w:p w14:paraId="228A2F95" w14:textId="77777777" w:rsidR="00E81EEA" w:rsidRPr="00385A21" w:rsidRDefault="00E81EEA" w:rsidP="00414BA6">
      <w:pPr>
        <w:ind w:firstLine="0"/>
        <w:rPr>
          <w:lang w:eastAsia="zh-TW"/>
        </w:rPr>
        <w:sectPr w:rsidR="00E81EEA" w:rsidRPr="00385A21" w:rsidSect="00571347">
          <w:headerReference w:type="even" r:id="rId8"/>
          <w:headerReference w:type="default" r:id="rId9"/>
          <w:pgSz w:w="12240" w:h="15840"/>
          <w:pgMar w:top="1440" w:right="1800" w:bottom="1584" w:left="1800" w:header="720" w:footer="720" w:gutter="0"/>
          <w:cols w:space="720"/>
          <w:titlePg/>
          <w:docGrid w:linePitch="360"/>
        </w:sectPr>
      </w:pPr>
    </w:p>
    <w:p w14:paraId="46B6053E" w14:textId="2455B134" w:rsidR="00414BA6" w:rsidRPr="008B1574" w:rsidRDefault="009B5E9B" w:rsidP="00414BA6">
      <w:pPr>
        <w:ind w:firstLine="0"/>
        <w:rPr>
          <w:b/>
          <w:lang w:eastAsia="zh-TW"/>
        </w:rPr>
      </w:pPr>
      <w:r w:rsidRPr="008B1574">
        <w:rPr>
          <w:b/>
          <w:lang w:eastAsia="zh-TW"/>
        </w:rPr>
        <w:t>Exhibit</w:t>
      </w:r>
      <w:r w:rsidR="00525DF6" w:rsidRPr="008B1574">
        <w:rPr>
          <w:b/>
          <w:lang w:eastAsia="zh-TW"/>
        </w:rPr>
        <w:t xml:space="preserve"> 4: Regression results</w:t>
      </w:r>
      <w:r w:rsidR="00015E77">
        <w:rPr>
          <w:b/>
          <w:lang w:eastAsia="zh-TW"/>
        </w:rPr>
        <w:t xml:space="preserve"> predicting 2012 school performance</w:t>
      </w:r>
    </w:p>
    <w:p w14:paraId="610391F3" w14:textId="77777777" w:rsidR="00525DF6" w:rsidRDefault="00525DF6" w:rsidP="00414BA6">
      <w:pPr>
        <w:ind w:firstLine="0"/>
        <w:rPr>
          <w:rFonts w:ascii="Calibri" w:hAnsi="Calibri"/>
          <w:color w:val="000000"/>
          <w:sz w:val="28"/>
          <w:szCs w:val="28"/>
        </w:rPr>
      </w:pPr>
    </w:p>
    <w:tbl>
      <w:tblPr>
        <w:tblW w:w="8745" w:type="dxa"/>
        <w:tblInd w:w="93" w:type="dxa"/>
        <w:tblLayout w:type="fixed"/>
        <w:tblLook w:val="04A0" w:firstRow="1" w:lastRow="0" w:firstColumn="1" w:lastColumn="0" w:noHBand="0" w:noVBand="1"/>
      </w:tblPr>
      <w:tblGrid>
        <w:gridCol w:w="1635"/>
        <w:gridCol w:w="1170"/>
        <w:gridCol w:w="1170"/>
        <w:gridCol w:w="1260"/>
        <w:gridCol w:w="1170"/>
        <w:gridCol w:w="1170"/>
        <w:gridCol w:w="1170"/>
      </w:tblGrid>
      <w:tr w:rsidR="00FE1328" w:rsidRPr="002D60B3" w14:paraId="37F61AED" w14:textId="77777777" w:rsidTr="00FE1328">
        <w:trPr>
          <w:trHeight w:val="360"/>
        </w:trPr>
        <w:tc>
          <w:tcPr>
            <w:tcW w:w="1635" w:type="dxa"/>
            <w:tcBorders>
              <w:top w:val="nil"/>
              <w:left w:val="nil"/>
              <w:bottom w:val="nil"/>
              <w:right w:val="nil"/>
            </w:tcBorders>
            <w:shd w:val="clear" w:color="000000" w:fill="FFFFFF"/>
            <w:noWrap/>
            <w:vAlign w:val="bottom"/>
            <w:hideMark/>
          </w:tcPr>
          <w:p w14:paraId="450326AC" w14:textId="3A377F0F" w:rsidR="00FE1328" w:rsidRPr="0033622B" w:rsidRDefault="00FE1328" w:rsidP="00FE1328">
            <w:pPr>
              <w:spacing w:before="0"/>
              <w:ind w:firstLine="0"/>
              <w:rPr>
                <w:b/>
                <w:color w:val="000000"/>
                <w:sz w:val="20"/>
                <w:szCs w:val="20"/>
              </w:rPr>
            </w:pPr>
          </w:p>
        </w:tc>
        <w:tc>
          <w:tcPr>
            <w:tcW w:w="1170" w:type="dxa"/>
            <w:tcBorders>
              <w:top w:val="nil"/>
              <w:left w:val="nil"/>
              <w:bottom w:val="nil"/>
              <w:right w:val="nil"/>
            </w:tcBorders>
            <w:shd w:val="clear" w:color="000000" w:fill="FFFFFF"/>
            <w:noWrap/>
            <w:vAlign w:val="bottom"/>
            <w:hideMark/>
          </w:tcPr>
          <w:p w14:paraId="24EF7C30" w14:textId="77777777" w:rsidR="00FE1328" w:rsidRPr="0033622B" w:rsidRDefault="00FE1328" w:rsidP="00FE1328">
            <w:pPr>
              <w:spacing w:before="0"/>
              <w:ind w:firstLine="0"/>
              <w:rPr>
                <w:b/>
                <w:color w:val="000000"/>
                <w:sz w:val="20"/>
                <w:szCs w:val="20"/>
              </w:rPr>
            </w:pPr>
            <w:r w:rsidRPr="0033622B">
              <w:rPr>
                <w:b/>
                <w:color w:val="000000"/>
                <w:sz w:val="20"/>
                <w:szCs w:val="20"/>
              </w:rPr>
              <w:t>Model 1</w:t>
            </w:r>
          </w:p>
        </w:tc>
        <w:tc>
          <w:tcPr>
            <w:tcW w:w="1170" w:type="dxa"/>
            <w:tcBorders>
              <w:top w:val="nil"/>
              <w:left w:val="nil"/>
              <w:bottom w:val="nil"/>
              <w:right w:val="nil"/>
            </w:tcBorders>
            <w:shd w:val="clear" w:color="000000" w:fill="FFFFFF"/>
            <w:noWrap/>
            <w:vAlign w:val="bottom"/>
            <w:hideMark/>
          </w:tcPr>
          <w:p w14:paraId="127BFFE7" w14:textId="77777777" w:rsidR="00FE1328" w:rsidRPr="0033622B" w:rsidRDefault="00FE1328" w:rsidP="00FE1328">
            <w:pPr>
              <w:tabs>
                <w:tab w:val="left" w:pos="3024"/>
                <w:tab w:val="left" w:pos="3456"/>
              </w:tabs>
              <w:spacing w:before="0"/>
              <w:ind w:left="360" w:firstLine="0"/>
              <w:rPr>
                <w:b/>
                <w:color w:val="000000"/>
                <w:sz w:val="20"/>
                <w:szCs w:val="20"/>
              </w:rPr>
            </w:pPr>
            <w:r w:rsidRPr="0033622B">
              <w:rPr>
                <w:b/>
                <w:color w:val="000000"/>
                <w:sz w:val="20"/>
                <w:szCs w:val="20"/>
              </w:rPr>
              <w:t>Model 2</w:t>
            </w:r>
          </w:p>
        </w:tc>
        <w:tc>
          <w:tcPr>
            <w:tcW w:w="1260" w:type="dxa"/>
            <w:tcBorders>
              <w:top w:val="nil"/>
              <w:left w:val="nil"/>
              <w:bottom w:val="nil"/>
              <w:right w:val="nil"/>
            </w:tcBorders>
            <w:shd w:val="clear" w:color="000000" w:fill="FFFFFF"/>
            <w:noWrap/>
            <w:vAlign w:val="bottom"/>
            <w:hideMark/>
          </w:tcPr>
          <w:p w14:paraId="3A14F8D1" w14:textId="77777777" w:rsidR="00FE1328" w:rsidRPr="0033622B" w:rsidRDefault="00FE1328" w:rsidP="00FE1328">
            <w:pPr>
              <w:tabs>
                <w:tab w:val="left" w:pos="3024"/>
                <w:tab w:val="left" w:pos="3456"/>
              </w:tabs>
              <w:spacing w:before="0"/>
              <w:ind w:left="360" w:firstLine="0"/>
              <w:rPr>
                <w:b/>
                <w:color w:val="000000"/>
                <w:sz w:val="20"/>
                <w:szCs w:val="20"/>
              </w:rPr>
            </w:pPr>
            <w:r w:rsidRPr="0033622B">
              <w:rPr>
                <w:b/>
                <w:color w:val="000000"/>
                <w:sz w:val="20"/>
                <w:szCs w:val="20"/>
              </w:rPr>
              <w:t>Model 3</w:t>
            </w:r>
          </w:p>
        </w:tc>
        <w:tc>
          <w:tcPr>
            <w:tcW w:w="1170" w:type="dxa"/>
            <w:tcBorders>
              <w:top w:val="nil"/>
              <w:left w:val="nil"/>
              <w:bottom w:val="nil"/>
              <w:right w:val="nil"/>
            </w:tcBorders>
            <w:shd w:val="clear" w:color="000000" w:fill="FFFFFF"/>
            <w:noWrap/>
            <w:vAlign w:val="bottom"/>
            <w:hideMark/>
          </w:tcPr>
          <w:p w14:paraId="519A30BB" w14:textId="77777777" w:rsidR="00FE1328" w:rsidRPr="0033622B" w:rsidRDefault="00FE1328" w:rsidP="00FE1328">
            <w:pPr>
              <w:tabs>
                <w:tab w:val="left" w:pos="3024"/>
                <w:tab w:val="left" w:pos="3456"/>
              </w:tabs>
              <w:spacing w:before="0"/>
              <w:ind w:left="360" w:firstLine="0"/>
              <w:rPr>
                <w:b/>
                <w:color w:val="000000"/>
                <w:sz w:val="20"/>
                <w:szCs w:val="20"/>
              </w:rPr>
            </w:pPr>
            <w:r w:rsidRPr="0033622B">
              <w:rPr>
                <w:b/>
                <w:color w:val="000000"/>
                <w:sz w:val="20"/>
                <w:szCs w:val="20"/>
              </w:rPr>
              <w:t>Model 4</w:t>
            </w:r>
          </w:p>
        </w:tc>
        <w:tc>
          <w:tcPr>
            <w:tcW w:w="1170" w:type="dxa"/>
            <w:tcBorders>
              <w:top w:val="nil"/>
              <w:left w:val="nil"/>
              <w:bottom w:val="nil"/>
              <w:right w:val="nil"/>
            </w:tcBorders>
            <w:shd w:val="clear" w:color="000000" w:fill="FFFFFF"/>
            <w:noWrap/>
            <w:vAlign w:val="bottom"/>
            <w:hideMark/>
          </w:tcPr>
          <w:p w14:paraId="234C68BA" w14:textId="77777777" w:rsidR="00FE1328" w:rsidRPr="0033622B" w:rsidRDefault="00FE1328" w:rsidP="00FE1328">
            <w:pPr>
              <w:tabs>
                <w:tab w:val="left" w:pos="3024"/>
                <w:tab w:val="left" w:pos="3456"/>
              </w:tabs>
              <w:spacing w:before="0"/>
              <w:ind w:left="360" w:firstLine="0"/>
              <w:rPr>
                <w:b/>
                <w:color w:val="000000"/>
                <w:sz w:val="20"/>
                <w:szCs w:val="20"/>
              </w:rPr>
            </w:pPr>
            <w:r w:rsidRPr="0033622B">
              <w:rPr>
                <w:b/>
                <w:color w:val="000000"/>
                <w:sz w:val="20"/>
                <w:szCs w:val="20"/>
              </w:rPr>
              <w:t>Model 5</w:t>
            </w:r>
          </w:p>
        </w:tc>
        <w:tc>
          <w:tcPr>
            <w:tcW w:w="1170" w:type="dxa"/>
            <w:tcBorders>
              <w:top w:val="nil"/>
              <w:left w:val="nil"/>
              <w:bottom w:val="nil"/>
              <w:right w:val="nil"/>
            </w:tcBorders>
            <w:shd w:val="clear" w:color="000000" w:fill="FFFFFF"/>
            <w:noWrap/>
            <w:vAlign w:val="bottom"/>
            <w:hideMark/>
          </w:tcPr>
          <w:p w14:paraId="455A6589" w14:textId="77777777" w:rsidR="00FE1328" w:rsidRPr="0033622B" w:rsidRDefault="00FE1328" w:rsidP="00FE1328">
            <w:pPr>
              <w:tabs>
                <w:tab w:val="left" w:pos="3024"/>
                <w:tab w:val="left" w:pos="3456"/>
              </w:tabs>
              <w:spacing w:before="0"/>
              <w:ind w:left="360" w:firstLine="0"/>
              <w:rPr>
                <w:b/>
                <w:color w:val="000000"/>
                <w:sz w:val="20"/>
                <w:szCs w:val="20"/>
              </w:rPr>
            </w:pPr>
            <w:r w:rsidRPr="0033622B">
              <w:rPr>
                <w:b/>
                <w:color w:val="000000"/>
                <w:sz w:val="20"/>
                <w:szCs w:val="20"/>
              </w:rPr>
              <w:t>Model 6</w:t>
            </w:r>
          </w:p>
        </w:tc>
      </w:tr>
      <w:tr w:rsidR="00FE1328" w:rsidRPr="00FE1328" w14:paraId="5D5FAA5E" w14:textId="77777777" w:rsidTr="00FE1328">
        <w:trPr>
          <w:trHeight w:val="360"/>
        </w:trPr>
        <w:tc>
          <w:tcPr>
            <w:tcW w:w="1635" w:type="dxa"/>
            <w:tcBorders>
              <w:top w:val="nil"/>
              <w:left w:val="nil"/>
              <w:bottom w:val="nil"/>
              <w:right w:val="nil"/>
            </w:tcBorders>
            <w:shd w:val="clear" w:color="000000" w:fill="FFFFFF"/>
            <w:noWrap/>
            <w:vAlign w:val="bottom"/>
            <w:hideMark/>
          </w:tcPr>
          <w:p w14:paraId="29A003D3"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SED</w:t>
            </w:r>
          </w:p>
        </w:tc>
        <w:tc>
          <w:tcPr>
            <w:tcW w:w="1170" w:type="dxa"/>
            <w:tcBorders>
              <w:top w:val="nil"/>
              <w:left w:val="nil"/>
              <w:bottom w:val="nil"/>
              <w:right w:val="nil"/>
            </w:tcBorders>
            <w:shd w:val="clear" w:color="000000" w:fill="FFFFFF"/>
            <w:noWrap/>
            <w:vAlign w:val="bottom"/>
            <w:hideMark/>
          </w:tcPr>
          <w:p w14:paraId="7ABF6FDE" w14:textId="77777777" w:rsidR="00FE1328" w:rsidRPr="0033622B" w:rsidRDefault="00FE1328" w:rsidP="0033622B">
            <w:pPr>
              <w:spacing w:before="0"/>
              <w:ind w:firstLine="0"/>
              <w:jc w:val="center"/>
              <w:rPr>
                <w:color w:val="000000"/>
                <w:sz w:val="20"/>
                <w:szCs w:val="20"/>
              </w:rPr>
            </w:pPr>
            <w:r w:rsidRPr="0033622B">
              <w:rPr>
                <w:color w:val="000000"/>
                <w:sz w:val="20"/>
                <w:szCs w:val="20"/>
              </w:rPr>
              <w:t>-0.65**</w:t>
            </w:r>
          </w:p>
        </w:tc>
        <w:tc>
          <w:tcPr>
            <w:tcW w:w="1170" w:type="dxa"/>
            <w:tcBorders>
              <w:top w:val="nil"/>
              <w:left w:val="nil"/>
              <w:bottom w:val="nil"/>
              <w:right w:val="nil"/>
            </w:tcBorders>
            <w:shd w:val="clear" w:color="000000" w:fill="FFFFFF"/>
            <w:noWrap/>
            <w:vAlign w:val="bottom"/>
            <w:hideMark/>
          </w:tcPr>
          <w:p w14:paraId="1D339D06" w14:textId="0913B3C6" w:rsidR="00FE1328" w:rsidRPr="0033622B" w:rsidRDefault="00FE1328" w:rsidP="0033622B">
            <w:pPr>
              <w:spacing w:before="0"/>
              <w:ind w:firstLine="0"/>
              <w:jc w:val="center"/>
              <w:rPr>
                <w:color w:val="000000"/>
                <w:sz w:val="20"/>
                <w:szCs w:val="20"/>
              </w:rPr>
            </w:pPr>
            <w:r w:rsidRPr="0033622B">
              <w:rPr>
                <w:color w:val="000000"/>
                <w:sz w:val="20"/>
                <w:szCs w:val="20"/>
              </w:rPr>
              <w:t>-0.706**</w:t>
            </w:r>
          </w:p>
        </w:tc>
        <w:tc>
          <w:tcPr>
            <w:tcW w:w="1260" w:type="dxa"/>
            <w:tcBorders>
              <w:top w:val="nil"/>
              <w:left w:val="nil"/>
              <w:bottom w:val="nil"/>
              <w:right w:val="nil"/>
            </w:tcBorders>
            <w:shd w:val="clear" w:color="000000" w:fill="FFFFFF"/>
            <w:noWrap/>
            <w:vAlign w:val="bottom"/>
            <w:hideMark/>
          </w:tcPr>
          <w:p w14:paraId="601BAEF1" w14:textId="7EF3F606" w:rsidR="00FE1328" w:rsidRPr="0033622B" w:rsidRDefault="00FE1328" w:rsidP="0033622B">
            <w:pPr>
              <w:spacing w:before="0"/>
              <w:ind w:firstLine="0"/>
              <w:jc w:val="center"/>
              <w:rPr>
                <w:color w:val="000000"/>
                <w:sz w:val="20"/>
                <w:szCs w:val="20"/>
              </w:rPr>
            </w:pPr>
            <w:r w:rsidRPr="0033622B">
              <w:rPr>
                <w:color w:val="000000"/>
                <w:sz w:val="20"/>
                <w:szCs w:val="20"/>
              </w:rPr>
              <w:t>-0.772**</w:t>
            </w:r>
          </w:p>
        </w:tc>
        <w:tc>
          <w:tcPr>
            <w:tcW w:w="1170" w:type="dxa"/>
            <w:tcBorders>
              <w:top w:val="nil"/>
              <w:left w:val="nil"/>
              <w:bottom w:val="nil"/>
              <w:right w:val="nil"/>
            </w:tcBorders>
            <w:shd w:val="clear" w:color="000000" w:fill="FFFFFF"/>
            <w:noWrap/>
            <w:vAlign w:val="bottom"/>
            <w:hideMark/>
          </w:tcPr>
          <w:p w14:paraId="2113437F" w14:textId="52CC9CE7" w:rsidR="00FE1328" w:rsidRPr="0033622B" w:rsidRDefault="00FE1328" w:rsidP="0033622B">
            <w:pPr>
              <w:spacing w:before="0"/>
              <w:ind w:firstLine="0"/>
              <w:jc w:val="center"/>
              <w:rPr>
                <w:color w:val="000000"/>
                <w:sz w:val="20"/>
                <w:szCs w:val="20"/>
              </w:rPr>
            </w:pPr>
            <w:r w:rsidRPr="0033622B">
              <w:rPr>
                <w:color w:val="000000"/>
                <w:sz w:val="20"/>
                <w:szCs w:val="20"/>
              </w:rPr>
              <w:t>-0.747**</w:t>
            </w:r>
          </w:p>
        </w:tc>
        <w:tc>
          <w:tcPr>
            <w:tcW w:w="1170" w:type="dxa"/>
            <w:tcBorders>
              <w:top w:val="nil"/>
              <w:left w:val="nil"/>
              <w:bottom w:val="nil"/>
              <w:right w:val="nil"/>
            </w:tcBorders>
            <w:shd w:val="clear" w:color="000000" w:fill="FFFFFF"/>
            <w:noWrap/>
            <w:vAlign w:val="bottom"/>
            <w:hideMark/>
          </w:tcPr>
          <w:p w14:paraId="7B1120D8" w14:textId="7EC7856B" w:rsidR="00FE1328" w:rsidRPr="0033622B" w:rsidRDefault="00FE1328" w:rsidP="0033622B">
            <w:pPr>
              <w:spacing w:before="0"/>
              <w:ind w:firstLine="0"/>
              <w:jc w:val="center"/>
              <w:rPr>
                <w:color w:val="000000"/>
                <w:sz w:val="20"/>
                <w:szCs w:val="20"/>
              </w:rPr>
            </w:pPr>
            <w:r w:rsidRPr="0033622B">
              <w:rPr>
                <w:color w:val="000000"/>
                <w:sz w:val="20"/>
                <w:szCs w:val="20"/>
              </w:rPr>
              <w:t>-0.801**</w:t>
            </w:r>
          </w:p>
        </w:tc>
        <w:tc>
          <w:tcPr>
            <w:tcW w:w="1170" w:type="dxa"/>
            <w:tcBorders>
              <w:top w:val="nil"/>
              <w:left w:val="nil"/>
              <w:bottom w:val="nil"/>
              <w:right w:val="nil"/>
            </w:tcBorders>
            <w:shd w:val="clear" w:color="000000" w:fill="FFFFFF"/>
            <w:noWrap/>
            <w:vAlign w:val="bottom"/>
            <w:hideMark/>
          </w:tcPr>
          <w:p w14:paraId="5B260A22" w14:textId="56742087" w:rsidR="00FE1328" w:rsidRPr="0033622B" w:rsidRDefault="00FE1328" w:rsidP="0033622B">
            <w:pPr>
              <w:spacing w:before="0"/>
              <w:ind w:firstLine="0"/>
              <w:jc w:val="center"/>
              <w:rPr>
                <w:color w:val="000000"/>
                <w:sz w:val="20"/>
                <w:szCs w:val="20"/>
              </w:rPr>
            </w:pPr>
            <w:r w:rsidRPr="0033622B">
              <w:rPr>
                <w:color w:val="000000"/>
                <w:sz w:val="20"/>
                <w:szCs w:val="20"/>
              </w:rPr>
              <w:t>-0.837**</w:t>
            </w:r>
          </w:p>
        </w:tc>
      </w:tr>
      <w:tr w:rsidR="00FE1328" w:rsidRPr="00FE1328" w14:paraId="6BA30365" w14:textId="77777777" w:rsidTr="00FE1328">
        <w:trPr>
          <w:trHeight w:val="360"/>
        </w:trPr>
        <w:tc>
          <w:tcPr>
            <w:tcW w:w="1635" w:type="dxa"/>
            <w:tcBorders>
              <w:top w:val="nil"/>
              <w:left w:val="nil"/>
              <w:bottom w:val="nil"/>
              <w:right w:val="nil"/>
            </w:tcBorders>
            <w:shd w:val="clear" w:color="000000" w:fill="FFFFFF"/>
            <w:noWrap/>
            <w:vAlign w:val="bottom"/>
            <w:hideMark/>
          </w:tcPr>
          <w:p w14:paraId="3A17C731"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API 2011</w:t>
            </w:r>
          </w:p>
        </w:tc>
        <w:tc>
          <w:tcPr>
            <w:tcW w:w="1170" w:type="dxa"/>
            <w:tcBorders>
              <w:top w:val="nil"/>
              <w:left w:val="nil"/>
              <w:bottom w:val="nil"/>
              <w:right w:val="nil"/>
            </w:tcBorders>
            <w:shd w:val="clear" w:color="000000" w:fill="FFFFFF"/>
            <w:noWrap/>
            <w:vAlign w:val="bottom"/>
            <w:hideMark/>
          </w:tcPr>
          <w:p w14:paraId="3D4183FC" w14:textId="448A4F5E" w:rsidR="00FE1328" w:rsidRPr="0033622B" w:rsidRDefault="00FE1328" w:rsidP="0033622B">
            <w:pPr>
              <w:spacing w:before="0"/>
              <w:ind w:firstLine="0"/>
              <w:jc w:val="center"/>
              <w:rPr>
                <w:color w:val="000000"/>
                <w:sz w:val="20"/>
                <w:szCs w:val="20"/>
              </w:rPr>
            </w:pPr>
            <w:r w:rsidRPr="0033622B">
              <w:rPr>
                <w:color w:val="000000"/>
                <w:sz w:val="20"/>
                <w:szCs w:val="20"/>
              </w:rPr>
              <w:t>.63**</w:t>
            </w:r>
          </w:p>
        </w:tc>
        <w:tc>
          <w:tcPr>
            <w:tcW w:w="1170" w:type="dxa"/>
            <w:tcBorders>
              <w:top w:val="nil"/>
              <w:left w:val="nil"/>
              <w:bottom w:val="nil"/>
              <w:right w:val="nil"/>
            </w:tcBorders>
            <w:shd w:val="clear" w:color="000000" w:fill="FFFFFF"/>
            <w:noWrap/>
            <w:vAlign w:val="bottom"/>
            <w:hideMark/>
          </w:tcPr>
          <w:p w14:paraId="15712494" w14:textId="53E4789D" w:rsidR="00FE1328" w:rsidRPr="0033622B" w:rsidRDefault="00FE1328" w:rsidP="0033622B">
            <w:pPr>
              <w:spacing w:before="0"/>
              <w:ind w:firstLine="0"/>
              <w:jc w:val="center"/>
              <w:rPr>
                <w:color w:val="000000"/>
                <w:sz w:val="20"/>
                <w:szCs w:val="20"/>
              </w:rPr>
            </w:pPr>
            <w:r w:rsidRPr="0033622B">
              <w:rPr>
                <w:color w:val="000000"/>
                <w:sz w:val="20"/>
                <w:szCs w:val="20"/>
              </w:rPr>
              <w:t>0.615**</w:t>
            </w:r>
          </w:p>
        </w:tc>
        <w:tc>
          <w:tcPr>
            <w:tcW w:w="1260" w:type="dxa"/>
            <w:tcBorders>
              <w:top w:val="nil"/>
              <w:left w:val="nil"/>
              <w:bottom w:val="nil"/>
              <w:right w:val="nil"/>
            </w:tcBorders>
            <w:shd w:val="clear" w:color="000000" w:fill="FFFFFF"/>
            <w:noWrap/>
            <w:vAlign w:val="bottom"/>
            <w:hideMark/>
          </w:tcPr>
          <w:p w14:paraId="309506ED" w14:textId="70323FF5" w:rsidR="00FE1328" w:rsidRPr="0033622B" w:rsidRDefault="00FE1328" w:rsidP="0033622B">
            <w:pPr>
              <w:spacing w:before="0"/>
              <w:ind w:firstLine="0"/>
              <w:jc w:val="center"/>
              <w:rPr>
                <w:color w:val="000000"/>
                <w:sz w:val="20"/>
                <w:szCs w:val="20"/>
              </w:rPr>
            </w:pPr>
            <w:r w:rsidRPr="0033622B">
              <w:rPr>
                <w:color w:val="000000"/>
                <w:sz w:val="20"/>
                <w:szCs w:val="20"/>
              </w:rPr>
              <w:t>0.549**</w:t>
            </w:r>
          </w:p>
        </w:tc>
        <w:tc>
          <w:tcPr>
            <w:tcW w:w="1170" w:type="dxa"/>
            <w:tcBorders>
              <w:top w:val="nil"/>
              <w:left w:val="nil"/>
              <w:bottom w:val="nil"/>
              <w:right w:val="nil"/>
            </w:tcBorders>
            <w:shd w:val="clear" w:color="000000" w:fill="FFFFFF"/>
            <w:noWrap/>
            <w:vAlign w:val="bottom"/>
            <w:hideMark/>
          </w:tcPr>
          <w:p w14:paraId="60377EAC" w14:textId="0EAC3059" w:rsidR="00FE1328" w:rsidRPr="0033622B" w:rsidRDefault="00FE1328" w:rsidP="0033622B">
            <w:pPr>
              <w:spacing w:before="0"/>
              <w:ind w:firstLine="0"/>
              <w:jc w:val="center"/>
              <w:rPr>
                <w:color w:val="000000"/>
                <w:sz w:val="20"/>
                <w:szCs w:val="20"/>
              </w:rPr>
            </w:pPr>
            <w:r w:rsidRPr="0033622B">
              <w:rPr>
                <w:color w:val="000000"/>
                <w:sz w:val="20"/>
                <w:szCs w:val="20"/>
              </w:rPr>
              <w:t>0.577**</w:t>
            </w:r>
          </w:p>
        </w:tc>
        <w:tc>
          <w:tcPr>
            <w:tcW w:w="1170" w:type="dxa"/>
            <w:tcBorders>
              <w:top w:val="nil"/>
              <w:left w:val="nil"/>
              <w:bottom w:val="nil"/>
              <w:right w:val="nil"/>
            </w:tcBorders>
            <w:shd w:val="clear" w:color="000000" w:fill="FFFFFF"/>
            <w:noWrap/>
            <w:vAlign w:val="bottom"/>
            <w:hideMark/>
          </w:tcPr>
          <w:p w14:paraId="4C037EC0" w14:textId="475657D3" w:rsidR="00FE1328" w:rsidRPr="0033622B" w:rsidRDefault="00FE1328" w:rsidP="0033622B">
            <w:pPr>
              <w:spacing w:before="0"/>
              <w:ind w:firstLine="0"/>
              <w:jc w:val="center"/>
              <w:rPr>
                <w:color w:val="000000"/>
                <w:sz w:val="20"/>
                <w:szCs w:val="20"/>
              </w:rPr>
            </w:pPr>
            <w:r w:rsidRPr="0033622B">
              <w:rPr>
                <w:color w:val="000000"/>
                <w:sz w:val="20"/>
                <w:szCs w:val="20"/>
              </w:rPr>
              <w:t>0.538**</w:t>
            </w:r>
          </w:p>
        </w:tc>
        <w:tc>
          <w:tcPr>
            <w:tcW w:w="1170" w:type="dxa"/>
            <w:tcBorders>
              <w:top w:val="nil"/>
              <w:left w:val="nil"/>
              <w:bottom w:val="nil"/>
              <w:right w:val="nil"/>
            </w:tcBorders>
            <w:shd w:val="clear" w:color="000000" w:fill="FFFFFF"/>
            <w:noWrap/>
            <w:vAlign w:val="bottom"/>
            <w:hideMark/>
          </w:tcPr>
          <w:p w14:paraId="3D2265AA" w14:textId="4010C3F1" w:rsidR="00FE1328" w:rsidRPr="0033622B" w:rsidRDefault="00FE1328" w:rsidP="0033622B">
            <w:pPr>
              <w:spacing w:before="0"/>
              <w:ind w:firstLine="0"/>
              <w:jc w:val="center"/>
              <w:rPr>
                <w:color w:val="000000"/>
                <w:sz w:val="20"/>
                <w:szCs w:val="20"/>
              </w:rPr>
            </w:pPr>
            <w:r w:rsidRPr="0033622B">
              <w:rPr>
                <w:color w:val="000000"/>
                <w:sz w:val="20"/>
                <w:szCs w:val="20"/>
              </w:rPr>
              <w:t>0.517**</w:t>
            </w:r>
          </w:p>
        </w:tc>
      </w:tr>
      <w:tr w:rsidR="00FE1328" w:rsidRPr="00FE1328" w14:paraId="3BFDE431" w14:textId="77777777" w:rsidTr="00FE1328">
        <w:trPr>
          <w:trHeight w:val="360"/>
        </w:trPr>
        <w:tc>
          <w:tcPr>
            <w:tcW w:w="1635" w:type="dxa"/>
            <w:tcBorders>
              <w:top w:val="nil"/>
              <w:left w:val="nil"/>
              <w:bottom w:val="nil"/>
              <w:right w:val="nil"/>
            </w:tcBorders>
            <w:shd w:val="clear" w:color="000000" w:fill="FFFFFF"/>
            <w:noWrap/>
            <w:vAlign w:val="bottom"/>
            <w:hideMark/>
          </w:tcPr>
          <w:p w14:paraId="67C63552"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School Size</w:t>
            </w:r>
          </w:p>
        </w:tc>
        <w:tc>
          <w:tcPr>
            <w:tcW w:w="1170" w:type="dxa"/>
            <w:tcBorders>
              <w:top w:val="nil"/>
              <w:left w:val="nil"/>
              <w:bottom w:val="nil"/>
              <w:right w:val="nil"/>
            </w:tcBorders>
            <w:shd w:val="clear" w:color="000000" w:fill="FFFFFF"/>
            <w:noWrap/>
            <w:vAlign w:val="bottom"/>
            <w:hideMark/>
          </w:tcPr>
          <w:p w14:paraId="39F87FE7" w14:textId="77777777" w:rsidR="00FE1328" w:rsidRPr="0033622B" w:rsidRDefault="00FE1328" w:rsidP="0033622B">
            <w:pPr>
              <w:spacing w:before="0"/>
              <w:ind w:firstLine="0"/>
              <w:jc w:val="center"/>
              <w:rPr>
                <w:color w:val="000000"/>
                <w:sz w:val="20"/>
                <w:szCs w:val="20"/>
              </w:rPr>
            </w:pPr>
            <w:r w:rsidRPr="0033622B">
              <w:rPr>
                <w:color w:val="000000"/>
                <w:sz w:val="20"/>
                <w:szCs w:val="20"/>
              </w:rPr>
              <w:t>-.29*</w:t>
            </w:r>
          </w:p>
        </w:tc>
        <w:tc>
          <w:tcPr>
            <w:tcW w:w="1170" w:type="dxa"/>
            <w:tcBorders>
              <w:top w:val="nil"/>
              <w:left w:val="nil"/>
              <w:bottom w:val="nil"/>
              <w:right w:val="nil"/>
            </w:tcBorders>
            <w:shd w:val="clear" w:color="000000" w:fill="FFFFFF"/>
            <w:noWrap/>
            <w:vAlign w:val="bottom"/>
            <w:hideMark/>
          </w:tcPr>
          <w:p w14:paraId="0D4F9717" w14:textId="77777777" w:rsidR="00FE1328" w:rsidRPr="0033622B" w:rsidRDefault="00FE1328" w:rsidP="0033622B">
            <w:pPr>
              <w:spacing w:before="0"/>
              <w:ind w:firstLine="0"/>
              <w:jc w:val="center"/>
              <w:rPr>
                <w:color w:val="000000"/>
                <w:sz w:val="20"/>
                <w:szCs w:val="20"/>
              </w:rPr>
            </w:pPr>
            <w:r w:rsidRPr="0033622B">
              <w:rPr>
                <w:color w:val="000000"/>
                <w:sz w:val="20"/>
                <w:szCs w:val="20"/>
              </w:rPr>
              <w:t>-0.267*</w:t>
            </w:r>
          </w:p>
        </w:tc>
        <w:tc>
          <w:tcPr>
            <w:tcW w:w="1260" w:type="dxa"/>
            <w:tcBorders>
              <w:top w:val="nil"/>
              <w:left w:val="nil"/>
              <w:bottom w:val="nil"/>
              <w:right w:val="nil"/>
            </w:tcBorders>
            <w:shd w:val="clear" w:color="000000" w:fill="FFFFFF"/>
            <w:noWrap/>
            <w:vAlign w:val="bottom"/>
            <w:hideMark/>
          </w:tcPr>
          <w:p w14:paraId="4163FC7C" w14:textId="77777777" w:rsidR="00FE1328" w:rsidRPr="0033622B" w:rsidRDefault="00FE1328" w:rsidP="0033622B">
            <w:pPr>
              <w:spacing w:before="0"/>
              <w:ind w:firstLine="0"/>
              <w:jc w:val="center"/>
              <w:rPr>
                <w:color w:val="000000"/>
                <w:sz w:val="20"/>
                <w:szCs w:val="20"/>
              </w:rPr>
            </w:pPr>
            <w:r w:rsidRPr="0033622B">
              <w:rPr>
                <w:color w:val="000000"/>
                <w:sz w:val="20"/>
                <w:szCs w:val="20"/>
              </w:rPr>
              <w:t>-0.242*</w:t>
            </w:r>
          </w:p>
        </w:tc>
        <w:tc>
          <w:tcPr>
            <w:tcW w:w="1170" w:type="dxa"/>
            <w:tcBorders>
              <w:top w:val="nil"/>
              <w:left w:val="nil"/>
              <w:bottom w:val="nil"/>
              <w:right w:val="nil"/>
            </w:tcBorders>
            <w:shd w:val="clear" w:color="000000" w:fill="FFFFFF"/>
            <w:noWrap/>
            <w:vAlign w:val="bottom"/>
            <w:hideMark/>
          </w:tcPr>
          <w:p w14:paraId="33DA048D" w14:textId="77777777" w:rsidR="00FE1328" w:rsidRPr="0033622B" w:rsidRDefault="00FE1328" w:rsidP="0033622B">
            <w:pPr>
              <w:spacing w:before="0"/>
              <w:ind w:firstLine="0"/>
              <w:jc w:val="center"/>
              <w:rPr>
                <w:color w:val="000000"/>
                <w:sz w:val="20"/>
                <w:szCs w:val="20"/>
              </w:rPr>
            </w:pPr>
            <w:r w:rsidRPr="0033622B">
              <w:rPr>
                <w:color w:val="000000"/>
                <w:sz w:val="20"/>
                <w:szCs w:val="20"/>
              </w:rPr>
              <w:t>-0.228+</w:t>
            </w:r>
          </w:p>
        </w:tc>
        <w:tc>
          <w:tcPr>
            <w:tcW w:w="1170" w:type="dxa"/>
            <w:tcBorders>
              <w:top w:val="nil"/>
              <w:left w:val="nil"/>
              <w:bottom w:val="nil"/>
              <w:right w:val="nil"/>
            </w:tcBorders>
            <w:shd w:val="clear" w:color="000000" w:fill="FFFFFF"/>
            <w:noWrap/>
            <w:vAlign w:val="bottom"/>
            <w:hideMark/>
          </w:tcPr>
          <w:p w14:paraId="4DED7774" w14:textId="77777777" w:rsidR="00FE1328" w:rsidRPr="0033622B" w:rsidRDefault="00FE1328" w:rsidP="0033622B">
            <w:pPr>
              <w:spacing w:before="0"/>
              <w:ind w:firstLine="0"/>
              <w:jc w:val="center"/>
              <w:rPr>
                <w:color w:val="000000"/>
                <w:sz w:val="20"/>
                <w:szCs w:val="20"/>
              </w:rPr>
            </w:pPr>
            <w:r w:rsidRPr="0033622B">
              <w:rPr>
                <w:color w:val="000000"/>
                <w:sz w:val="20"/>
                <w:szCs w:val="20"/>
              </w:rPr>
              <w:t>-0.196+</w:t>
            </w:r>
          </w:p>
        </w:tc>
        <w:tc>
          <w:tcPr>
            <w:tcW w:w="1170" w:type="dxa"/>
            <w:tcBorders>
              <w:top w:val="nil"/>
              <w:left w:val="nil"/>
              <w:bottom w:val="nil"/>
              <w:right w:val="nil"/>
            </w:tcBorders>
            <w:shd w:val="clear" w:color="000000" w:fill="FFFFFF"/>
            <w:noWrap/>
            <w:vAlign w:val="bottom"/>
            <w:hideMark/>
          </w:tcPr>
          <w:p w14:paraId="2A0C7C00" w14:textId="77777777" w:rsidR="00FE1328" w:rsidRPr="0033622B" w:rsidRDefault="00FE1328" w:rsidP="0033622B">
            <w:pPr>
              <w:spacing w:before="0"/>
              <w:ind w:firstLine="0"/>
              <w:jc w:val="center"/>
              <w:rPr>
                <w:color w:val="000000"/>
                <w:sz w:val="20"/>
                <w:szCs w:val="20"/>
              </w:rPr>
            </w:pPr>
            <w:r w:rsidRPr="0033622B">
              <w:rPr>
                <w:color w:val="000000"/>
                <w:sz w:val="20"/>
                <w:szCs w:val="20"/>
              </w:rPr>
              <w:t>-0.200*</w:t>
            </w:r>
          </w:p>
        </w:tc>
      </w:tr>
      <w:tr w:rsidR="00FE1328" w:rsidRPr="00FE1328" w14:paraId="3B6BD908" w14:textId="77777777" w:rsidTr="00FE1328">
        <w:trPr>
          <w:trHeight w:val="360"/>
        </w:trPr>
        <w:tc>
          <w:tcPr>
            <w:tcW w:w="1635" w:type="dxa"/>
            <w:tcBorders>
              <w:top w:val="nil"/>
              <w:left w:val="nil"/>
              <w:bottom w:val="nil"/>
              <w:right w:val="nil"/>
            </w:tcBorders>
            <w:shd w:val="clear" w:color="000000" w:fill="FFFFFF"/>
            <w:noWrap/>
            <w:vAlign w:val="bottom"/>
            <w:hideMark/>
          </w:tcPr>
          <w:p w14:paraId="1627FDA0"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Bureaucratic</w:t>
            </w:r>
          </w:p>
        </w:tc>
        <w:tc>
          <w:tcPr>
            <w:tcW w:w="1170" w:type="dxa"/>
            <w:tcBorders>
              <w:top w:val="nil"/>
              <w:left w:val="nil"/>
              <w:bottom w:val="nil"/>
              <w:right w:val="nil"/>
            </w:tcBorders>
            <w:shd w:val="clear" w:color="000000" w:fill="FFFFFF"/>
            <w:noWrap/>
            <w:vAlign w:val="bottom"/>
            <w:hideMark/>
          </w:tcPr>
          <w:p w14:paraId="1739A417" w14:textId="05717E24"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1958CC57" w14:textId="77777777" w:rsidR="00FE1328" w:rsidRPr="0033622B" w:rsidRDefault="00FE1328" w:rsidP="0033622B">
            <w:pPr>
              <w:spacing w:before="0"/>
              <w:ind w:firstLine="0"/>
              <w:jc w:val="center"/>
              <w:rPr>
                <w:color w:val="000000"/>
                <w:sz w:val="20"/>
                <w:szCs w:val="20"/>
              </w:rPr>
            </w:pPr>
            <w:r w:rsidRPr="0033622B">
              <w:rPr>
                <w:color w:val="000000"/>
                <w:sz w:val="20"/>
                <w:szCs w:val="20"/>
              </w:rPr>
              <w:t>0.882+</w:t>
            </w:r>
          </w:p>
        </w:tc>
        <w:tc>
          <w:tcPr>
            <w:tcW w:w="1260" w:type="dxa"/>
            <w:tcBorders>
              <w:top w:val="nil"/>
              <w:left w:val="nil"/>
              <w:bottom w:val="nil"/>
              <w:right w:val="nil"/>
            </w:tcBorders>
            <w:shd w:val="clear" w:color="000000" w:fill="FFFFFF"/>
            <w:noWrap/>
            <w:vAlign w:val="bottom"/>
            <w:hideMark/>
          </w:tcPr>
          <w:p w14:paraId="7EA3F21B" w14:textId="6E00F122"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728BE11A" w14:textId="352F9F30"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7B47A6D7" w14:textId="7EFAB566"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06D884D0" w14:textId="77777777" w:rsidR="00FE1328" w:rsidRPr="0033622B" w:rsidRDefault="00FE1328" w:rsidP="0033622B">
            <w:pPr>
              <w:spacing w:before="0"/>
              <w:ind w:firstLine="0"/>
              <w:jc w:val="center"/>
              <w:rPr>
                <w:color w:val="000000"/>
                <w:sz w:val="20"/>
                <w:szCs w:val="20"/>
              </w:rPr>
            </w:pPr>
            <w:r w:rsidRPr="0033622B">
              <w:rPr>
                <w:color w:val="000000"/>
                <w:sz w:val="20"/>
                <w:szCs w:val="20"/>
              </w:rPr>
              <w:t>0.409</w:t>
            </w:r>
          </w:p>
        </w:tc>
      </w:tr>
      <w:tr w:rsidR="00FE1328" w:rsidRPr="00FE1328" w14:paraId="54F99152" w14:textId="77777777" w:rsidTr="00FE1328">
        <w:trPr>
          <w:trHeight w:val="360"/>
        </w:trPr>
        <w:tc>
          <w:tcPr>
            <w:tcW w:w="1635" w:type="dxa"/>
            <w:tcBorders>
              <w:top w:val="nil"/>
              <w:left w:val="nil"/>
              <w:bottom w:val="nil"/>
              <w:right w:val="nil"/>
            </w:tcBorders>
            <w:shd w:val="clear" w:color="000000" w:fill="FFFFFF"/>
            <w:noWrap/>
            <w:vAlign w:val="bottom"/>
            <w:hideMark/>
          </w:tcPr>
          <w:p w14:paraId="3371EDF6"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Traditional</w:t>
            </w:r>
          </w:p>
        </w:tc>
        <w:tc>
          <w:tcPr>
            <w:tcW w:w="1170" w:type="dxa"/>
            <w:tcBorders>
              <w:top w:val="nil"/>
              <w:left w:val="nil"/>
              <w:bottom w:val="nil"/>
              <w:right w:val="nil"/>
            </w:tcBorders>
            <w:shd w:val="clear" w:color="000000" w:fill="FFFFFF"/>
            <w:noWrap/>
            <w:vAlign w:val="bottom"/>
            <w:hideMark/>
          </w:tcPr>
          <w:p w14:paraId="34C2B8FB" w14:textId="730DF666"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2D3F3B05" w14:textId="79B29A11" w:rsidR="00FE1328" w:rsidRPr="0033622B" w:rsidRDefault="00FE1328" w:rsidP="0033622B">
            <w:pPr>
              <w:spacing w:before="0"/>
              <w:ind w:firstLine="0"/>
              <w:jc w:val="center"/>
              <w:rPr>
                <w:color w:val="000000"/>
                <w:sz w:val="20"/>
                <w:szCs w:val="20"/>
              </w:rPr>
            </w:pPr>
          </w:p>
        </w:tc>
        <w:tc>
          <w:tcPr>
            <w:tcW w:w="1260" w:type="dxa"/>
            <w:tcBorders>
              <w:top w:val="nil"/>
              <w:left w:val="nil"/>
              <w:bottom w:val="nil"/>
              <w:right w:val="nil"/>
            </w:tcBorders>
            <w:shd w:val="clear" w:color="000000" w:fill="FFFFFF"/>
            <w:noWrap/>
            <w:vAlign w:val="bottom"/>
            <w:hideMark/>
          </w:tcPr>
          <w:p w14:paraId="6DC7ED61" w14:textId="58BBD7B1" w:rsidR="00FE1328" w:rsidRPr="0033622B" w:rsidRDefault="00FE1328" w:rsidP="0033622B">
            <w:pPr>
              <w:spacing w:before="0"/>
              <w:ind w:firstLine="0"/>
              <w:jc w:val="center"/>
              <w:rPr>
                <w:color w:val="000000"/>
                <w:sz w:val="20"/>
                <w:szCs w:val="20"/>
              </w:rPr>
            </w:pPr>
            <w:r w:rsidRPr="0033622B">
              <w:rPr>
                <w:color w:val="000000"/>
                <w:sz w:val="20"/>
                <w:szCs w:val="20"/>
              </w:rPr>
              <w:t>-1.318**</w:t>
            </w:r>
          </w:p>
        </w:tc>
        <w:tc>
          <w:tcPr>
            <w:tcW w:w="1170" w:type="dxa"/>
            <w:tcBorders>
              <w:top w:val="nil"/>
              <w:left w:val="nil"/>
              <w:bottom w:val="nil"/>
              <w:right w:val="nil"/>
            </w:tcBorders>
            <w:shd w:val="clear" w:color="000000" w:fill="FFFFFF"/>
            <w:noWrap/>
            <w:vAlign w:val="bottom"/>
            <w:hideMark/>
          </w:tcPr>
          <w:p w14:paraId="29EA95C8" w14:textId="53CD777C"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2780D0BB" w14:textId="0C6DACE3"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13D45CD2" w14:textId="77777777" w:rsidR="00FE1328" w:rsidRPr="0033622B" w:rsidRDefault="00FE1328" w:rsidP="0033622B">
            <w:pPr>
              <w:spacing w:before="0"/>
              <w:ind w:firstLine="0"/>
              <w:jc w:val="center"/>
              <w:rPr>
                <w:color w:val="000000"/>
                <w:sz w:val="20"/>
                <w:szCs w:val="20"/>
              </w:rPr>
            </w:pPr>
            <w:r w:rsidRPr="0033622B">
              <w:rPr>
                <w:color w:val="000000"/>
                <w:sz w:val="20"/>
                <w:szCs w:val="20"/>
              </w:rPr>
              <w:t>-0.925*</w:t>
            </w:r>
          </w:p>
        </w:tc>
      </w:tr>
      <w:tr w:rsidR="00FE1328" w:rsidRPr="00FE1328" w14:paraId="47024406" w14:textId="77777777" w:rsidTr="00FE1328">
        <w:trPr>
          <w:trHeight w:val="360"/>
        </w:trPr>
        <w:tc>
          <w:tcPr>
            <w:tcW w:w="1635" w:type="dxa"/>
            <w:tcBorders>
              <w:top w:val="nil"/>
              <w:left w:val="nil"/>
              <w:bottom w:val="nil"/>
              <w:right w:val="nil"/>
            </w:tcBorders>
            <w:shd w:val="clear" w:color="000000" w:fill="FFFFFF"/>
            <w:noWrap/>
            <w:vAlign w:val="bottom"/>
            <w:hideMark/>
          </w:tcPr>
          <w:p w14:paraId="0548D700"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Fragmented</w:t>
            </w:r>
          </w:p>
        </w:tc>
        <w:tc>
          <w:tcPr>
            <w:tcW w:w="1170" w:type="dxa"/>
            <w:tcBorders>
              <w:top w:val="nil"/>
              <w:left w:val="nil"/>
              <w:bottom w:val="nil"/>
              <w:right w:val="nil"/>
            </w:tcBorders>
            <w:shd w:val="clear" w:color="000000" w:fill="FFFFFF"/>
            <w:noWrap/>
            <w:vAlign w:val="bottom"/>
            <w:hideMark/>
          </w:tcPr>
          <w:p w14:paraId="566CD72B" w14:textId="668E35F6"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288760FE" w14:textId="78B912BA" w:rsidR="00FE1328" w:rsidRPr="0033622B" w:rsidRDefault="00FE1328" w:rsidP="0033622B">
            <w:pPr>
              <w:spacing w:before="0"/>
              <w:ind w:firstLine="0"/>
              <w:jc w:val="center"/>
              <w:rPr>
                <w:color w:val="000000"/>
                <w:sz w:val="20"/>
                <w:szCs w:val="20"/>
              </w:rPr>
            </w:pPr>
          </w:p>
        </w:tc>
        <w:tc>
          <w:tcPr>
            <w:tcW w:w="1260" w:type="dxa"/>
            <w:tcBorders>
              <w:top w:val="nil"/>
              <w:left w:val="nil"/>
              <w:bottom w:val="nil"/>
              <w:right w:val="nil"/>
            </w:tcBorders>
            <w:shd w:val="clear" w:color="000000" w:fill="FFFFFF"/>
            <w:noWrap/>
            <w:vAlign w:val="bottom"/>
            <w:hideMark/>
          </w:tcPr>
          <w:p w14:paraId="6CA0B7FA" w14:textId="6F106D24"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6CBEEB80" w14:textId="77777777" w:rsidR="00FE1328" w:rsidRPr="0033622B" w:rsidRDefault="00FE1328" w:rsidP="0033622B">
            <w:pPr>
              <w:spacing w:before="0"/>
              <w:ind w:firstLine="0"/>
              <w:jc w:val="center"/>
              <w:rPr>
                <w:color w:val="000000"/>
                <w:sz w:val="20"/>
                <w:szCs w:val="20"/>
              </w:rPr>
            </w:pPr>
            <w:r w:rsidRPr="0033622B">
              <w:rPr>
                <w:color w:val="000000"/>
                <w:sz w:val="20"/>
                <w:szCs w:val="20"/>
              </w:rPr>
              <w:t>-0.905**</w:t>
            </w:r>
          </w:p>
        </w:tc>
        <w:tc>
          <w:tcPr>
            <w:tcW w:w="1170" w:type="dxa"/>
            <w:tcBorders>
              <w:top w:val="nil"/>
              <w:left w:val="nil"/>
              <w:bottom w:val="nil"/>
              <w:right w:val="nil"/>
            </w:tcBorders>
            <w:shd w:val="clear" w:color="000000" w:fill="FFFFFF"/>
            <w:noWrap/>
            <w:vAlign w:val="bottom"/>
            <w:hideMark/>
          </w:tcPr>
          <w:p w14:paraId="735D8D1A" w14:textId="6437FCC8"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66FB052C" w14:textId="77777777" w:rsidR="00FE1328" w:rsidRPr="0033622B" w:rsidRDefault="00FE1328" w:rsidP="0033622B">
            <w:pPr>
              <w:spacing w:before="0"/>
              <w:ind w:firstLine="0"/>
              <w:jc w:val="center"/>
              <w:rPr>
                <w:color w:val="000000"/>
                <w:sz w:val="20"/>
                <w:szCs w:val="20"/>
              </w:rPr>
            </w:pPr>
            <w:r w:rsidRPr="0033622B">
              <w:rPr>
                <w:color w:val="000000"/>
                <w:sz w:val="20"/>
                <w:szCs w:val="20"/>
              </w:rPr>
              <w:t>0.566</w:t>
            </w:r>
          </w:p>
        </w:tc>
      </w:tr>
      <w:tr w:rsidR="00FE1328" w:rsidRPr="00FE1328" w14:paraId="298F03D2" w14:textId="77777777" w:rsidTr="00FE1328">
        <w:trPr>
          <w:trHeight w:val="360"/>
        </w:trPr>
        <w:tc>
          <w:tcPr>
            <w:tcW w:w="1635" w:type="dxa"/>
            <w:tcBorders>
              <w:top w:val="nil"/>
              <w:left w:val="nil"/>
              <w:bottom w:val="nil"/>
              <w:right w:val="nil"/>
            </w:tcBorders>
            <w:shd w:val="clear" w:color="000000" w:fill="FFFFFF"/>
            <w:noWrap/>
            <w:vAlign w:val="bottom"/>
            <w:hideMark/>
          </w:tcPr>
          <w:p w14:paraId="3CF86841"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Collaborative</w:t>
            </w:r>
          </w:p>
        </w:tc>
        <w:tc>
          <w:tcPr>
            <w:tcW w:w="1170" w:type="dxa"/>
            <w:tcBorders>
              <w:top w:val="nil"/>
              <w:left w:val="nil"/>
              <w:bottom w:val="nil"/>
              <w:right w:val="nil"/>
            </w:tcBorders>
            <w:shd w:val="clear" w:color="000000" w:fill="FFFFFF"/>
            <w:noWrap/>
            <w:vAlign w:val="bottom"/>
            <w:hideMark/>
          </w:tcPr>
          <w:p w14:paraId="20C469CB" w14:textId="52E9647D"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2A1B64F8" w14:textId="5EC0F576" w:rsidR="00FE1328" w:rsidRPr="0033622B" w:rsidRDefault="00FE1328" w:rsidP="0033622B">
            <w:pPr>
              <w:spacing w:before="0"/>
              <w:ind w:firstLine="0"/>
              <w:jc w:val="center"/>
              <w:rPr>
                <w:color w:val="000000"/>
                <w:sz w:val="20"/>
                <w:szCs w:val="20"/>
              </w:rPr>
            </w:pPr>
          </w:p>
        </w:tc>
        <w:tc>
          <w:tcPr>
            <w:tcW w:w="1260" w:type="dxa"/>
            <w:tcBorders>
              <w:top w:val="nil"/>
              <w:left w:val="nil"/>
              <w:bottom w:val="nil"/>
              <w:right w:val="nil"/>
            </w:tcBorders>
            <w:shd w:val="clear" w:color="000000" w:fill="FFFFFF"/>
            <w:noWrap/>
            <w:vAlign w:val="bottom"/>
            <w:hideMark/>
          </w:tcPr>
          <w:p w14:paraId="77FD37DC" w14:textId="2B9598D8"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4854F4D9" w14:textId="25155C4E"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7E420178" w14:textId="5E39D9C7" w:rsidR="00FE1328" w:rsidRPr="0033622B" w:rsidRDefault="00FE1328" w:rsidP="0033622B">
            <w:pPr>
              <w:spacing w:before="0"/>
              <w:ind w:firstLine="0"/>
              <w:jc w:val="center"/>
              <w:rPr>
                <w:color w:val="000000"/>
                <w:sz w:val="20"/>
                <w:szCs w:val="20"/>
              </w:rPr>
            </w:pPr>
            <w:r w:rsidRPr="0033622B">
              <w:rPr>
                <w:color w:val="000000"/>
                <w:sz w:val="20"/>
                <w:szCs w:val="20"/>
              </w:rPr>
              <w:t>0.957**</w:t>
            </w:r>
          </w:p>
        </w:tc>
        <w:tc>
          <w:tcPr>
            <w:tcW w:w="1170" w:type="dxa"/>
            <w:tcBorders>
              <w:top w:val="nil"/>
              <w:left w:val="nil"/>
              <w:bottom w:val="nil"/>
              <w:right w:val="nil"/>
            </w:tcBorders>
            <w:shd w:val="clear" w:color="000000" w:fill="FFFFFF"/>
            <w:noWrap/>
            <w:vAlign w:val="bottom"/>
            <w:hideMark/>
          </w:tcPr>
          <w:p w14:paraId="453F543A" w14:textId="77777777" w:rsidR="00FE1328" w:rsidRPr="0033622B" w:rsidRDefault="00FE1328" w:rsidP="0033622B">
            <w:pPr>
              <w:spacing w:before="0"/>
              <w:ind w:firstLine="0"/>
              <w:jc w:val="center"/>
              <w:rPr>
                <w:color w:val="000000"/>
                <w:sz w:val="20"/>
                <w:szCs w:val="20"/>
              </w:rPr>
            </w:pPr>
            <w:r w:rsidRPr="0033622B">
              <w:rPr>
                <w:color w:val="000000"/>
                <w:sz w:val="20"/>
                <w:szCs w:val="20"/>
              </w:rPr>
              <w:t>0.873+</w:t>
            </w:r>
          </w:p>
        </w:tc>
      </w:tr>
      <w:tr w:rsidR="00FE1328" w:rsidRPr="00FE1328" w14:paraId="56E614CF" w14:textId="77777777" w:rsidTr="00FE1328">
        <w:trPr>
          <w:trHeight w:val="360"/>
        </w:trPr>
        <w:tc>
          <w:tcPr>
            <w:tcW w:w="1635" w:type="dxa"/>
            <w:tcBorders>
              <w:top w:val="nil"/>
              <w:left w:val="nil"/>
              <w:bottom w:val="nil"/>
              <w:right w:val="nil"/>
            </w:tcBorders>
            <w:shd w:val="clear" w:color="000000" w:fill="FFFFFF"/>
            <w:noWrap/>
            <w:vAlign w:val="bottom"/>
            <w:hideMark/>
          </w:tcPr>
          <w:p w14:paraId="6E926574"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Constant</w:t>
            </w:r>
          </w:p>
        </w:tc>
        <w:tc>
          <w:tcPr>
            <w:tcW w:w="1170" w:type="dxa"/>
            <w:tcBorders>
              <w:top w:val="nil"/>
              <w:left w:val="nil"/>
              <w:bottom w:val="nil"/>
              <w:right w:val="nil"/>
            </w:tcBorders>
            <w:shd w:val="clear" w:color="000000" w:fill="FFFFFF"/>
            <w:noWrap/>
            <w:vAlign w:val="bottom"/>
            <w:hideMark/>
          </w:tcPr>
          <w:p w14:paraId="014B0F00" w14:textId="3F82DAE7"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378B3038" w14:textId="23679B41" w:rsidR="00FE1328" w:rsidRPr="0033622B" w:rsidRDefault="00FE1328" w:rsidP="0033622B">
            <w:pPr>
              <w:spacing w:before="0"/>
              <w:ind w:firstLine="0"/>
              <w:jc w:val="center"/>
              <w:rPr>
                <w:color w:val="000000"/>
                <w:sz w:val="20"/>
                <w:szCs w:val="20"/>
              </w:rPr>
            </w:pPr>
            <w:r w:rsidRPr="0033622B">
              <w:rPr>
                <w:color w:val="000000"/>
                <w:sz w:val="20"/>
                <w:szCs w:val="20"/>
              </w:rPr>
              <w:t>350.9**</w:t>
            </w:r>
          </w:p>
        </w:tc>
        <w:tc>
          <w:tcPr>
            <w:tcW w:w="1260" w:type="dxa"/>
            <w:tcBorders>
              <w:top w:val="nil"/>
              <w:left w:val="nil"/>
              <w:bottom w:val="nil"/>
              <w:right w:val="nil"/>
            </w:tcBorders>
            <w:shd w:val="clear" w:color="000000" w:fill="FFFFFF"/>
            <w:noWrap/>
            <w:vAlign w:val="bottom"/>
            <w:hideMark/>
          </w:tcPr>
          <w:p w14:paraId="71C5972E" w14:textId="1D92CA4D" w:rsidR="00FE1328" w:rsidRPr="0033622B" w:rsidRDefault="00FE1328" w:rsidP="0033622B">
            <w:pPr>
              <w:spacing w:before="0"/>
              <w:ind w:firstLine="0"/>
              <w:jc w:val="center"/>
              <w:rPr>
                <w:color w:val="000000"/>
                <w:sz w:val="20"/>
                <w:szCs w:val="20"/>
              </w:rPr>
            </w:pPr>
            <w:r w:rsidRPr="0033622B">
              <w:rPr>
                <w:color w:val="000000"/>
                <w:sz w:val="20"/>
                <w:szCs w:val="20"/>
              </w:rPr>
              <w:t>466.3**</w:t>
            </w:r>
          </w:p>
        </w:tc>
        <w:tc>
          <w:tcPr>
            <w:tcW w:w="1170" w:type="dxa"/>
            <w:tcBorders>
              <w:top w:val="nil"/>
              <w:left w:val="nil"/>
              <w:bottom w:val="nil"/>
              <w:right w:val="nil"/>
            </w:tcBorders>
            <w:shd w:val="clear" w:color="000000" w:fill="FFFFFF"/>
            <w:noWrap/>
            <w:vAlign w:val="bottom"/>
            <w:hideMark/>
          </w:tcPr>
          <w:p w14:paraId="4445A5EA" w14:textId="18480274" w:rsidR="00FE1328" w:rsidRPr="0033622B" w:rsidRDefault="00FE1328" w:rsidP="0033622B">
            <w:pPr>
              <w:spacing w:before="0"/>
              <w:ind w:firstLine="0"/>
              <w:jc w:val="center"/>
              <w:rPr>
                <w:color w:val="000000"/>
                <w:sz w:val="20"/>
                <w:szCs w:val="20"/>
              </w:rPr>
            </w:pPr>
            <w:r w:rsidRPr="0033622B">
              <w:rPr>
                <w:color w:val="000000"/>
                <w:sz w:val="20"/>
                <w:szCs w:val="20"/>
              </w:rPr>
              <w:t>426.4**</w:t>
            </w:r>
          </w:p>
        </w:tc>
        <w:tc>
          <w:tcPr>
            <w:tcW w:w="1170" w:type="dxa"/>
            <w:tcBorders>
              <w:top w:val="nil"/>
              <w:left w:val="nil"/>
              <w:bottom w:val="nil"/>
              <w:right w:val="nil"/>
            </w:tcBorders>
            <w:shd w:val="clear" w:color="000000" w:fill="FFFFFF"/>
            <w:noWrap/>
            <w:vAlign w:val="bottom"/>
            <w:hideMark/>
          </w:tcPr>
          <w:p w14:paraId="3EFAD28E" w14:textId="6C649057" w:rsidR="00FE1328" w:rsidRPr="0033622B" w:rsidRDefault="00FE1328" w:rsidP="0033622B">
            <w:pPr>
              <w:spacing w:before="0"/>
              <w:ind w:firstLine="0"/>
              <w:jc w:val="center"/>
              <w:rPr>
                <w:color w:val="000000"/>
                <w:sz w:val="20"/>
                <w:szCs w:val="20"/>
              </w:rPr>
            </w:pPr>
            <w:r w:rsidRPr="0033622B">
              <w:rPr>
                <w:color w:val="000000"/>
                <w:sz w:val="20"/>
                <w:szCs w:val="20"/>
              </w:rPr>
              <w:t>407.8**</w:t>
            </w:r>
          </w:p>
        </w:tc>
        <w:tc>
          <w:tcPr>
            <w:tcW w:w="1170" w:type="dxa"/>
            <w:tcBorders>
              <w:top w:val="nil"/>
              <w:left w:val="nil"/>
              <w:bottom w:val="nil"/>
              <w:right w:val="nil"/>
            </w:tcBorders>
            <w:shd w:val="clear" w:color="000000" w:fill="FFFFFF"/>
            <w:noWrap/>
            <w:vAlign w:val="bottom"/>
            <w:hideMark/>
          </w:tcPr>
          <w:p w14:paraId="376C758B" w14:textId="69024CC5" w:rsidR="00FE1328" w:rsidRPr="0033622B" w:rsidRDefault="00FE1328" w:rsidP="0033622B">
            <w:pPr>
              <w:spacing w:before="0"/>
              <w:ind w:firstLine="0"/>
              <w:jc w:val="center"/>
              <w:rPr>
                <w:color w:val="000000"/>
                <w:sz w:val="20"/>
                <w:szCs w:val="20"/>
              </w:rPr>
            </w:pPr>
            <w:r w:rsidRPr="0033622B">
              <w:rPr>
                <w:color w:val="000000"/>
                <w:sz w:val="20"/>
                <w:szCs w:val="20"/>
              </w:rPr>
              <w:t>427.3**</w:t>
            </w:r>
          </w:p>
        </w:tc>
      </w:tr>
      <w:tr w:rsidR="00FE1328" w:rsidRPr="00FE1328" w14:paraId="15F350B8" w14:textId="77777777" w:rsidTr="00FE1328">
        <w:trPr>
          <w:trHeight w:val="360"/>
        </w:trPr>
        <w:tc>
          <w:tcPr>
            <w:tcW w:w="1635" w:type="dxa"/>
            <w:tcBorders>
              <w:top w:val="nil"/>
              <w:left w:val="nil"/>
              <w:bottom w:val="nil"/>
              <w:right w:val="nil"/>
            </w:tcBorders>
            <w:shd w:val="clear" w:color="000000" w:fill="FFFFFF"/>
            <w:noWrap/>
            <w:vAlign w:val="bottom"/>
            <w:hideMark/>
          </w:tcPr>
          <w:p w14:paraId="54C207A7"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w:t>
            </w:r>
          </w:p>
        </w:tc>
        <w:tc>
          <w:tcPr>
            <w:tcW w:w="1170" w:type="dxa"/>
            <w:tcBorders>
              <w:top w:val="nil"/>
              <w:left w:val="nil"/>
              <w:bottom w:val="nil"/>
              <w:right w:val="nil"/>
            </w:tcBorders>
            <w:shd w:val="clear" w:color="000000" w:fill="FFFFFF"/>
            <w:noWrap/>
            <w:vAlign w:val="bottom"/>
            <w:hideMark/>
          </w:tcPr>
          <w:p w14:paraId="32AC7F4A" w14:textId="1A149D19"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1E9C09C2" w14:textId="23DB7F02" w:rsidR="00FE1328" w:rsidRPr="0033622B" w:rsidRDefault="00FE1328" w:rsidP="0033622B">
            <w:pPr>
              <w:spacing w:before="0"/>
              <w:ind w:firstLine="0"/>
              <w:jc w:val="center"/>
              <w:rPr>
                <w:color w:val="000000"/>
                <w:sz w:val="20"/>
                <w:szCs w:val="20"/>
              </w:rPr>
            </w:pPr>
          </w:p>
        </w:tc>
        <w:tc>
          <w:tcPr>
            <w:tcW w:w="1260" w:type="dxa"/>
            <w:tcBorders>
              <w:top w:val="nil"/>
              <w:left w:val="nil"/>
              <w:bottom w:val="nil"/>
              <w:right w:val="nil"/>
            </w:tcBorders>
            <w:shd w:val="clear" w:color="000000" w:fill="FFFFFF"/>
            <w:noWrap/>
            <w:vAlign w:val="bottom"/>
            <w:hideMark/>
          </w:tcPr>
          <w:p w14:paraId="632F2314" w14:textId="36A428AC"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22619AAC" w14:textId="52B92A1F"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15777B40" w14:textId="2491C6B9" w:rsidR="00FE1328" w:rsidRPr="0033622B" w:rsidRDefault="00FE1328" w:rsidP="0033622B">
            <w:pPr>
              <w:spacing w:before="0"/>
              <w:ind w:firstLine="0"/>
              <w:jc w:val="center"/>
              <w:rPr>
                <w:color w:val="000000"/>
                <w:sz w:val="20"/>
                <w:szCs w:val="20"/>
              </w:rPr>
            </w:pPr>
          </w:p>
        </w:tc>
        <w:tc>
          <w:tcPr>
            <w:tcW w:w="1170" w:type="dxa"/>
            <w:tcBorders>
              <w:top w:val="nil"/>
              <w:left w:val="nil"/>
              <w:bottom w:val="nil"/>
              <w:right w:val="nil"/>
            </w:tcBorders>
            <w:shd w:val="clear" w:color="000000" w:fill="FFFFFF"/>
            <w:noWrap/>
            <w:vAlign w:val="bottom"/>
            <w:hideMark/>
          </w:tcPr>
          <w:p w14:paraId="23BFF3A9" w14:textId="07816A6C" w:rsidR="00FE1328" w:rsidRPr="0033622B" w:rsidRDefault="00FE1328" w:rsidP="0033622B">
            <w:pPr>
              <w:spacing w:before="0"/>
              <w:ind w:firstLine="0"/>
              <w:jc w:val="center"/>
              <w:rPr>
                <w:color w:val="000000"/>
                <w:sz w:val="20"/>
                <w:szCs w:val="20"/>
              </w:rPr>
            </w:pPr>
          </w:p>
        </w:tc>
      </w:tr>
      <w:tr w:rsidR="00FE1328" w:rsidRPr="00FE1328" w14:paraId="28A6BC15" w14:textId="77777777" w:rsidTr="00FE1328">
        <w:trPr>
          <w:trHeight w:val="360"/>
        </w:trPr>
        <w:tc>
          <w:tcPr>
            <w:tcW w:w="1635" w:type="dxa"/>
            <w:tcBorders>
              <w:top w:val="nil"/>
              <w:left w:val="nil"/>
              <w:bottom w:val="nil"/>
              <w:right w:val="nil"/>
            </w:tcBorders>
            <w:shd w:val="clear" w:color="000000" w:fill="FFFFFF"/>
            <w:noWrap/>
            <w:vAlign w:val="bottom"/>
            <w:hideMark/>
          </w:tcPr>
          <w:p w14:paraId="326C70C5"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Observations</w:t>
            </w:r>
          </w:p>
        </w:tc>
        <w:tc>
          <w:tcPr>
            <w:tcW w:w="1170" w:type="dxa"/>
            <w:tcBorders>
              <w:top w:val="nil"/>
              <w:left w:val="nil"/>
              <w:bottom w:val="nil"/>
              <w:right w:val="nil"/>
            </w:tcBorders>
            <w:shd w:val="clear" w:color="000000" w:fill="FFFFFF"/>
            <w:noWrap/>
            <w:vAlign w:val="bottom"/>
            <w:hideMark/>
          </w:tcPr>
          <w:p w14:paraId="052F0BD0" w14:textId="77777777" w:rsidR="00FE1328" w:rsidRPr="0033622B" w:rsidRDefault="00FE1328" w:rsidP="0033622B">
            <w:pPr>
              <w:spacing w:before="0"/>
              <w:ind w:firstLine="0"/>
              <w:jc w:val="center"/>
              <w:rPr>
                <w:color w:val="000000"/>
                <w:sz w:val="20"/>
                <w:szCs w:val="20"/>
              </w:rPr>
            </w:pPr>
            <w:r w:rsidRPr="0033622B">
              <w:rPr>
                <w:color w:val="000000"/>
                <w:sz w:val="20"/>
                <w:szCs w:val="20"/>
              </w:rPr>
              <w:t>26</w:t>
            </w:r>
          </w:p>
        </w:tc>
        <w:tc>
          <w:tcPr>
            <w:tcW w:w="1170" w:type="dxa"/>
            <w:tcBorders>
              <w:top w:val="nil"/>
              <w:left w:val="nil"/>
              <w:bottom w:val="nil"/>
              <w:right w:val="nil"/>
            </w:tcBorders>
            <w:shd w:val="clear" w:color="000000" w:fill="FFFFFF"/>
            <w:noWrap/>
            <w:vAlign w:val="bottom"/>
            <w:hideMark/>
          </w:tcPr>
          <w:p w14:paraId="78E4E0A8" w14:textId="77777777" w:rsidR="00FE1328" w:rsidRPr="0033622B" w:rsidRDefault="00FE1328" w:rsidP="0033622B">
            <w:pPr>
              <w:spacing w:before="0"/>
              <w:ind w:firstLine="0"/>
              <w:jc w:val="center"/>
              <w:rPr>
                <w:color w:val="000000"/>
                <w:sz w:val="20"/>
                <w:szCs w:val="20"/>
              </w:rPr>
            </w:pPr>
            <w:r w:rsidRPr="0033622B">
              <w:rPr>
                <w:color w:val="000000"/>
                <w:sz w:val="20"/>
                <w:szCs w:val="20"/>
              </w:rPr>
              <w:t>26</w:t>
            </w:r>
          </w:p>
        </w:tc>
        <w:tc>
          <w:tcPr>
            <w:tcW w:w="1260" w:type="dxa"/>
            <w:tcBorders>
              <w:top w:val="nil"/>
              <w:left w:val="nil"/>
              <w:bottom w:val="nil"/>
              <w:right w:val="nil"/>
            </w:tcBorders>
            <w:shd w:val="clear" w:color="000000" w:fill="FFFFFF"/>
            <w:noWrap/>
            <w:vAlign w:val="bottom"/>
            <w:hideMark/>
          </w:tcPr>
          <w:p w14:paraId="7F8B92C6" w14:textId="77777777" w:rsidR="00FE1328" w:rsidRPr="0033622B" w:rsidRDefault="00FE1328" w:rsidP="0033622B">
            <w:pPr>
              <w:spacing w:before="0"/>
              <w:ind w:firstLine="0"/>
              <w:jc w:val="center"/>
              <w:rPr>
                <w:color w:val="000000"/>
                <w:sz w:val="20"/>
                <w:szCs w:val="20"/>
              </w:rPr>
            </w:pPr>
            <w:r w:rsidRPr="0033622B">
              <w:rPr>
                <w:color w:val="000000"/>
                <w:sz w:val="20"/>
                <w:szCs w:val="20"/>
              </w:rPr>
              <w:t>26</w:t>
            </w:r>
          </w:p>
        </w:tc>
        <w:tc>
          <w:tcPr>
            <w:tcW w:w="1170" w:type="dxa"/>
            <w:tcBorders>
              <w:top w:val="nil"/>
              <w:left w:val="nil"/>
              <w:bottom w:val="nil"/>
              <w:right w:val="nil"/>
            </w:tcBorders>
            <w:shd w:val="clear" w:color="000000" w:fill="FFFFFF"/>
            <w:noWrap/>
            <w:vAlign w:val="bottom"/>
            <w:hideMark/>
          </w:tcPr>
          <w:p w14:paraId="288ABEFA" w14:textId="77777777" w:rsidR="00FE1328" w:rsidRPr="0033622B" w:rsidRDefault="00FE1328" w:rsidP="0033622B">
            <w:pPr>
              <w:spacing w:before="0"/>
              <w:ind w:firstLine="0"/>
              <w:jc w:val="center"/>
              <w:rPr>
                <w:color w:val="000000"/>
                <w:sz w:val="20"/>
                <w:szCs w:val="20"/>
              </w:rPr>
            </w:pPr>
            <w:r w:rsidRPr="0033622B">
              <w:rPr>
                <w:color w:val="000000"/>
                <w:sz w:val="20"/>
                <w:szCs w:val="20"/>
              </w:rPr>
              <w:t>26</w:t>
            </w:r>
          </w:p>
        </w:tc>
        <w:tc>
          <w:tcPr>
            <w:tcW w:w="1170" w:type="dxa"/>
            <w:tcBorders>
              <w:top w:val="nil"/>
              <w:left w:val="nil"/>
              <w:bottom w:val="nil"/>
              <w:right w:val="nil"/>
            </w:tcBorders>
            <w:shd w:val="clear" w:color="000000" w:fill="FFFFFF"/>
            <w:noWrap/>
            <w:vAlign w:val="bottom"/>
            <w:hideMark/>
          </w:tcPr>
          <w:p w14:paraId="6DCD38D6" w14:textId="77777777" w:rsidR="00FE1328" w:rsidRPr="0033622B" w:rsidRDefault="00FE1328" w:rsidP="0033622B">
            <w:pPr>
              <w:spacing w:before="0"/>
              <w:ind w:firstLine="0"/>
              <w:jc w:val="center"/>
              <w:rPr>
                <w:color w:val="000000"/>
                <w:sz w:val="20"/>
                <w:szCs w:val="20"/>
              </w:rPr>
            </w:pPr>
            <w:r w:rsidRPr="0033622B">
              <w:rPr>
                <w:color w:val="000000"/>
                <w:sz w:val="20"/>
                <w:szCs w:val="20"/>
              </w:rPr>
              <w:t>26</w:t>
            </w:r>
          </w:p>
        </w:tc>
        <w:tc>
          <w:tcPr>
            <w:tcW w:w="1170" w:type="dxa"/>
            <w:tcBorders>
              <w:top w:val="nil"/>
              <w:left w:val="nil"/>
              <w:bottom w:val="nil"/>
              <w:right w:val="nil"/>
            </w:tcBorders>
            <w:shd w:val="clear" w:color="000000" w:fill="FFFFFF"/>
            <w:noWrap/>
            <w:vAlign w:val="bottom"/>
            <w:hideMark/>
          </w:tcPr>
          <w:p w14:paraId="750A5689" w14:textId="77777777" w:rsidR="00FE1328" w:rsidRPr="0033622B" w:rsidRDefault="00FE1328" w:rsidP="0033622B">
            <w:pPr>
              <w:spacing w:before="0"/>
              <w:ind w:firstLine="0"/>
              <w:jc w:val="center"/>
              <w:rPr>
                <w:color w:val="000000"/>
                <w:sz w:val="20"/>
                <w:szCs w:val="20"/>
              </w:rPr>
            </w:pPr>
            <w:r w:rsidRPr="0033622B">
              <w:rPr>
                <w:color w:val="000000"/>
                <w:sz w:val="20"/>
                <w:szCs w:val="20"/>
              </w:rPr>
              <w:t>26</w:t>
            </w:r>
          </w:p>
        </w:tc>
      </w:tr>
      <w:tr w:rsidR="00FE1328" w:rsidRPr="00FE1328" w14:paraId="6BB74D5F" w14:textId="77777777" w:rsidTr="00FE1328">
        <w:trPr>
          <w:trHeight w:val="360"/>
        </w:trPr>
        <w:tc>
          <w:tcPr>
            <w:tcW w:w="1635" w:type="dxa"/>
            <w:tcBorders>
              <w:top w:val="nil"/>
              <w:left w:val="nil"/>
              <w:bottom w:val="nil"/>
              <w:right w:val="nil"/>
            </w:tcBorders>
            <w:shd w:val="clear" w:color="000000" w:fill="FFFFFF"/>
            <w:noWrap/>
            <w:vAlign w:val="bottom"/>
            <w:hideMark/>
          </w:tcPr>
          <w:p w14:paraId="1F8A4447"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R-squared</w:t>
            </w:r>
          </w:p>
        </w:tc>
        <w:tc>
          <w:tcPr>
            <w:tcW w:w="1170" w:type="dxa"/>
            <w:tcBorders>
              <w:top w:val="nil"/>
              <w:left w:val="nil"/>
              <w:bottom w:val="nil"/>
              <w:right w:val="nil"/>
            </w:tcBorders>
            <w:shd w:val="clear" w:color="000000" w:fill="FFFFFF"/>
            <w:noWrap/>
            <w:vAlign w:val="bottom"/>
            <w:hideMark/>
          </w:tcPr>
          <w:p w14:paraId="166A18AF" w14:textId="77777777" w:rsidR="00FE1328" w:rsidRPr="0033622B" w:rsidRDefault="00FE1328" w:rsidP="0033622B">
            <w:pPr>
              <w:spacing w:before="0"/>
              <w:ind w:firstLine="0"/>
              <w:jc w:val="center"/>
              <w:rPr>
                <w:color w:val="000000"/>
                <w:sz w:val="20"/>
                <w:szCs w:val="20"/>
              </w:rPr>
            </w:pPr>
            <w:r w:rsidRPr="0033622B">
              <w:rPr>
                <w:color w:val="000000"/>
                <w:sz w:val="20"/>
                <w:szCs w:val="20"/>
              </w:rPr>
              <w:t>.96</w:t>
            </w:r>
          </w:p>
        </w:tc>
        <w:tc>
          <w:tcPr>
            <w:tcW w:w="1170" w:type="dxa"/>
            <w:tcBorders>
              <w:top w:val="nil"/>
              <w:left w:val="nil"/>
              <w:bottom w:val="nil"/>
              <w:right w:val="nil"/>
            </w:tcBorders>
            <w:shd w:val="clear" w:color="000000" w:fill="FFFFFF"/>
            <w:noWrap/>
            <w:vAlign w:val="bottom"/>
            <w:hideMark/>
          </w:tcPr>
          <w:p w14:paraId="7F41B096" w14:textId="77777777" w:rsidR="00FE1328" w:rsidRPr="0033622B" w:rsidRDefault="00FE1328" w:rsidP="0033622B">
            <w:pPr>
              <w:spacing w:before="0"/>
              <w:ind w:firstLine="0"/>
              <w:jc w:val="center"/>
              <w:rPr>
                <w:color w:val="000000"/>
                <w:sz w:val="20"/>
                <w:szCs w:val="20"/>
              </w:rPr>
            </w:pPr>
            <w:r w:rsidRPr="0033622B">
              <w:rPr>
                <w:color w:val="000000"/>
                <w:sz w:val="20"/>
                <w:szCs w:val="20"/>
              </w:rPr>
              <w:t>0.974</w:t>
            </w:r>
          </w:p>
        </w:tc>
        <w:tc>
          <w:tcPr>
            <w:tcW w:w="1260" w:type="dxa"/>
            <w:tcBorders>
              <w:top w:val="nil"/>
              <w:left w:val="nil"/>
              <w:bottom w:val="nil"/>
              <w:right w:val="nil"/>
            </w:tcBorders>
            <w:shd w:val="clear" w:color="000000" w:fill="FFFFFF"/>
            <w:noWrap/>
            <w:vAlign w:val="bottom"/>
            <w:hideMark/>
          </w:tcPr>
          <w:p w14:paraId="1620617B" w14:textId="77777777" w:rsidR="00FE1328" w:rsidRPr="0033622B" w:rsidRDefault="00FE1328" w:rsidP="0033622B">
            <w:pPr>
              <w:spacing w:before="0"/>
              <w:ind w:firstLine="0"/>
              <w:jc w:val="center"/>
              <w:rPr>
                <w:color w:val="000000"/>
                <w:sz w:val="20"/>
                <w:szCs w:val="20"/>
              </w:rPr>
            </w:pPr>
            <w:r w:rsidRPr="0033622B">
              <w:rPr>
                <w:color w:val="000000"/>
                <w:sz w:val="20"/>
                <w:szCs w:val="20"/>
              </w:rPr>
              <w:t>0.985</w:t>
            </w:r>
          </w:p>
        </w:tc>
        <w:tc>
          <w:tcPr>
            <w:tcW w:w="1170" w:type="dxa"/>
            <w:tcBorders>
              <w:top w:val="nil"/>
              <w:left w:val="nil"/>
              <w:bottom w:val="nil"/>
              <w:right w:val="nil"/>
            </w:tcBorders>
            <w:shd w:val="clear" w:color="000000" w:fill="FFFFFF"/>
            <w:noWrap/>
            <w:vAlign w:val="bottom"/>
            <w:hideMark/>
          </w:tcPr>
          <w:p w14:paraId="7348703D" w14:textId="77777777" w:rsidR="00FE1328" w:rsidRPr="0033622B" w:rsidRDefault="00FE1328" w:rsidP="0033622B">
            <w:pPr>
              <w:spacing w:before="0"/>
              <w:ind w:firstLine="0"/>
              <w:jc w:val="center"/>
              <w:rPr>
                <w:color w:val="000000"/>
                <w:sz w:val="20"/>
                <w:szCs w:val="20"/>
              </w:rPr>
            </w:pPr>
            <w:r w:rsidRPr="0033622B">
              <w:rPr>
                <w:color w:val="000000"/>
                <w:sz w:val="20"/>
                <w:szCs w:val="20"/>
              </w:rPr>
              <w:t>0.98</w:t>
            </w:r>
          </w:p>
        </w:tc>
        <w:tc>
          <w:tcPr>
            <w:tcW w:w="1170" w:type="dxa"/>
            <w:tcBorders>
              <w:top w:val="nil"/>
              <w:left w:val="nil"/>
              <w:bottom w:val="nil"/>
              <w:right w:val="nil"/>
            </w:tcBorders>
            <w:shd w:val="clear" w:color="000000" w:fill="FFFFFF"/>
            <w:noWrap/>
            <w:vAlign w:val="bottom"/>
            <w:hideMark/>
          </w:tcPr>
          <w:p w14:paraId="3D06DC15" w14:textId="77777777" w:rsidR="00FE1328" w:rsidRPr="0033622B" w:rsidRDefault="00FE1328" w:rsidP="0033622B">
            <w:pPr>
              <w:spacing w:before="0"/>
              <w:ind w:firstLine="0"/>
              <w:jc w:val="center"/>
              <w:rPr>
                <w:color w:val="000000"/>
                <w:sz w:val="20"/>
                <w:szCs w:val="20"/>
              </w:rPr>
            </w:pPr>
            <w:r w:rsidRPr="0033622B">
              <w:rPr>
                <w:color w:val="000000"/>
                <w:sz w:val="20"/>
                <w:szCs w:val="20"/>
              </w:rPr>
              <w:t>0.983</w:t>
            </w:r>
          </w:p>
        </w:tc>
        <w:tc>
          <w:tcPr>
            <w:tcW w:w="1170" w:type="dxa"/>
            <w:tcBorders>
              <w:top w:val="nil"/>
              <w:left w:val="nil"/>
              <w:bottom w:val="nil"/>
              <w:right w:val="nil"/>
            </w:tcBorders>
            <w:shd w:val="clear" w:color="000000" w:fill="FFFFFF"/>
            <w:noWrap/>
            <w:vAlign w:val="bottom"/>
            <w:hideMark/>
          </w:tcPr>
          <w:p w14:paraId="4B35D849" w14:textId="77777777" w:rsidR="00FE1328" w:rsidRPr="0033622B" w:rsidRDefault="00FE1328" w:rsidP="0033622B">
            <w:pPr>
              <w:spacing w:before="0"/>
              <w:ind w:firstLine="0"/>
              <w:jc w:val="center"/>
              <w:rPr>
                <w:color w:val="000000"/>
                <w:sz w:val="20"/>
                <w:szCs w:val="20"/>
              </w:rPr>
            </w:pPr>
            <w:r w:rsidRPr="0033622B">
              <w:rPr>
                <w:color w:val="000000"/>
                <w:sz w:val="20"/>
                <w:szCs w:val="20"/>
              </w:rPr>
              <w:t>0.988</w:t>
            </w:r>
          </w:p>
        </w:tc>
      </w:tr>
      <w:tr w:rsidR="00FE1328" w:rsidRPr="00FE1328" w14:paraId="0AFA2A5A" w14:textId="77777777" w:rsidTr="00FE1328">
        <w:trPr>
          <w:trHeight w:val="360"/>
        </w:trPr>
        <w:tc>
          <w:tcPr>
            <w:tcW w:w="3975" w:type="dxa"/>
            <w:gridSpan w:val="3"/>
            <w:tcBorders>
              <w:top w:val="nil"/>
              <w:left w:val="nil"/>
              <w:bottom w:val="nil"/>
              <w:right w:val="nil"/>
            </w:tcBorders>
            <w:shd w:val="clear" w:color="000000" w:fill="FFFFFF"/>
            <w:noWrap/>
            <w:vAlign w:val="bottom"/>
            <w:hideMark/>
          </w:tcPr>
          <w:p w14:paraId="01891410" w14:textId="394E7B4A"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p&lt;0.01, * p&lt;0.05, + p&lt;0.1</w:t>
            </w:r>
          </w:p>
        </w:tc>
        <w:tc>
          <w:tcPr>
            <w:tcW w:w="1260" w:type="dxa"/>
            <w:tcBorders>
              <w:top w:val="nil"/>
              <w:left w:val="nil"/>
              <w:bottom w:val="nil"/>
              <w:right w:val="nil"/>
            </w:tcBorders>
            <w:shd w:val="clear" w:color="000000" w:fill="FFFFFF"/>
            <w:noWrap/>
            <w:vAlign w:val="bottom"/>
            <w:hideMark/>
          </w:tcPr>
          <w:p w14:paraId="02D360D0"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w:t>
            </w:r>
          </w:p>
        </w:tc>
        <w:tc>
          <w:tcPr>
            <w:tcW w:w="1170" w:type="dxa"/>
            <w:tcBorders>
              <w:top w:val="nil"/>
              <w:left w:val="nil"/>
              <w:bottom w:val="nil"/>
              <w:right w:val="nil"/>
            </w:tcBorders>
            <w:shd w:val="clear" w:color="000000" w:fill="FFFFFF"/>
            <w:noWrap/>
            <w:vAlign w:val="bottom"/>
            <w:hideMark/>
          </w:tcPr>
          <w:p w14:paraId="0235CB7B"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w:t>
            </w:r>
          </w:p>
        </w:tc>
        <w:tc>
          <w:tcPr>
            <w:tcW w:w="1170" w:type="dxa"/>
            <w:tcBorders>
              <w:top w:val="nil"/>
              <w:left w:val="nil"/>
              <w:bottom w:val="nil"/>
              <w:right w:val="nil"/>
            </w:tcBorders>
            <w:shd w:val="clear" w:color="000000" w:fill="FFFFFF"/>
            <w:noWrap/>
            <w:vAlign w:val="bottom"/>
            <w:hideMark/>
          </w:tcPr>
          <w:p w14:paraId="64CBEA55"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w:t>
            </w:r>
          </w:p>
        </w:tc>
        <w:tc>
          <w:tcPr>
            <w:tcW w:w="1170" w:type="dxa"/>
            <w:tcBorders>
              <w:top w:val="nil"/>
              <w:left w:val="nil"/>
              <w:bottom w:val="nil"/>
              <w:right w:val="nil"/>
            </w:tcBorders>
            <w:shd w:val="clear" w:color="000000" w:fill="FFFFFF"/>
            <w:noWrap/>
            <w:vAlign w:val="bottom"/>
            <w:hideMark/>
          </w:tcPr>
          <w:p w14:paraId="7DE9BCBA" w14:textId="77777777" w:rsidR="00FE1328" w:rsidRPr="0033622B" w:rsidRDefault="00FE1328" w:rsidP="00FE1328">
            <w:pPr>
              <w:tabs>
                <w:tab w:val="left" w:pos="3024"/>
                <w:tab w:val="left" w:pos="3456"/>
              </w:tabs>
              <w:spacing w:before="0"/>
              <w:ind w:left="360" w:firstLine="0"/>
              <w:rPr>
                <w:color w:val="000000"/>
                <w:sz w:val="20"/>
                <w:szCs w:val="20"/>
              </w:rPr>
            </w:pPr>
            <w:r w:rsidRPr="0033622B">
              <w:rPr>
                <w:color w:val="000000"/>
                <w:sz w:val="20"/>
                <w:szCs w:val="20"/>
              </w:rPr>
              <w:t> </w:t>
            </w:r>
          </w:p>
        </w:tc>
      </w:tr>
    </w:tbl>
    <w:p w14:paraId="3A985D5E" w14:textId="77777777" w:rsidR="000E7FD4" w:rsidRDefault="000E7FD4" w:rsidP="00414BA6">
      <w:pPr>
        <w:ind w:firstLine="0"/>
        <w:rPr>
          <w:lang w:eastAsia="zh-TW"/>
        </w:rPr>
      </w:pPr>
    </w:p>
    <w:p w14:paraId="4AD18796" w14:textId="77777777" w:rsidR="00525DF6" w:rsidRDefault="00525DF6" w:rsidP="00414BA6">
      <w:pPr>
        <w:ind w:firstLine="0"/>
        <w:rPr>
          <w:lang w:eastAsia="zh-TW"/>
        </w:rPr>
      </w:pPr>
    </w:p>
    <w:p w14:paraId="634B54D7" w14:textId="77777777" w:rsidR="00525DF6" w:rsidRPr="00385A21" w:rsidRDefault="00525DF6" w:rsidP="00414BA6">
      <w:pPr>
        <w:ind w:firstLine="0"/>
        <w:rPr>
          <w:lang w:eastAsia="zh-TW"/>
        </w:rPr>
      </w:pPr>
    </w:p>
    <w:p w14:paraId="5C132E39" w14:textId="27B9D9BA" w:rsidR="00790556" w:rsidRPr="0033622B" w:rsidRDefault="00790556">
      <w:pPr>
        <w:spacing w:before="0" w:after="200" w:line="276" w:lineRule="auto"/>
        <w:ind w:firstLine="0"/>
        <w:rPr>
          <w:b/>
          <w:lang w:eastAsia="zh-TW"/>
        </w:rPr>
      </w:pPr>
      <w:r>
        <w:rPr>
          <w:lang w:eastAsia="zh-TW"/>
        </w:rPr>
        <w:br w:type="page"/>
      </w:r>
      <w:r w:rsidR="00B158B1" w:rsidRPr="0033622B">
        <w:rPr>
          <w:b/>
          <w:lang w:eastAsia="zh-TW"/>
        </w:rPr>
        <w:t>Exhibit 5: Item-level correlations between Community type and Performance</w:t>
      </w:r>
    </w:p>
    <w:p w14:paraId="6404D059" w14:textId="2639410D" w:rsidR="00B158B1" w:rsidRDefault="00054DB4">
      <w:pPr>
        <w:spacing w:before="0" w:after="200" w:line="276" w:lineRule="auto"/>
        <w:ind w:firstLine="0"/>
        <w:rPr>
          <w:lang w:eastAsia="zh-TW"/>
        </w:rPr>
      </w:pPr>
      <w:r>
        <w:rPr>
          <w:lang w:eastAsia="zh-TW"/>
        </w:rPr>
        <w:t>(Col 3 shows the s</w:t>
      </w:r>
      <w:r w:rsidR="008562AE">
        <w:rPr>
          <w:lang w:eastAsia="zh-TW"/>
        </w:rPr>
        <w:t>tanda</w:t>
      </w:r>
      <w:r>
        <w:rPr>
          <w:lang w:eastAsia="zh-TW"/>
        </w:rPr>
        <w:t xml:space="preserve">rdized correlation coffecients in a model </w:t>
      </w:r>
      <w:r w:rsidR="008562AE">
        <w:rPr>
          <w:lang w:eastAsia="zh-TW"/>
        </w:rPr>
        <w:t>regressing the residuals from Model 1 in Exhibit4 on each item separately, ranked by size</w:t>
      </w:r>
      <w:r>
        <w:rPr>
          <w:lang w:eastAsia="zh-TW"/>
        </w:rPr>
        <w:t>.)</w:t>
      </w:r>
    </w:p>
    <w:tbl>
      <w:tblPr>
        <w:tblW w:w="4613" w:type="pct"/>
        <w:tblLayout w:type="fixed"/>
        <w:tblLook w:val="04A0" w:firstRow="1" w:lastRow="0" w:firstColumn="1" w:lastColumn="0" w:noHBand="0" w:noVBand="1"/>
      </w:tblPr>
      <w:tblGrid>
        <w:gridCol w:w="1098"/>
        <w:gridCol w:w="5999"/>
        <w:gridCol w:w="1074"/>
      </w:tblGrid>
      <w:tr w:rsidR="00B158B1" w:rsidRPr="00C823F3" w14:paraId="3A74931E"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4D9E706F" w14:textId="77777777" w:rsidR="00B158B1" w:rsidRPr="00C823F3" w:rsidRDefault="00B158B1" w:rsidP="0033622B">
            <w:pPr>
              <w:ind w:firstLine="0"/>
              <w:rPr>
                <w:color w:val="000000"/>
                <w:sz w:val="20"/>
                <w:szCs w:val="20"/>
              </w:rPr>
            </w:pPr>
            <w:r w:rsidRPr="00C823F3">
              <w:rPr>
                <w:color w:val="000000"/>
                <w:sz w:val="20"/>
                <w:szCs w:val="20"/>
              </w:rPr>
              <w:t>Collab</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C2E09" w14:textId="77777777" w:rsidR="00B158B1" w:rsidRPr="00C823F3" w:rsidRDefault="00B158B1" w:rsidP="0033622B">
            <w:pPr>
              <w:ind w:firstLine="0"/>
              <w:rPr>
                <w:color w:val="000000"/>
                <w:sz w:val="20"/>
                <w:szCs w:val="20"/>
              </w:rPr>
            </w:pPr>
            <w:r w:rsidRPr="00C823F3">
              <w:rPr>
                <w:color w:val="000000"/>
                <w:sz w:val="20"/>
                <w:szCs w:val="20"/>
              </w:rPr>
              <w:t>People participate in defining and improving the school's policies and procedure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F8EF5B2" w14:textId="77777777" w:rsidR="00B158B1" w:rsidRPr="00C823F3" w:rsidRDefault="00B158B1" w:rsidP="0033622B">
            <w:pPr>
              <w:ind w:firstLine="0"/>
              <w:rPr>
                <w:color w:val="000000"/>
                <w:sz w:val="20"/>
                <w:szCs w:val="20"/>
              </w:rPr>
            </w:pPr>
            <w:r w:rsidRPr="00C823F3">
              <w:rPr>
                <w:color w:val="000000"/>
                <w:sz w:val="20"/>
                <w:szCs w:val="20"/>
              </w:rPr>
              <w:t>0.118</w:t>
            </w:r>
          </w:p>
        </w:tc>
      </w:tr>
      <w:tr w:rsidR="00B158B1" w:rsidRPr="00C823F3" w14:paraId="07FE3C36"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253CBD7E" w14:textId="77777777" w:rsidR="00B158B1" w:rsidRPr="00C823F3" w:rsidRDefault="00B158B1" w:rsidP="0033622B">
            <w:pPr>
              <w:ind w:firstLine="0"/>
              <w:rPr>
                <w:color w:val="000000"/>
                <w:sz w:val="20"/>
                <w:szCs w:val="20"/>
              </w:rPr>
            </w:pPr>
            <w:r w:rsidRPr="00C823F3">
              <w:rPr>
                <w:color w:val="000000"/>
                <w:sz w:val="20"/>
                <w:szCs w:val="20"/>
              </w:rPr>
              <w:t>Collab</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E4B37" w14:textId="77777777" w:rsidR="00B158B1" w:rsidRPr="00C823F3" w:rsidRDefault="00B158B1" w:rsidP="0033622B">
            <w:pPr>
              <w:ind w:firstLine="0"/>
              <w:rPr>
                <w:color w:val="000000"/>
                <w:sz w:val="20"/>
                <w:szCs w:val="20"/>
              </w:rPr>
            </w:pPr>
            <w:r w:rsidRPr="00C823F3">
              <w:rPr>
                <w:color w:val="000000"/>
                <w:sz w:val="20"/>
                <w:szCs w:val="20"/>
              </w:rPr>
              <w:t>If there is a conflict between teachers and administrators, a labor-management team will be put together and will usually be able to solve it.</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D8388D" w14:textId="77777777" w:rsidR="00B158B1" w:rsidRPr="00C823F3" w:rsidRDefault="00B158B1" w:rsidP="0033622B">
            <w:pPr>
              <w:ind w:firstLine="0"/>
              <w:rPr>
                <w:color w:val="000000"/>
                <w:sz w:val="20"/>
                <w:szCs w:val="20"/>
              </w:rPr>
            </w:pPr>
            <w:r w:rsidRPr="00C823F3">
              <w:rPr>
                <w:color w:val="000000"/>
                <w:sz w:val="20"/>
                <w:szCs w:val="20"/>
              </w:rPr>
              <w:t>0.116</w:t>
            </w:r>
          </w:p>
        </w:tc>
      </w:tr>
      <w:tr w:rsidR="00B158B1" w:rsidRPr="00C823F3" w14:paraId="7EC0F737"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3F58A5EE" w14:textId="77777777" w:rsidR="00B158B1" w:rsidRPr="00C823F3" w:rsidRDefault="00B158B1" w:rsidP="0033622B">
            <w:pPr>
              <w:ind w:firstLine="0"/>
              <w:rPr>
                <w:color w:val="000000"/>
                <w:sz w:val="20"/>
                <w:szCs w:val="20"/>
              </w:rPr>
            </w:pPr>
            <w:r w:rsidRPr="00C823F3">
              <w:rPr>
                <w:color w:val="000000"/>
                <w:sz w:val="20"/>
                <w:szCs w:val="20"/>
              </w:rPr>
              <w:t>Collab</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26BC9" w14:textId="77777777" w:rsidR="00B158B1" w:rsidRPr="00C823F3" w:rsidRDefault="00B158B1" w:rsidP="0033622B">
            <w:pPr>
              <w:ind w:firstLine="0"/>
              <w:rPr>
                <w:color w:val="000000"/>
                <w:sz w:val="20"/>
                <w:szCs w:val="20"/>
              </w:rPr>
            </w:pPr>
            <w:r w:rsidRPr="00C823F3">
              <w:rPr>
                <w:color w:val="000000"/>
                <w:sz w:val="20"/>
                <w:szCs w:val="20"/>
              </w:rPr>
              <w:t>Administrators here decide jointly with teachers about both work goals and how best to achieve them.</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74DCD11" w14:textId="77777777" w:rsidR="00B158B1" w:rsidRPr="00C823F3" w:rsidRDefault="00B158B1" w:rsidP="0033622B">
            <w:pPr>
              <w:ind w:firstLine="0"/>
              <w:rPr>
                <w:color w:val="000000"/>
                <w:sz w:val="20"/>
                <w:szCs w:val="20"/>
              </w:rPr>
            </w:pPr>
            <w:r w:rsidRPr="00C823F3">
              <w:rPr>
                <w:color w:val="000000"/>
                <w:sz w:val="20"/>
                <w:szCs w:val="20"/>
              </w:rPr>
              <w:t>0.109</w:t>
            </w:r>
          </w:p>
        </w:tc>
      </w:tr>
      <w:tr w:rsidR="00B158B1" w:rsidRPr="00C823F3" w14:paraId="49D3C372"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4BD8E481" w14:textId="77777777" w:rsidR="00B158B1" w:rsidRPr="00C823F3" w:rsidRDefault="00B158B1" w:rsidP="0033622B">
            <w:pPr>
              <w:ind w:firstLine="0"/>
              <w:rPr>
                <w:color w:val="000000"/>
                <w:sz w:val="20"/>
                <w:szCs w:val="20"/>
              </w:rPr>
            </w:pPr>
            <w:r w:rsidRPr="00C823F3">
              <w:rPr>
                <w:color w:val="000000"/>
                <w:sz w:val="20"/>
                <w:szCs w:val="20"/>
              </w:rPr>
              <w:t>Collab</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2F583" w14:textId="3EED7620" w:rsidR="00B158B1" w:rsidRPr="00C823F3" w:rsidRDefault="00241DA6" w:rsidP="0033622B">
            <w:pPr>
              <w:ind w:firstLine="0"/>
              <w:rPr>
                <w:color w:val="000000"/>
                <w:sz w:val="20"/>
                <w:szCs w:val="20"/>
              </w:rPr>
            </w:pPr>
            <w:r w:rsidRPr="008B1574">
              <w:rPr>
                <w:sz w:val="20"/>
                <w:szCs w:val="20"/>
                <w:lang w:eastAsia="zh-TW"/>
              </w:rPr>
              <w:t xml:space="preserve">When we recruit new people in this organization </w:t>
            </w:r>
            <w:r>
              <w:rPr>
                <w:sz w:val="20"/>
                <w:szCs w:val="20"/>
                <w:lang w:eastAsia="zh-TW"/>
              </w:rPr>
              <w:t>w</w:t>
            </w:r>
            <w:r w:rsidR="00B158B1" w:rsidRPr="00C823F3">
              <w:rPr>
                <w:color w:val="000000"/>
                <w:sz w:val="20"/>
                <w:szCs w:val="20"/>
              </w:rPr>
              <w:t>e look for people who will play an active role in contributing new idea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4519BD4" w14:textId="77777777" w:rsidR="00B158B1" w:rsidRPr="00C823F3" w:rsidRDefault="00B158B1" w:rsidP="0033622B">
            <w:pPr>
              <w:ind w:firstLine="0"/>
              <w:rPr>
                <w:color w:val="000000"/>
                <w:sz w:val="20"/>
                <w:szCs w:val="20"/>
              </w:rPr>
            </w:pPr>
            <w:r w:rsidRPr="00C823F3">
              <w:rPr>
                <w:color w:val="000000"/>
                <w:sz w:val="20"/>
                <w:szCs w:val="20"/>
              </w:rPr>
              <w:t>0.102</w:t>
            </w:r>
          </w:p>
        </w:tc>
      </w:tr>
      <w:tr w:rsidR="00B158B1" w:rsidRPr="00C823F3" w14:paraId="345070A4"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5BFDC56D" w14:textId="77777777" w:rsidR="00B158B1" w:rsidRPr="00C823F3" w:rsidRDefault="00B158B1" w:rsidP="0033622B">
            <w:pPr>
              <w:ind w:firstLine="0"/>
              <w:rPr>
                <w:color w:val="000000"/>
                <w:sz w:val="20"/>
                <w:szCs w:val="20"/>
              </w:rPr>
            </w:pPr>
            <w:r w:rsidRPr="00C823F3">
              <w:rPr>
                <w:color w:val="000000"/>
                <w:sz w:val="20"/>
                <w:szCs w:val="20"/>
              </w:rPr>
              <w:t>Collab</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BDEB5" w14:textId="77777777" w:rsidR="00B158B1" w:rsidRPr="00C823F3" w:rsidRDefault="00B158B1" w:rsidP="0033622B">
            <w:pPr>
              <w:ind w:firstLine="0"/>
              <w:rPr>
                <w:color w:val="000000"/>
                <w:sz w:val="20"/>
                <w:szCs w:val="20"/>
              </w:rPr>
            </w:pPr>
            <w:r w:rsidRPr="00C823F3">
              <w:rPr>
                <w:color w:val="000000"/>
                <w:sz w:val="20"/>
                <w:szCs w:val="20"/>
              </w:rPr>
              <w:t>Disagreements between grade-levels/departments are dealt with by peers in rational, open, and direct discussion.</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DEBA61C" w14:textId="77777777" w:rsidR="00B158B1" w:rsidRPr="00C823F3" w:rsidRDefault="00B158B1" w:rsidP="0033622B">
            <w:pPr>
              <w:ind w:firstLine="0"/>
              <w:rPr>
                <w:color w:val="000000"/>
                <w:sz w:val="20"/>
                <w:szCs w:val="20"/>
              </w:rPr>
            </w:pPr>
            <w:r w:rsidRPr="00C823F3">
              <w:rPr>
                <w:color w:val="000000"/>
                <w:sz w:val="20"/>
                <w:szCs w:val="20"/>
              </w:rPr>
              <w:t>0.0790</w:t>
            </w:r>
          </w:p>
        </w:tc>
      </w:tr>
      <w:tr w:rsidR="00B158B1" w:rsidRPr="00C823F3" w14:paraId="05C31196"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0CFE0FB5" w14:textId="77777777" w:rsidR="00B158B1" w:rsidRPr="00C823F3" w:rsidRDefault="00B158B1" w:rsidP="0033622B">
            <w:pPr>
              <w:ind w:firstLine="0"/>
              <w:rPr>
                <w:color w:val="000000"/>
                <w:sz w:val="20"/>
                <w:szCs w:val="20"/>
              </w:rPr>
            </w:pPr>
            <w:r w:rsidRPr="00C823F3">
              <w:rPr>
                <w:color w:val="000000"/>
                <w:sz w:val="20"/>
                <w:szCs w:val="20"/>
              </w:rPr>
              <w:t>Bur</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D5B37" w14:textId="77777777" w:rsidR="00B158B1" w:rsidRPr="00C823F3" w:rsidRDefault="00B158B1" w:rsidP="0033622B">
            <w:pPr>
              <w:ind w:firstLine="0"/>
              <w:rPr>
                <w:color w:val="000000"/>
                <w:sz w:val="20"/>
                <w:szCs w:val="20"/>
              </w:rPr>
            </w:pPr>
            <w:r w:rsidRPr="00C823F3">
              <w:rPr>
                <w:color w:val="000000"/>
                <w:sz w:val="20"/>
                <w:szCs w:val="20"/>
              </w:rPr>
              <w:t>If there is a conflict between teachers and administrators, union and administration rely on the formal collective bargaining and grievance processes to resolve it.</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A90F2E5" w14:textId="77777777" w:rsidR="00B158B1" w:rsidRPr="00C823F3" w:rsidRDefault="00B158B1" w:rsidP="0033622B">
            <w:pPr>
              <w:ind w:firstLine="0"/>
              <w:rPr>
                <w:color w:val="000000"/>
                <w:sz w:val="20"/>
                <w:szCs w:val="20"/>
              </w:rPr>
            </w:pPr>
            <w:r w:rsidRPr="00C823F3">
              <w:rPr>
                <w:color w:val="000000"/>
                <w:sz w:val="20"/>
                <w:szCs w:val="20"/>
              </w:rPr>
              <w:t>0.0651</w:t>
            </w:r>
          </w:p>
        </w:tc>
      </w:tr>
      <w:tr w:rsidR="00B158B1" w:rsidRPr="00C823F3" w14:paraId="0627FF69"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27866B87" w14:textId="77777777" w:rsidR="00B158B1" w:rsidRPr="00C823F3" w:rsidRDefault="00B158B1" w:rsidP="0033622B">
            <w:pPr>
              <w:ind w:firstLine="0"/>
              <w:rPr>
                <w:color w:val="000000"/>
                <w:sz w:val="20"/>
                <w:szCs w:val="20"/>
              </w:rPr>
            </w:pPr>
            <w:r w:rsidRPr="00C823F3">
              <w:rPr>
                <w:color w:val="000000"/>
                <w:sz w:val="20"/>
                <w:szCs w:val="20"/>
              </w:rPr>
              <w:t>Bur</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7F12F" w14:textId="77777777" w:rsidR="00B158B1" w:rsidRPr="00C823F3" w:rsidRDefault="00B158B1" w:rsidP="0033622B">
            <w:pPr>
              <w:ind w:firstLine="0"/>
              <w:rPr>
                <w:color w:val="000000"/>
                <w:sz w:val="20"/>
                <w:szCs w:val="20"/>
              </w:rPr>
            </w:pPr>
            <w:r w:rsidRPr="00C823F3">
              <w:rPr>
                <w:color w:val="000000"/>
                <w:sz w:val="20"/>
                <w:szCs w:val="20"/>
              </w:rPr>
              <w:t>Disagreements between grade-levels/departments are handled according to formal policies and procedure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4C7B6D" w14:textId="77777777" w:rsidR="00B158B1" w:rsidRPr="00C823F3" w:rsidRDefault="00B158B1" w:rsidP="0033622B">
            <w:pPr>
              <w:ind w:firstLine="0"/>
              <w:rPr>
                <w:color w:val="000000"/>
                <w:sz w:val="20"/>
                <w:szCs w:val="20"/>
              </w:rPr>
            </w:pPr>
            <w:r w:rsidRPr="00C823F3">
              <w:rPr>
                <w:color w:val="000000"/>
                <w:sz w:val="20"/>
                <w:szCs w:val="20"/>
              </w:rPr>
              <w:t>0.0542</w:t>
            </w:r>
          </w:p>
        </w:tc>
      </w:tr>
      <w:tr w:rsidR="00B158B1" w:rsidRPr="00C823F3" w14:paraId="1F1E72B3"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477E0788" w14:textId="77777777" w:rsidR="00B158B1" w:rsidRPr="00C823F3" w:rsidRDefault="00B158B1" w:rsidP="0033622B">
            <w:pPr>
              <w:ind w:firstLine="0"/>
              <w:rPr>
                <w:color w:val="000000"/>
                <w:sz w:val="20"/>
                <w:szCs w:val="20"/>
              </w:rPr>
            </w:pPr>
            <w:r w:rsidRPr="00C823F3">
              <w:rPr>
                <w:color w:val="000000"/>
                <w:sz w:val="20"/>
                <w:szCs w:val="20"/>
              </w:rPr>
              <w:t>Bur</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3C293" w14:textId="77777777" w:rsidR="00B158B1" w:rsidRPr="00C823F3" w:rsidRDefault="00B158B1" w:rsidP="0033622B">
            <w:pPr>
              <w:ind w:firstLine="0"/>
              <w:rPr>
                <w:color w:val="000000"/>
                <w:sz w:val="20"/>
                <w:szCs w:val="20"/>
              </w:rPr>
            </w:pPr>
            <w:r w:rsidRPr="00C823F3">
              <w:rPr>
                <w:color w:val="000000"/>
                <w:sz w:val="20"/>
                <w:szCs w:val="20"/>
              </w:rPr>
              <w:t>People work according to policies and procedures defined by supervisors or specialist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C56E5" w14:textId="77777777" w:rsidR="00B158B1" w:rsidRPr="00C823F3" w:rsidRDefault="00B158B1" w:rsidP="0033622B">
            <w:pPr>
              <w:ind w:firstLine="0"/>
              <w:rPr>
                <w:color w:val="000000"/>
                <w:sz w:val="20"/>
                <w:szCs w:val="20"/>
              </w:rPr>
            </w:pPr>
            <w:r w:rsidRPr="00C823F3">
              <w:rPr>
                <w:color w:val="000000"/>
                <w:sz w:val="20"/>
                <w:szCs w:val="20"/>
              </w:rPr>
              <w:t>0.0486</w:t>
            </w:r>
          </w:p>
        </w:tc>
      </w:tr>
      <w:tr w:rsidR="00B158B1" w:rsidRPr="00C823F3" w14:paraId="007C8C93"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6E22F8E4" w14:textId="77777777" w:rsidR="00B158B1" w:rsidRPr="00C823F3" w:rsidRDefault="00B158B1" w:rsidP="0033622B">
            <w:pPr>
              <w:ind w:firstLine="0"/>
              <w:rPr>
                <w:color w:val="000000"/>
                <w:sz w:val="20"/>
                <w:szCs w:val="20"/>
              </w:rPr>
            </w:pPr>
            <w:r w:rsidRPr="00C823F3">
              <w:rPr>
                <w:color w:val="000000"/>
                <w:sz w:val="20"/>
                <w:szCs w:val="20"/>
              </w:rPr>
              <w:t>Bur</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3480D" w14:textId="36D970CF" w:rsidR="00B158B1" w:rsidRPr="00C823F3" w:rsidRDefault="00241DA6" w:rsidP="0033622B">
            <w:pPr>
              <w:ind w:firstLine="0"/>
              <w:rPr>
                <w:color w:val="000000"/>
                <w:sz w:val="20"/>
                <w:szCs w:val="20"/>
              </w:rPr>
            </w:pPr>
            <w:r w:rsidRPr="008B1574">
              <w:rPr>
                <w:sz w:val="20"/>
                <w:szCs w:val="20"/>
                <w:lang w:eastAsia="zh-TW"/>
              </w:rPr>
              <w:t xml:space="preserve">When we recruit new people in this organization </w:t>
            </w:r>
            <w:r>
              <w:rPr>
                <w:sz w:val="20"/>
                <w:szCs w:val="20"/>
                <w:lang w:eastAsia="zh-TW"/>
              </w:rPr>
              <w:t>w</w:t>
            </w:r>
            <w:r w:rsidR="00B158B1" w:rsidRPr="00C823F3">
              <w:rPr>
                <w:color w:val="000000"/>
                <w:sz w:val="20"/>
                <w:szCs w:val="20"/>
              </w:rPr>
              <w:t>e look for people who have the right credential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EDFF310" w14:textId="77777777" w:rsidR="00B158B1" w:rsidRPr="00C823F3" w:rsidRDefault="00B158B1" w:rsidP="0033622B">
            <w:pPr>
              <w:ind w:firstLine="0"/>
              <w:rPr>
                <w:color w:val="000000"/>
                <w:sz w:val="20"/>
                <w:szCs w:val="20"/>
              </w:rPr>
            </w:pPr>
            <w:r w:rsidRPr="00C823F3">
              <w:rPr>
                <w:color w:val="000000"/>
                <w:sz w:val="20"/>
                <w:szCs w:val="20"/>
              </w:rPr>
              <w:t>0.0288</w:t>
            </w:r>
          </w:p>
        </w:tc>
      </w:tr>
      <w:tr w:rsidR="00B158B1" w:rsidRPr="00C823F3" w14:paraId="7DE5B066"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45299C20" w14:textId="77777777" w:rsidR="00B158B1" w:rsidRPr="00C823F3" w:rsidRDefault="00B158B1" w:rsidP="0033622B">
            <w:pPr>
              <w:ind w:firstLine="0"/>
              <w:rPr>
                <w:color w:val="000000"/>
                <w:sz w:val="20"/>
                <w:szCs w:val="20"/>
              </w:rPr>
            </w:pPr>
            <w:r w:rsidRPr="00C823F3">
              <w:rPr>
                <w:color w:val="000000"/>
                <w:sz w:val="20"/>
                <w:szCs w:val="20"/>
              </w:rPr>
              <w:t>Bur</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73E5B" w14:textId="77777777" w:rsidR="00B158B1" w:rsidRPr="00C823F3" w:rsidRDefault="00B158B1" w:rsidP="0033622B">
            <w:pPr>
              <w:ind w:firstLine="0"/>
              <w:rPr>
                <w:color w:val="000000"/>
                <w:sz w:val="20"/>
                <w:szCs w:val="20"/>
              </w:rPr>
            </w:pPr>
            <w:r w:rsidRPr="00C823F3">
              <w:rPr>
                <w:color w:val="000000"/>
                <w:sz w:val="20"/>
                <w:szCs w:val="20"/>
              </w:rPr>
              <w:t>Administrators here focus on ensuring everyone follows policies and procedure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6002057" w14:textId="77777777" w:rsidR="00B158B1" w:rsidRPr="00C823F3" w:rsidRDefault="00B158B1" w:rsidP="0033622B">
            <w:pPr>
              <w:ind w:firstLine="0"/>
              <w:rPr>
                <w:color w:val="000000"/>
                <w:sz w:val="20"/>
                <w:szCs w:val="20"/>
              </w:rPr>
            </w:pPr>
            <w:r w:rsidRPr="00C823F3">
              <w:rPr>
                <w:color w:val="000000"/>
                <w:sz w:val="20"/>
                <w:szCs w:val="20"/>
              </w:rPr>
              <w:t>0.0267</w:t>
            </w:r>
          </w:p>
        </w:tc>
      </w:tr>
      <w:tr w:rsidR="00B158B1" w:rsidRPr="00C823F3" w14:paraId="1265DC22"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6FAD3090" w14:textId="77777777" w:rsidR="00B158B1" w:rsidRPr="00C823F3" w:rsidRDefault="00B158B1" w:rsidP="0033622B">
            <w:pPr>
              <w:ind w:firstLine="0"/>
              <w:rPr>
                <w:color w:val="000000"/>
                <w:sz w:val="20"/>
                <w:szCs w:val="20"/>
              </w:rPr>
            </w:pPr>
            <w:r w:rsidRPr="00C823F3">
              <w:rPr>
                <w:color w:val="000000"/>
                <w:sz w:val="20"/>
                <w:szCs w:val="20"/>
              </w:rPr>
              <w:t>Frag</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CF9B9" w14:textId="77777777" w:rsidR="00B158B1" w:rsidRPr="00C823F3" w:rsidRDefault="00B158B1" w:rsidP="0033622B">
            <w:pPr>
              <w:ind w:firstLine="0"/>
              <w:rPr>
                <w:color w:val="000000"/>
                <w:sz w:val="20"/>
                <w:szCs w:val="20"/>
              </w:rPr>
            </w:pPr>
            <w:r w:rsidRPr="00C823F3">
              <w:rPr>
                <w:color w:val="000000"/>
                <w:sz w:val="20"/>
                <w:szCs w:val="20"/>
              </w:rPr>
              <w:t>People here see a lot of unproductive conflict between union leaders and administrator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752052" w14:textId="77777777" w:rsidR="00B158B1" w:rsidRPr="00C823F3" w:rsidRDefault="00B158B1" w:rsidP="0033622B">
            <w:pPr>
              <w:ind w:firstLine="0"/>
              <w:rPr>
                <w:color w:val="000000"/>
                <w:sz w:val="20"/>
                <w:szCs w:val="20"/>
              </w:rPr>
            </w:pPr>
            <w:r w:rsidRPr="00C823F3">
              <w:rPr>
                <w:color w:val="000000"/>
                <w:sz w:val="20"/>
                <w:szCs w:val="20"/>
              </w:rPr>
              <w:t>-0.0558</w:t>
            </w:r>
          </w:p>
        </w:tc>
      </w:tr>
      <w:tr w:rsidR="00B158B1" w:rsidRPr="00C823F3" w14:paraId="71CA8634"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68BABF05" w14:textId="77777777" w:rsidR="00B158B1" w:rsidRPr="00C823F3" w:rsidRDefault="00B158B1" w:rsidP="0033622B">
            <w:pPr>
              <w:ind w:firstLine="0"/>
              <w:rPr>
                <w:color w:val="000000"/>
                <w:sz w:val="20"/>
                <w:szCs w:val="20"/>
              </w:rPr>
            </w:pPr>
            <w:r w:rsidRPr="00C823F3">
              <w:rPr>
                <w:color w:val="000000"/>
                <w:sz w:val="20"/>
                <w:szCs w:val="20"/>
              </w:rPr>
              <w:t>Trad</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F0545" w14:textId="77777777" w:rsidR="00B158B1" w:rsidRPr="00C823F3" w:rsidRDefault="00B158B1" w:rsidP="0033622B">
            <w:pPr>
              <w:ind w:firstLine="0"/>
              <w:rPr>
                <w:color w:val="000000"/>
                <w:sz w:val="20"/>
                <w:szCs w:val="20"/>
              </w:rPr>
            </w:pPr>
            <w:r w:rsidRPr="00C823F3">
              <w:rPr>
                <w:color w:val="000000"/>
                <w:sz w:val="20"/>
                <w:szCs w:val="20"/>
              </w:rPr>
              <w:t>Disagreements between grade-levels/departments are resolved by trading favor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FBA1BD5" w14:textId="77777777" w:rsidR="00B158B1" w:rsidRPr="00C823F3" w:rsidRDefault="00B158B1" w:rsidP="0033622B">
            <w:pPr>
              <w:ind w:firstLine="0"/>
              <w:rPr>
                <w:color w:val="000000"/>
                <w:sz w:val="20"/>
                <w:szCs w:val="20"/>
              </w:rPr>
            </w:pPr>
            <w:r w:rsidRPr="00C823F3">
              <w:rPr>
                <w:color w:val="000000"/>
                <w:sz w:val="20"/>
                <w:szCs w:val="20"/>
              </w:rPr>
              <w:t>-0.0666</w:t>
            </w:r>
          </w:p>
        </w:tc>
      </w:tr>
      <w:tr w:rsidR="00B158B1" w:rsidRPr="00C823F3" w14:paraId="0222FBC6"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018B7234" w14:textId="77777777" w:rsidR="00B158B1" w:rsidRPr="00C823F3" w:rsidRDefault="00B158B1" w:rsidP="0033622B">
            <w:pPr>
              <w:ind w:firstLine="0"/>
              <w:rPr>
                <w:color w:val="000000"/>
                <w:sz w:val="20"/>
                <w:szCs w:val="20"/>
              </w:rPr>
            </w:pPr>
            <w:r w:rsidRPr="00C823F3">
              <w:rPr>
                <w:color w:val="000000"/>
                <w:sz w:val="20"/>
                <w:szCs w:val="20"/>
              </w:rPr>
              <w:t>Frag</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8EB5D" w14:textId="77777777" w:rsidR="00B158B1" w:rsidRPr="00C823F3" w:rsidRDefault="00B158B1" w:rsidP="0033622B">
            <w:pPr>
              <w:ind w:firstLine="0"/>
              <w:rPr>
                <w:color w:val="000000"/>
                <w:sz w:val="20"/>
                <w:szCs w:val="20"/>
              </w:rPr>
            </w:pPr>
            <w:r w:rsidRPr="00C823F3">
              <w:rPr>
                <w:color w:val="000000"/>
                <w:sz w:val="20"/>
                <w:szCs w:val="20"/>
              </w:rPr>
              <w:t>It's hard for these newcomers to get accepted here no matter what they do.</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45A2AA6" w14:textId="77777777" w:rsidR="00B158B1" w:rsidRPr="00C823F3" w:rsidRDefault="00B158B1" w:rsidP="0033622B">
            <w:pPr>
              <w:ind w:firstLine="0"/>
              <w:rPr>
                <w:color w:val="000000"/>
                <w:sz w:val="20"/>
                <w:szCs w:val="20"/>
              </w:rPr>
            </w:pPr>
            <w:r w:rsidRPr="00C823F3">
              <w:rPr>
                <w:color w:val="000000"/>
                <w:sz w:val="20"/>
                <w:szCs w:val="20"/>
              </w:rPr>
              <w:t>-0.0746</w:t>
            </w:r>
          </w:p>
        </w:tc>
      </w:tr>
      <w:tr w:rsidR="00B158B1" w:rsidRPr="00C823F3" w14:paraId="63C54F5B"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132189C3" w14:textId="77777777" w:rsidR="00B158B1" w:rsidRPr="00C823F3" w:rsidRDefault="00B158B1" w:rsidP="0033622B">
            <w:pPr>
              <w:ind w:firstLine="0"/>
              <w:rPr>
                <w:color w:val="000000"/>
                <w:sz w:val="20"/>
                <w:szCs w:val="20"/>
              </w:rPr>
            </w:pPr>
            <w:r w:rsidRPr="00C823F3">
              <w:rPr>
                <w:color w:val="000000"/>
                <w:sz w:val="20"/>
                <w:szCs w:val="20"/>
              </w:rPr>
              <w:t>Trad</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EC57A" w14:textId="4EC97E1B" w:rsidR="00B158B1" w:rsidRPr="00C823F3" w:rsidRDefault="00241DA6" w:rsidP="0033622B">
            <w:pPr>
              <w:ind w:firstLine="0"/>
              <w:rPr>
                <w:color w:val="000000"/>
                <w:sz w:val="20"/>
                <w:szCs w:val="20"/>
              </w:rPr>
            </w:pPr>
            <w:r w:rsidRPr="008B1574">
              <w:rPr>
                <w:sz w:val="20"/>
                <w:szCs w:val="20"/>
                <w:lang w:eastAsia="zh-TW"/>
              </w:rPr>
              <w:t xml:space="preserve">When we recruit new people in this organization </w:t>
            </w:r>
            <w:r>
              <w:rPr>
                <w:sz w:val="20"/>
                <w:szCs w:val="20"/>
                <w:lang w:eastAsia="zh-TW"/>
              </w:rPr>
              <w:t>w</w:t>
            </w:r>
            <w:r w:rsidR="00B158B1" w:rsidRPr="00C823F3">
              <w:rPr>
                <w:color w:val="000000"/>
                <w:sz w:val="20"/>
                <w:szCs w:val="20"/>
              </w:rPr>
              <w:t>e look for people who will fit in to our established ways of doing thing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3DA9650" w14:textId="77777777" w:rsidR="00B158B1" w:rsidRPr="00C823F3" w:rsidRDefault="00B158B1" w:rsidP="0033622B">
            <w:pPr>
              <w:ind w:firstLine="0"/>
              <w:rPr>
                <w:color w:val="000000"/>
                <w:sz w:val="20"/>
                <w:szCs w:val="20"/>
              </w:rPr>
            </w:pPr>
            <w:r w:rsidRPr="00C823F3">
              <w:rPr>
                <w:color w:val="000000"/>
                <w:sz w:val="20"/>
                <w:szCs w:val="20"/>
              </w:rPr>
              <w:t>-0.0797</w:t>
            </w:r>
          </w:p>
        </w:tc>
      </w:tr>
      <w:tr w:rsidR="00B158B1" w:rsidRPr="00C823F3" w14:paraId="47794EFB"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23823D29" w14:textId="77777777" w:rsidR="00B158B1" w:rsidRPr="00C823F3" w:rsidRDefault="00B158B1" w:rsidP="0033622B">
            <w:pPr>
              <w:ind w:firstLine="0"/>
              <w:rPr>
                <w:color w:val="000000"/>
                <w:sz w:val="20"/>
                <w:szCs w:val="20"/>
              </w:rPr>
            </w:pPr>
            <w:r w:rsidRPr="00C823F3">
              <w:rPr>
                <w:color w:val="000000"/>
                <w:sz w:val="20"/>
                <w:szCs w:val="20"/>
              </w:rPr>
              <w:t>Frag</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12556" w14:textId="77777777" w:rsidR="00B158B1" w:rsidRPr="00C823F3" w:rsidRDefault="00B158B1" w:rsidP="0033622B">
            <w:pPr>
              <w:ind w:firstLine="0"/>
              <w:rPr>
                <w:color w:val="000000"/>
                <w:sz w:val="20"/>
                <w:szCs w:val="20"/>
              </w:rPr>
            </w:pPr>
            <w:r w:rsidRPr="00C823F3">
              <w:rPr>
                <w:color w:val="000000"/>
                <w:sz w:val="20"/>
                <w:szCs w:val="20"/>
              </w:rPr>
              <w:t>There is a lot of unproductive tension in relations among grade-levels/department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DB22D1B" w14:textId="77777777" w:rsidR="00B158B1" w:rsidRPr="00C823F3" w:rsidRDefault="00B158B1" w:rsidP="0033622B">
            <w:pPr>
              <w:ind w:firstLine="0"/>
              <w:rPr>
                <w:color w:val="000000"/>
                <w:sz w:val="20"/>
                <w:szCs w:val="20"/>
              </w:rPr>
            </w:pPr>
            <w:r w:rsidRPr="00C823F3">
              <w:rPr>
                <w:color w:val="000000"/>
                <w:sz w:val="20"/>
                <w:szCs w:val="20"/>
              </w:rPr>
              <w:t>-0.0829</w:t>
            </w:r>
          </w:p>
        </w:tc>
      </w:tr>
      <w:tr w:rsidR="00B158B1" w:rsidRPr="00C823F3" w14:paraId="1F3CA4AA"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13D7DBC9" w14:textId="77777777" w:rsidR="00B158B1" w:rsidRPr="00C823F3" w:rsidRDefault="00B158B1" w:rsidP="0033622B">
            <w:pPr>
              <w:ind w:firstLine="0"/>
              <w:rPr>
                <w:color w:val="000000"/>
                <w:sz w:val="20"/>
                <w:szCs w:val="20"/>
              </w:rPr>
            </w:pPr>
            <w:r w:rsidRPr="00C823F3">
              <w:rPr>
                <w:color w:val="000000"/>
                <w:sz w:val="20"/>
                <w:szCs w:val="20"/>
              </w:rPr>
              <w:t>Frag</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7775F" w14:textId="77777777" w:rsidR="00B158B1" w:rsidRPr="00C823F3" w:rsidRDefault="00B158B1" w:rsidP="0033622B">
            <w:pPr>
              <w:ind w:firstLine="0"/>
              <w:rPr>
                <w:color w:val="000000"/>
                <w:sz w:val="20"/>
                <w:szCs w:val="20"/>
              </w:rPr>
            </w:pPr>
            <w:r w:rsidRPr="00C823F3">
              <w:rPr>
                <w:color w:val="000000"/>
                <w:sz w:val="20"/>
                <w:szCs w:val="20"/>
              </w:rPr>
              <w:t>Teachers here often see a lot of unproductive tension in relations with administrators.</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E4B710C" w14:textId="77777777" w:rsidR="00B158B1" w:rsidRPr="00C823F3" w:rsidRDefault="00B158B1" w:rsidP="0033622B">
            <w:pPr>
              <w:ind w:firstLine="0"/>
              <w:rPr>
                <w:color w:val="000000"/>
                <w:sz w:val="20"/>
                <w:szCs w:val="20"/>
              </w:rPr>
            </w:pPr>
            <w:r w:rsidRPr="00C823F3">
              <w:rPr>
                <w:color w:val="000000"/>
                <w:sz w:val="20"/>
                <w:szCs w:val="20"/>
              </w:rPr>
              <w:t>-0.0923</w:t>
            </w:r>
          </w:p>
        </w:tc>
      </w:tr>
      <w:tr w:rsidR="00B158B1" w:rsidRPr="00C823F3" w14:paraId="4EFBCA9F"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7485D649" w14:textId="77777777" w:rsidR="00B158B1" w:rsidRPr="00C823F3" w:rsidRDefault="00B158B1" w:rsidP="0033622B">
            <w:pPr>
              <w:ind w:firstLine="0"/>
              <w:rPr>
                <w:color w:val="000000"/>
                <w:sz w:val="20"/>
                <w:szCs w:val="20"/>
              </w:rPr>
            </w:pPr>
            <w:r w:rsidRPr="00C823F3">
              <w:rPr>
                <w:color w:val="000000"/>
                <w:sz w:val="20"/>
                <w:szCs w:val="20"/>
              </w:rPr>
              <w:t>Trad</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AA821" w14:textId="77777777" w:rsidR="00B158B1" w:rsidRPr="00C823F3" w:rsidRDefault="00B158B1" w:rsidP="0033622B">
            <w:pPr>
              <w:ind w:firstLine="0"/>
              <w:rPr>
                <w:color w:val="000000"/>
                <w:sz w:val="20"/>
                <w:szCs w:val="20"/>
              </w:rPr>
            </w:pPr>
            <w:r w:rsidRPr="00C823F3">
              <w:rPr>
                <w:color w:val="000000"/>
                <w:sz w:val="20"/>
                <w:szCs w:val="20"/>
              </w:rPr>
              <w:t>People here do things the way they have traditionally been done</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0CC55" w14:textId="77777777" w:rsidR="00B158B1" w:rsidRPr="00C823F3" w:rsidRDefault="00B158B1" w:rsidP="0033622B">
            <w:pPr>
              <w:ind w:firstLine="0"/>
              <w:rPr>
                <w:color w:val="000000"/>
                <w:sz w:val="20"/>
                <w:szCs w:val="20"/>
              </w:rPr>
            </w:pPr>
            <w:r w:rsidRPr="00C823F3">
              <w:rPr>
                <w:color w:val="000000"/>
                <w:sz w:val="20"/>
                <w:szCs w:val="20"/>
              </w:rPr>
              <w:t>-0.117</w:t>
            </w:r>
          </w:p>
        </w:tc>
      </w:tr>
      <w:tr w:rsidR="00B158B1" w:rsidRPr="00C823F3" w14:paraId="1CBE3E09"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2C990569" w14:textId="77777777" w:rsidR="00B158B1" w:rsidRPr="00C823F3" w:rsidRDefault="00B158B1" w:rsidP="0033622B">
            <w:pPr>
              <w:ind w:firstLine="0"/>
              <w:rPr>
                <w:color w:val="000000"/>
                <w:sz w:val="20"/>
                <w:szCs w:val="20"/>
              </w:rPr>
            </w:pPr>
            <w:r w:rsidRPr="00C823F3">
              <w:rPr>
                <w:color w:val="000000"/>
                <w:sz w:val="20"/>
                <w:szCs w:val="20"/>
              </w:rPr>
              <w:t>Frag</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16A36" w14:textId="77777777" w:rsidR="00B158B1" w:rsidRPr="00C823F3" w:rsidRDefault="00B158B1" w:rsidP="0033622B">
            <w:pPr>
              <w:ind w:firstLine="0"/>
              <w:rPr>
                <w:color w:val="000000"/>
                <w:sz w:val="20"/>
                <w:szCs w:val="20"/>
              </w:rPr>
            </w:pPr>
            <w:r w:rsidRPr="00C823F3">
              <w:rPr>
                <w:color w:val="000000"/>
                <w:sz w:val="20"/>
                <w:szCs w:val="20"/>
              </w:rPr>
              <w:t>It is very hard to change policies and procedures even when they are not helping us work effectively</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B043DA8" w14:textId="77777777" w:rsidR="00B158B1" w:rsidRPr="00C823F3" w:rsidRDefault="00B158B1" w:rsidP="0033622B">
            <w:pPr>
              <w:ind w:firstLine="0"/>
              <w:rPr>
                <w:color w:val="000000"/>
                <w:sz w:val="20"/>
                <w:szCs w:val="20"/>
              </w:rPr>
            </w:pPr>
            <w:r w:rsidRPr="00C823F3">
              <w:rPr>
                <w:color w:val="000000"/>
                <w:sz w:val="20"/>
                <w:szCs w:val="20"/>
              </w:rPr>
              <w:t>-0.119</w:t>
            </w:r>
          </w:p>
        </w:tc>
      </w:tr>
      <w:tr w:rsidR="00B158B1" w:rsidRPr="00C823F3" w14:paraId="54FB1D7F"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495E973E" w14:textId="77777777" w:rsidR="00B158B1" w:rsidRPr="00C823F3" w:rsidRDefault="00B158B1" w:rsidP="0033622B">
            <w:pPr>
              <w:ind w:firstLine="0"/>
              <w:rPr>
                <w:color w:val="000000"/>
                <w:sz w:val="20"/>
                <w:szCs w:val="20"/>
              </w:rPr>
            </w:pPr>
            <w:r w:rsidRPr="00C823F3">
              <w:rPr>
                <w:color w:val="000000"/>
                <w:sz w:val="20"/>
                <w:szCs w:val="20"/>
              </w:rPr>
              <w:t>Trad</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CF34C" w14:textId="77777777" w:rsidR="00B158B1" w:rsidRPr="00C823F3" w:rsidRDefault="00B158B1" w:rsidP="0033622B">
            <w:pPr>
              <w:ind w:firstLine="0"/>
              <w:rPr>
                <w:color w:val="000000"/>
                <w:sz w:val="20"/>
                <w:szCs w:val="20"/>
              </w:rPr>
            </w:pPr>
            <w:r w:rsidRPr="00C823F3">
              <w:rPr>
                <w:color w:val="000000"/>
                <w:sz w:val="20"/>
                <w:szCs w:val="20"/>
              </w:rPr>
              <w:t>Union leaders here are especially protective of members who are loyal to them.</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36E9947" w14:textId="77777777" w:rsidR="00B158B1" w:rsidRPr="00C823F3" w:rsidRDefault="00B158B1" w:rsidP="0033622B">
            <w:pPr>
              <w:ind w:firstLine="0"/>
              <w:rPr>
                <w:color w:val="000000"/>
                <w:sz w:val="20"/>
                <w:szCs w:val="20"/>
              </w:rPr>
            </w:pPr>
            <w:r w:rsidRPr="00C823F3">
              <w:rPr>
                <w:color w:val="000000"/>
                <w:sz w:val="20"/>
                <w:szCs w:val="20"/>
              </w:rPr>
              <w:t>-0.124</w:t>
            </w:r>
          </w:p>
        </w:tc>
      </w:tr>
      <w:tr w:rsidR="00B158B1" w:rsidRPr="00C823F3" w14:paraId="1C27AF8A" w14:textId="77777777" w:rsidTr="003B1257">
        <w:trPr>
          <w:trHeight w:val="360"/>
        </w:trPr>
        <w:tc>
          <w:tcPr>
            <w:tcW w:w="672" w:type="pct"/>
            <w:tcBorders>
              <w:top w:val="single" w:sz="4" w:space="0" w:color="auto"/>
              <w:left w:val="single" w:sz="4" w:space="0" w:color="auto"/>
              <w:bottom w:val="single" w:sz="4" w:space="0" w:color="auto"/>
              <w:right w:val="single" w:sz="4" w:space="0" w:color="auto"/>
            </w:tcBorders>
            <w:vAlign w:val="bottom"/>
          </w:tcPr>
          <w:p w14:paraId="40A76FC5" w14:textId="77777777" w:rsidR="00B158B1" w:rsidRPr="00C823F3" w:rsidRDefault="00B158B1" w:rsidP="0033622B">
            <w:pPr>
              <w:ind w:firstLine="0"/>
              <w:rPr>
                <w:color w:val="000000"/>
                <w:sz w:val="20"/>
                <w:szCs w:val="20"/>
              </w:rPr>
            </w:pPr>
            <w:r w:rsidRPr="00C823F3">
              <w:rPr>
                <w:color w:val="000000"/>
                <w:sz w:val="20"/>
                <w:szCs w:val="20"/>
              </w:rPr>
              <w:t>Trad</w:t>
            </w:r>
          </w:p>
        </w:tc>
        <w:tc>
          <w:tcPr>
            <w:tcW w:w="367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77C236" w14:textId="7DB280C3" w:rsidR="00B158B1" w:rsidRPr="00C823F3" w:rsidRDefault="005B46AF" w:rsidP="0033622B">
            <w:pPr>
              <w:ind w:firstLine="0"/>
              <w:rPr>
                <w:color w:val="000000"/>
                <w:sz w:val="20"/>
                <w:szCs w:val="20"/>
              </w:rPr>
            </w:pPr>
            <w:r w:rsidRPr="00C823F3">
              <w:rPr>
                <w:color w:val="000000"/>
                <w:sz w:val="20"/>
                <w:szCs w:val="20"/>
              </w:rPr>
              <w:t>Administrators here are especially protective of teachers who are loyal to them.</w:t>
            </w:r>
          </w:p>
        </w:tc>
        <w:tc>
          <w:tcPr>
            <w:tcW w:w="65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762962A" w14:textId="77777777" w:rsidR="00B158B1" w:rsidRPr="00C823F3" w:rsidRDefault="00B158B1" w:rsidP="0033622B">
            <w:pPr>
              <w:ind w:firstLine="0"/>
              <w:rPr>
                <w:color w:val="000000"/>
                <w:sz w:val="20"/>
                <w:szCs w:val="20"/>
              </w:rPr>
            </w:pPr>
            <w:r w:rsidRPr="00C823F3">
              <w:rPr>
                <w:color w:val="000000"/>
                <w:sz w:val="20"/>
                <w:szCs w:val="20"/>
              </w:rPr>
              <w:t>-0.132</w:t>
            </w:r>
          </w:p>
        </w:tc>
      </w:tr>
      <w:tr w:rsidR="005B46AF" w:rsidRPr="00C823F3" w14:paraId="4C56BC8D" w14:textId="77777777" w:rsidTr="003B1257">
        <w:trPr>
          <w:trHeight w:val="360"/>
        </w:trPr>
        <w:tc>
          <w:tcPr>
            <w:tcW w:w="672" w:type="pct"/>
            <w:tcBorders>
              <w:top w:val="single" w:sz="4" w:space="0" w:color="auto"/>
              <w:left w:val="nil"/>
              <w:bottom w:val="nil"/>
              <w:right w:val="nil"/>
            </w:tcBorders>
            <w:vAlign w:val="bottom"/>
          </w:tcPr>
          <w:p w14:paraId="29023032" w14:textId="77777777" w:rsidR="005B46AF" w:rsidRPr="00C823F3" w:rsidRDefault="005B46AF" w:rsidP="0033622B">
            <w:pPr>
              <w:ind w:firstLine="0"/>
              <w:rPr>
                <w:color w:val="000000"/>
                <w:sz w:val="20"/>
                <w:szCs w:val="20"/>
              </w:rPr>
            </w:pPr>
          </w:p>
        </w:tc>
        <w:tc>
          <w:tcPr>
            <w:tcW w:w="3671" w:type="pct"/>
            <w:tcBorders>
              <w:top w:val="single" w:sz="4" w:space="0" w:color="auto"/>
              <w:left w:val="nil"/>
              <w:bottom w:val="nil"/>
              <w:right w:val="nil"/>
            </w:tcBorders>
            <w:shd w:val="clear" w:color="auto" w:fill="auto"/>
            <w:noWrap/>
            <w:vAlign w:val="bottom"/>
          </w:tcPr>
          <w:p w14:paraId="53FFC814" w14:textId="77777777" w:rsidR="005B46AF" w:rsidRPr="00C823F3" w:rsidRDefault="005B46AF" w:rsidP="0033622B">
            <w:pPr>
              <w:ind w:firstLine="0"/>
              <w:rPr>
                <w:color w:val="000000"/>
                <w:sz w:val="20"/>
                <w:szCs w:val="20"/>
              </w:rPr>
            </w:pPr>
          </w:p>
        </w:tc>
        <w:tc>
          <w:tcPr>
            <w:tcW w:w="657" w:type="pct"/>
            <w:tcBorders>
              <w:top w:val="single" w:sz="4" w:space="0" w:color="auto"/>
              <w:left w:val="nil"/>
              <w:bottom w:val="nil"/>
              <w:right w:val="nil"/>
            </w:tcBorders>
            <w:shd w:val="clear" w:color="auto" w:fill="auto"/>
            <w:noWrap/>
            <w:vAlign w:val="bottom"/>
          </w:tcPr>
          <w:p w14:paraId="16AB7FE9" w14:textId="77777777" w:rsidR="005B46AF" w:rsidRPr="00C823F3" w:rsidRDefault="005B46AF" w:rsidP="0033622B">
            <w:pPr>
              <w:ind w:firstLine="0"/>
              <w:rPr>
                <w:color w:val="000000"/>
                <w:sz w:val="20"/>
                <w:szCs w:val="20"/>
              </w:rPr>
            </w:pPr>
          </w:p>
        </w:tc>
      </w:tr>
    </w:tbl>
    <w:p w14:paraId="1FE27490" w14:textId="77777777" w:rsidR="00B158B1" w:rsidRDefault="00B158B1">
      <w:pPr>
        <w:spacing w:before="0" w:after="200" w:line="276" w:lineRule="auto"/>
        <w:ind w:firstLine="0"/>
        <w:rPr>
          <w:lang w:eastAsia="zh-TW"/>
        </w:rPr>
      </w:pPr>
    </w:p>
    <w:p w14:paraId="6513E07D" w14:textId="77777777" w:rsidR="00414BA6" w:rsidRPr="00385A21" w:rsidRDefault="00414BA6" w:rsidP="00414BA6">
      <w:pPr>
        <w:ind w:firstLine="0"/>
        <w:rPr>
          <w:lang w:eastAsia="zh-TW"/>
        </w:rPr>
      </w:pPr>
    </w:p>
    <w:p w14:paraId="78E909A7" w14:textId="77777777" w:rsidR="00555ACC" w:rsidRPr="00555ACC" w:rsidRDefault="00414BA6" w:rsidP="00555ACC">
      <w:pPr>
        <w:pStyle w:val="EndNoteBibliographyTitle"/>
        <w:rPr>
          <w:noProof/>
        </w:rPr>
      </w:pPr>
      <w:r w:rsidRPr="00A956D5">
        <w:rPr>
          <w:lang w:eastAsia="zh-TW"/>
        </w:rPr>
        <w:fldChar w:fldCharType="begin"/>
      </w:r>
      <w:r w:rsidRPr="00385A21">
        <w:rPr>
          <w:lang w:eastAsia="zh-TW"/>
        </w:rPr>
        <w:instrText xml:space="preserve"> ADDIN EN.REFLIST </w:instrText>
      </w:r>
      <w:r w:rsidRPr="00A956D5">
        <w:rPr>
          <w:lang w:eastAsia="zh-TW"/>
        </w:rPr>
        <w:fldChar w:fldCharType="separate"/>
      </w:r>
      <w:r w:rsidR="00555ACC" w:rsidRPr="00555ACC">
        <w:rPr>
          <w:noProof/>
        </w:rPr>
        <w:t>References</w:t>
      </w:r>
    </w:p>
    <w:p w14:paraId="4F70F0E5" w14:textId="77777777" w:rsidR="00555ACC" w:rsidRPr="00555ACC" w:rsidRDefault="00555ACC" w:rsidP="00555ACC">
      <w:pPr>
        <w:pStyle w:val="EndNoteBibliographyTitle"/>
        <w:rPr>
          <w:noProof/>
        </w:rPr>
      </w:pPr>
    </w:p>
    <w:p w14:paraId="7E13F0E6" w14:textId="77777777" w:rsidR="00555ACC" w:rsidRPr="00555ACC" w:rsidRDefault="00555ACC" w:rsidP="00555ACC">
      <w:pPr>
        <w:pStyle w:val="EndNoteBibliography"/>
        <w:ind w:left="720" w:hanging="720"/>
        <w:rPr>
          <w:noProof/>
        </w:rPr>
      </w:pPr>
      <w:bookmarkStart w:id="6" w:name="_ENREF_1"/>
      <w:r w:rsidRPr="00555ACC">
        <w:rPr>
          <w:noProof/>
        </w:rPr>
        <w:t xml:space="preserve">Achinstein, B. 2002. Conflict amid community: The micropolitics of teacher collaboration. </w:t>
      </w:r>
      <w:r w:rsidRPr="00555ACC">
        <w:rPr>
          <w:b/>
          <w:i/>
          <w:noProof/>
        </w:rPr>
        <w:t>The Teachers College Record</w:t>
      </w:r>
      <w:r w:rsidRPr="00555ACC">
        <w:rPr>
          <w:noProof/>
        </w:rPr>
        <w:t>, 104(3): 421-455.</w:t>
      </w:r>
      <w:bookmarkEnd w:id="6"/>
    </w:p>
    <w:p w14:paraId="1D37A62B" w14:textId="77777777" w:rsidR="00555ACC" w:rsidRPr="00555ACC" w:rsidRDefault="00555ACC" w:rsidP="00555ACC">
      <w:pPr>
        <w:pStyle w:val="EndNoteBibliography"/>
        <w:ind w:left="720" w:hanging="720"/>
        <w:rPr>
          <w:noProof/>
        </w:rPr>
      </w:pPr>
      <w:bookmarkStart w:id="7" w:name="_ENREF_2"/>
      <w:r w:rsidRPr="00555ACC">
        <w:rPr>
          <w:noProof/>
        </w:rPr>
        <w:t xml:space="preserve">Adler, P. S., Kwon, S., &amp; Heckscher, C. 2008. Professional work: The emergence of collaborative community. </w:t>
      </w:r>
      <w:r w:rsidRPr="00555ACC">
        <w:rPr>
          <w:b/>
          <w:i/>
          <w:noProof/>
        </w:rPr>
        <w:t>Organization Science</w:t>
      </w:r>
      <w:r w:rsidRPr="00555ACC">
        <w:rPr>
          <w:noProof/>
        </w:rPr>
        <w:t>, 19(2).</w:t>
      </w:r>
      <w:bookmarkEnd w:id="7"/>
    </w:p>
    <w:p w14:paraId="2ADEBF71" w14:textId="77777777" w:rsidR="00555ACC" w:rsidRPr="00555ACC" w:rsidRDefault="00555ACC" w:rsidP="00555ACC">
      <w:pPr>
        <w:pStyle w:val="EndNoteBibliography"/>
        <w:ind w:left="720" w:hanging="720"/>
        <w:rPr>
          <w:noProof/>
        </w:rPr>
      </w:pPr>
      <w:bookmarkStart w:id="8" w:name="_ENREF_3"/>
      <w:r w:rsidRPr="00555ACC">
        <w:rPr>
          <w:noProof/>
        </w:rPr>
        <w:t xml:space="preserve">Adler, P. S., Riley, P., Kwon, S.-W., Signer, J., Lee, B., &amp; Satrasala, R. 2003. Performance improvement capability: Keys to accelerating improvement in hospitals. </w:t>
      </w:r>
      <w:r w:rsidRPr="00555ACC">
        <w:rPr>
          <w:b/>
          <w:i/>
          <w:noProof/>
        </w:rPr>
        <w:t>California Management Review</w:t>
      </w:r>
      <w:r w:rsidRPr="00555ACC">
        <w:rPr>
          <w:noProof/>
        </w:rPr>
        <w:t>, 45(2): 12-33.</w:t>
      </w:r>
      <w:bookmarkEnd w:id="8"/>
    </w:p>
    <w:p w14:paraId="6F9A5242" w14:textId="77777777" w:rsidR="00555ACC" w:rsidRPr="00555ACC" w:rsidRDefault="00555ACC" w:rsidP="00555ACC">
      <w:pPr>
        <w:pStyle w:val="EndNoteBibliography"/>
        <w:ind w:left="720" w:hanging="720"/>
        <w:rPr>
          <w:noProof/>
        </w:rPr>
      </w:pPr>
      <w:bookmarkStart w:id="9" w:name="_ENREF_4"/>
      <w:r w:rsidRPr="00555ACC">
        <w:rPr>
          <w:noProof/>
        </w:rPr>
        <w:t xml:space="preserve">Bate, P. 2000. Changing the culture of a hospital: From hierarchy to networked community. </w:t>
      </w:r>
      <w:r w:rsidRPr="00555ACC">
        <w:rPr>
          <w:b/>
          <w:i/>
          <w:noProof/>
        </w:rPr>
        <w:t>Public Administration</w:t>
      </w:r>
      <w:r w:rsidRPr="00555ACC">
        <w:rPr>
          <w:noProof/>
        </w:rPr>
        <w:t>, 78(3): 485-512.</w:t>
      </w:r>
      <w:bookmarkEnd w:id="9"/>
    </w:p>
    <w:p w14:paraId="311D2293" w14:textId="77777777" w:rsidR="00555ACC" w:rsidRPr="00555ACC" w:rsidRDefault="00555ACC" w:rsidP="00555ACC">
      <w:pPr>
        <w:pStyle w:val="EndNoteBibliography"/>
        <w:ind w:left="720" w:hanging="720"/>
        <w:rPr>
          <w:noProof/>
        </w:rPr>
      </w:pPr>
      <w:bookmarkStart w:id="10" w:name="_ENREF_5"/>
      <w:r w:rsidRPr="00555ACC">
        <w:rPr>
          <w:noProof/>
        </w:rPr>
        <w:t xml:space="preserve">Bechky, B. 2003. Sharing meaning across occupational communities: The transformation of understanding on a production floor. </w:t>
      </w:r>
      <w:r w:rsidRPr="00555ACC">
        <w:rPr>
          <w:b/>
          <w:i/>
          <w:noProof/>
        </w:rPr>
        <w:t>Organization Science</w:t>
      </w:r>
      <w:r w:rsidRPr="00555ACC">
        <w:rPr>
          <w:noProof/>
        </w:rPr>
        <w:t>, 14(3): 312-330.</w:t>
      </w:r>
      <w:bookmarkEnd w:id="10"/>
    </w:p>
    <w:p w14:paraId="142D0AAE" w14:textId="77777777" w:rsidR="00555ACC" w:rsidRPr="00555ACC" w:rsidRDefault="00555ACC" w:rsidP="00555ACC">
      <w:pPr>
        <w:pStyle w:val="EndNoteBibliography"/>
        <w:ind w:left="720" w:hanging="720"/>
        <w:rPr>
          <w:noProof/>
        </w:rPr>
      </w:pPr>
      <w:bookmarkStart w:id="11" w:name="_ENREF_6"/>
      <w:r w:rsidRPr="00555ACC">
        <w:rPr>
          <w:noProof/>
        </w:rPr>
        <w:t xml:space="preserve">Bohmer, R., Edmondson, A. C., &amp; Feldman, L. R. 2002. Intermountain Health Care </w:t>
      </w:r>
      <w:r w:rsidRPr="00555ACC">
        <w:rPr>
          <w:b/>
          <w:i/>
          <w:noProof/>
        </w:rPr>
        <w:t xml:space="preserve">Harvard Business School Case </w:t>
      </w:r>
      <w:r w:rsidRPr="00555ACC">
        <w:rPr>
          <w:noProof/>
        </w:rPr>
        <w:t>603-066.</w:t>
      </w:r>
      <w:bookmarkEnd w:id="11"/>
    </w:p>
    <w:p w14:paraId="7AA1FBCA" w14:textId="77777777" w:rsidR="00555ACC" w:rsidRPr="00555ACC" w:rsidRDefault="00555ACC" w:rsidP="00555ACC">
      <w:pPr>
        <w:pStyle w:val="EndNoteBibliography"/>
        <w:ind w:left="720" w:hanging="720"/>
        <w:rPr>
          <w:noProof/>
        </w:rPr>
      </w:pPr>
      <w:bookmarkStart w:id="12" w:name="_ENREF_7"/>
      <w:r w:rsidRPr="00555ACC">
        <w:rPr>
          <w:noProof/>
        </w:rPr>
        <w:t xml:space="preserve">Brint, S. G. 1994. </w:t>
      </w:r>
      <w:r w:rsidRPr="00555ACC">
        <w:rPr>
          <w:b/>
          <w:i/>
          <w:noProof/>
        </w:rPr>
        <w:t>In an Age of Experts: The Changing Role of Professionals in Politics and Public Life</w:t>
      </w:r>
      <w:r w:rsidRPr="00555ACC">
        <w:rPr>
          <w:noProof/>
        </w:rPr>
        <w:t>. Princeton, N.J.: Princeton University Press.</w:t>
      </w:r>
      <w:bookmarkEnd w:id="12"/>
    </w:p>
    <w:p w14:paraId="07A83212" w14:textId="77777777" w:rsidR="00555ACC" w:rsidRPr="00555ACC" w:rsidRDefault="00555ACC" w:rsidP="00555ACC">
      <w:pPr>
        <w:pStyle w:val="EndNoteBibliography"/>
        <w:ind w:left="720" w:hanging="720"/>
        <w:rPr>
          <w:noProof/>
        </w:rPr>
      </w:pPr>
      <w:bookmarkStart w:id="13" w:name="_ENREF_8"/>
      <w:r w:rsidRPr="00555ACC">
        <w:rPr>
          <w:noProof/>
        </w:rPr>
        <w:t xml:space="preserve">Cooper, D. J., Hinings, B., Greenwood, R., &amp; Brown, J. L. 1996. Sedimentation and transformation in organizational change: The case of Canadian law firms. </w:t>
      </w:r>
      <w:r w:rsidRPr="00555ACC">
        <w:rPr>
          <w:b/>
          <w:i/>
          <w:noProof/>
        </w:rPr>
        <w:t>Organization Studies</w:t>
      </w:r>
      <w:r w:rsidRPr="00555ACC">
        <w:rPr>
          <w:noProof/>
        </w:rPr>
        <w:t>, 17(4): 623-647.</w:t>
      </w:r>
      <w:bookmarkEnd w:id="13"/>
    </w:p>
    <w:p w14:paraId="204DE442" w14:textId="77777777" w:rsidR="00555ACC" w:rsidRPr="00555ACC" w:rsidRDefault="00555ACC" w:rsidP="00555ACC">
      <w:pPr>
        <w:pStyle w:val="EndNoteBibliography"/>
        <w:ind w:left="720" w:hanging="720"/>
        <w:rPr>
          <w:noProof/>
        </w:rPr>
      </w:pPr>
      <w:bookmarkStart w:id="14" w:name="_ENREF_9"/>
      <w:r w:rsidRPr="00555ACC">
        <w:rPr>
          <w:noProof/>
        </w:rPr>
        <w:t xml:space="preserve">Durkheim, E. 1997. </w:t>
      </w:r>
      <w:r w:rsidRPr="00555ACC">
        <w:rPr>
          <w:b/>
          <w:i/>
          <w:noProof/>
        </w:rPr>
        <w:t>The Division of Labor in Society</w:t>
      </w:r>
      <w:r w:rsidRPr="00555ACC">
        <w:rPr>
          <w:noProof/>
        </w:rPr>
        <w:t>. N.Y.: The Free Press.</w:t>
      </w:r>
      <w:bookmarkEnd w:id="14"/>
    </w:p>
    <w:p w14:paraId="4AE7E865" w14:textId="77777777" w:rsidR="00555ACC" w:rsidRPr="00555ACC" w:rsidRDefault="00555ACC" w:rsidP="00555ACC">
      <w:pPr>
        <w:pStyle w:val="EndNoteBibliography"/>
        <w:ind w:left="720" w:hanging="720"/>
        <w:rPr>
          <w:noProof/>
        </w:rPr>
      </w:pPr>
      <w:bookmarkStart w:id="15" w:name="_ENREF_10"/>
      <w:r w:rsidRPr="00555ACC">
        <w:rPr>
          <w:noProof/>
        </w:rPr>
        <w:t xml:space="preserve">Endsley, S., Kirkegaard, M., &amp; Linares, A. 2005. Working together: Communities of practice in family medicine. </w:t>
      </w:r>
      <w:r w:rsidRPr="00555ACC">
        <w:rPr>
          <w:b/>
          <w:i/>
          <w:noProof/>
        </w:rPr>
        <w:t>Family Practice Management</w:t>
      </w:r>
      <w:r w:rsidRPr="00555ACC">
        <w:rPr>
          <w:noProof/>
        </w:rPr>
        <w:t>, 12(1): 28-32.</w:t>
      </w:r>
      <w:bookmarkEnd w:id="15"/>
    </w:p>
    <w:p w14:paraId="6ED5A56E" w14:textId="77777777" w:rsidR="00555ACC" w:rsidRPr="00555ACC" w:rsidRDefault="00555ACC" w:rsidP="00555ACC">
      <w:pPr>
        <w:pStyle w:val="EndNoteBibliography"/>
        <w:ind w:left="720" w:hanging="720"/>
        <w:rPr>
          <w:noProof/>
        </w:rPr>
      </w:pPr>
      <w:bookmarkStart w:id="16" w:name="_ENREF_11"/>
      <w:r w:rsidRPr="00555ACC">
        <w:rPr>
          <w:noProof/>
        </w:rPr>
        <w:t xml:space="preserve">Epstein, A. L., Fitzpatrick, R., &amp; Bard, M. J. 2004. The four stages of development of medical group governing boards. </w:t>
      </w:r>
      <w:r w:rsidRPr="00555ACC">
        <w:rPr>
          <w:b/>
          <w:i/>
          <w:noProof/>
        </w:rPr>
        <w:t>Group Practice Management</w:t>
      </w:r>
      <w:r w:rsidRPr="00555ACC">
        <w:rPr>
          <w:noProof/>
        </w:rPr>
        <w:t>: 52-56.</w:t>
      </w:r>
      <w:bookmarkEnd w:id="16"/>
    </w:p>
    <w:p w14:paraId="2DAFF963" w14:textId="77777777" w:rsidR="00555ACC" w:rsidRPr="00555ACC" w:rsidRDefault="00555ACC" w:rsidP="00555ACC">
      <w:pPr>
        <w:pStyle w:val="EndNoteBibliography"/>
        <w:ind w:left="720" w:hanging="720"/>
        <w:rPr>
          <w:noProof/>
        </w:rPr>
      </w:pPr>
      <w:bookmarkStart w:id="17" w:name="_ENREF_12"/>
      <w:r w:rsidRPr="00555ACC">
        <w:rPr>
          <w:noProof/>
        </w:rPr>
        <w:t xml:space="preserve">Fielding, S. 1990. Physician reaction to malpractice suits and cost containment in Massachusetts. </w:t>
      </w:r>
      <w:r w:rsidRPr="00555ACC">
        <w:rPr>
          <w:b/>
          <w:i/>
          <w:noProof/>
        </w:rPr>
        <w:t>Work and Occupations</w:t>
      </w:r>
      <w:r w:rsidRPr="00555ACC">
        <w:rPr>
          <w:noProof/>
        </w:rPr>
        <w:t>, 17: 302-319.</w:t>
      </w:r>
      <w:bookmarkEnd w:id="17"/>
    </w:p>
    <w:p w14:paraId="46A448A8" w14:textId="77777777" w:rsidR="00555ACC" w:rsidRPr="00555ACC" w:rsidRDefault="00555ACC" w:rsidP="00555ACC">
      <w:pPr>
        <w:pStyle w:val="EndNoteBibliography"/>
        <w:ind w:left="720" w:hanging="720"/>
        <w:rPr>
          <w:noProof/>
        </w:rPr>
      </w:pPr>
      <w:bookmarkStart w:id="18" w:name="_ENREF_13"/>
      <w:r w:rsidRPr="00555ACC">
        <w:rPr>
          <w:noProof/>
        </w:rPr>
        <w:t xml:space="preserve">Fintor, L. 1991. Patient activism: cancer groups become vocal and politically active. </w:t>
      </w:r>
      <w:r w:rsidRPr="00555ACC">
        <w:rPr>
          <w:b/>
          <w:i/>
          <w:noProof/>
        </w:rPr>
        <w:t>Journal of the National Cancer Institute</w:t>
      </w:r>
      <w:r w:rsidRPr="00555ACC">
        <w:rPr>
          <w:noProof/>
        </w:rPr>
        <w:t>, 83(8): 528.</w:t>
      </w:r>
      <w:bookmarkEnd w:id="18"/>
    </w:p>
    <w:p w14:paraId="3AB33027" w14:textId="77777777" w:rsidR="00555ACC" w:rsidRPr="00555ACC" w:rsidRDefault="00555ACC" w:rsidP="00555ACC">
      <w:pPr>
        <w:pStyle w:val="EndNoteBibliography"/>
        <w:ind w:left="720" w:hanging="720"/>
        <w:rPr>
          <w:noProof/>
        </w:rPr>
      </w:pPr>
      <w:bookmarkStart w:id="19" w:name="_ENREF_14"/>
      <w:r w:rsidRPr="00555ACC">
        <w:rPr>
          <w:noProof/>
        </w:rPr>
        <w:t xml:space="preserve">Frankford, D. M., Patterson, M. A., &amp; Konrad, R. T. 2000. Transforming practice organizations to foster lifelong learning and commitment to medical professionalism. </w:t>
      </w:r>
      <w:r w:rsidRPr="00555ACC">
        <w:rPr>
          <w:b/>
          <w:i/>
          <w:noProof/>
        </w:rPr>
        <w:t>Academic Medicine</w:t>
      </w:r>
      <w:r w:rsidRPr="00555ACC">
        <w:rPr>
          <w:noProof/>
        </w:rPr>
        <w:t>, 75(7): 708.</w:t>
      </w:r>
      <w:bookmarkEnd w:id="19"/>
    </w:p>
    <w:p w14:paraId="691F4FFD" w14:textId="77777777" w:rsidR="00555ACC" w:rsidRPr="00555ACC" w:rsidRDefault="00555ACC" w:rsidP="00555ACC">
      <w:pPr>
        <w:pStyle w:val="EndNoteBibliography"/>
        <w:ind w:left="720" w:hanging="720"/>
        <w:rPr>
          <w:noProof/>
        </w:rPr>
      </w:pPr>
      <w:bookmarkStart w:id="20" w:name="_ENREF_15"/>
      <w:r w:rsidRPr="00555ACC">
        <w:rPr>
          <w:noProof/>
        </w:rPr>
        <w:t xml:space="preserve">Freidson, E. 1984. The changing nature of professional control. </w:t>
      </w:r>
      <w:r w:rsidRPr="00555ACC">
        <w:rPr>
          <w:b/>
          <w:i/>
          <w:noProof/>
        </w:rPr>
        <w:t>Annual Review of Sociology</w:t>
      </w:r>
      <w:r w:rsidRPr="00555ACC">
        <w:rPr>
          <w:noProof/>
        </w:rPr>
        <w:t>, 10: 1-20.</w:t>
      </w:r>
      <w:bookmarkEnd w:id="20"/>
    </w:p>
    <w:p w14:paraId="6F708F63" w14:textId="77777777" w:rsidR="00555ACC" w:rsidRPr="00555ACC" w:rsidRDefault="00555ACC" w:rsidP="00555ACC">
      <w:pPr>
        <w:pStyle w:val="EndNoteBibliography"/>
        <w:ind w:left="720" w:hanging="720"/>
        <w:rPr>
          <w:noProof/>
        </w:rPr>
      </w:pPr>
      <w:bookmarkStart w:id="21" w:name="_ENREF_16"/>
      <w:r w:rsidRPr="00555ACC">
        <w:rPr>
          <w:noProof/>
        </w:rPr>
        <w:t xml:space="preserve">Gaynor, M., D., &amp; Haas-Wilson. 1999. Change, Consolidation, and Competition in Health Care Markets. </w:t>
      </w:r>
      <w:r w:rsidRPr="00555ACC">
        <w:rPr>
          <w:b/>
          <w:i/>
          <w:noProof/>
        </w:rPr>
        <w:t>Journal of Economic Perspectives</w:t>
      </w:r>
      <w:r w:rsidRPr="00555ACC">
        <w:rPr>
          <w:noProof/>
        </w:rPr>
        <w:t>, 13(1): 141-164.</w:t>
      </w:r>
      <w:bookmarkEnd w:id="21"/>
    </w:p>
    <w:p w14:paraId="07DFCDC7" w14:textId="77777777" w:rsidR="00555ACC" w:rsidRPr="00555ACC" w:rsidRDefault="00555ACC" w:rsidP="00555ACC">
      <w:pPr>
        <w:pStyle w:val="EndNoteBibliography"/>
        <w:ind w:left="720" w:hanging="720"/>
        <w:rPr>
          <w:noProof/>
        </w:rPr>
      </w:pPr>
      <w:bookmarkStart w:id="22" w:name="_ENREF_17"/>
      <w:r w:rsidRPr="00555ACC">
        <w:rPr>
          <w:noProof/>
        </w:rPr>
        <w:t xml:space="preserve">Gillies, R. R., Zuckerman, H. S., Burns, L. R., Shortell, S. M., Alexander, J. A., Budetti, P. P., &amp; Waters, T. M. 2001. Physician-system relationships: stumbling blocks and promising practices. </w:t>
      </w:r>
      <w:r w:rsidRPr="00555ACC">
        <w:rPr>
          <w:b/>
          <w:i/>
          <w:noProof/>
        </w:rPr>
        <w:t>Medical Care</w:t>
      </w:r>
      <w:r w:rsidRPr="00555ACC">
        <w:rPr>
          <w:noProof/>
        </w:rPr>
        <w:t>, 39(7 Suppl 1): I92-106.</w:t>
      </w:r>
      <w:bookmarkEnd w:id="22"/>
    </w:p>
    <w:p w14:paraId="26CA4D76" w14:textId="77777777" w:rsidR="00555ACC" w:rsidRPr="00555ACC" w:rsidRDefault="00555ACC" w:rsidP="00555ACC">
      <w:pPr>
        <w:pStyle w:val="EndNoteBibliography"/>
        <w:ind w:left="720" w:hanging="720"/>
        <w:rPr>
          <w:noProof/>
        </w:rPr>
      </w:pPr>
      <w:bookmarkStart w:id="23" w:name="_ENREF_18"/>
      <w:r w:rsidRPr="00555ACC">
        <w:rPr>
          <w:noProof/>
        </w:rPr>
        <w:t xml:space="preserve">Gittell, J. H. 2002. Coordinating mechanisms in care provider groups: Relational coordination as a mediator and input uncertainty as a moderator of performance effects. </w:t>
      </w:r>
      <w:r w:rsidRPr="00555ACC">
        <w:rPr>
          <w:b/>
          <w:i/>
          <w:noProof/>
        </w:rPr>
        <w:t>Management Science</w:t>
      </w:r>
      <w:r w:rsidRPr="00555ACC">
        <w:rPr>
          <w:noProof/>
        </w:rPr>
        <w:t>, 48(11): 1408-1426.</w:t>
      </w:r>
      <w:bookmarkEnd w:id="23"/>
    </w:p>
    <w:p w14:paraId="4C035FF8" w14:textId="77777777" w:rsidR="00555ACC" w:rsidRPr="00555ACC" w:rsidRDefault="00555ACC" w:rsidP="00555ACC">
      <w:pPr>
        <w:pStyle w:val="EndNoteBibliography"/>
        <w:ind w:left="720" w:hanging="720"/>
        <w:rPr>
          <w:noProof/>
        </w:rPr>
      </w:pPr>
      <w:bookmarkStart w:id="24" w:name="_ENREF_19"/>
      <w:r w:rsidRPr="00555ACC">
        <w:rPr>
          <w:noProof/>
        </w:rPr>
        <w:t xml:space="preserve">Gittell, J. H., Fairfield, K., Bierbaum, B., Head, W., Jackson, R., Kelly, M., Laskin, R., Lipson, S., Siliski, J., Thornhill, T., &amp; Zuckerman, J. 2000. Impact of relational coordination on quality of care, post-operative pain and functioning, and the length of stay: A nine-hospital study of surgical patients. </w:t>
      </w:r>
      <w:r w:rsidRPr="00555ACC">
        <w:rPr>
          <w:b/>
          <w:i/>
          <w:noProof/>
        </w:rPr>
        <w:t>Medical Care</w:t>
      </w:r>
      <w:r w:rsidRPr="00555ACC">
        <w:rPr>
          <w:noProof/>
        </w:rPr>
        <w:t>, 38(8): 807-819.</w:t>
      </w:r>
      <w:bookmarkEnd w:id="24"/>
    </w:p>
    <w:p w14:paraId="7665472E" w14:textId="77777777" w:rsidR="00555ACC" w:rsidRPr="00555ACC" w:rsidRDefault="00555ACC" w:rsidP="00555ACC">
      <w:pPr>
        <w:pStyle w:val="EndNoteBibliography"/>
        <w:ind w:left="720" w:hanging="720"/>
        <w:rPr>
          <w:noProof/>
        </w:rPr>
      </w:pPr>
      <w:bookmarkStart w:id="25" w:name="_ENREF_20"/>
      <w:r w:rsidRPr="00555ACC">
        <w:rPr>
          <w:noProof/>
        </w:rPr>
        <w:t xml:space="preserve">Habermas, J. 1992. </w:t>
      </w:r>
      <w:r w:rsidRPr="00555ACC">
        <w:rPr>
          <w:b/>
          <w:i/>
          <w:noProof/>
        </w:rPr>
        <w:t>Moral consciousness and communicative action</w:t>
      </w:r>
      <w:r w:rsidRPr="00555ACC">
        <w:rPr>
          <w:noProof/>
        </w:rPr>
        <w:t>. Cambridge MA: The MIT Press.</w:t>
      </w:r>
      <w:bookmarkEnd w:id="25"/>
    </w:p>
    <w:p w14:paraId="19411343" w14:textId="77777777" w:rsidR="00555ACC" w:rsidRPr="00555ACC" w:rsidRDefault="00555ACC" w:rsidP="00555ACC">
      <w:pPr>
        <w:pStyle w:val="EndNoteBibliography"/>
        <w:ind w:left="720" w:hanging="720"/>
        <w:rPr>
          <w:noProof/>
        </w:rPr>
      </w:pPr>
      <w:bookmarkStart w:id="26" w:name="_ENREF_21"/>
      <w:r w:rsidRPr="00555ACC">
        <w:rPr>
          <w:noProof/>
        </w:rPr>
        <w:t xml:space="preserve">Hagen, B. P., and Epestin, A. 2005. Partnering with your medical staff: Turning competitors into collaborators, </w:t>
      </w:r>
      <w:r w:rsidRPr="00555ACC">
        <w:rPr>
          <w:b/>
          <w:i/>
          <w:noProof/>
        </w:rPr>
        <w:t>ACHE Congress on Healthcare Management</w:t>
      </w:r>
      <w:r w:rsidRPr="00555ACC">
        <w:rPr>
          <w:noProof/>
        </w:rPr>
        <w:t>.</w:t>
      </w:r>
      <w:bookmarkEnd w:id="26"/>
    </w:p>
    <w:p w14:paraId="5DCCC0E8" w14:textId="77777777" w:rsidR="00555ACC" w:rsidRPr="00555ACC" w:rsidRDefault="00555ACC" w:rsidP="00555ACC">
      <w:pPr>
        <w:pStyle w:val="EndNoteBibliography"/>
        <w:ind w:left="720" w:hanging="720"/>
        <w:rPr>
          <w:noProof/>
        </w:rPr>
      </w:pPr>
      <w:bookmarkStart w:id="27" w:name="_ENREF_22"/>
      <w:r w:rsidRPr="00555ACC">
        <w:rPr>
          <w:noProof/>
        </w:rPr>
        <w:t xml:space="preserve">Halpern, S. A. 1992. Dynamics of professional control: Internal coalitions and crossprofessional boundaries. </w:t>
      </w:r>
      <w:r w:rsidRPr="00555ACC">
        <w:rPr>
          <w:b/>
          <w:i/>
          <w:noProof/>
        </w:rPr>
        <w:t>American Journal of Sociology</w:t>
      </w:r>
      <w:r w:rsidRPr="00555ACC">
        <w:rPr>
          <w:noProof/>
        </w:rPr>
        <w:t>, 97(4): 994-1021.</w:t>
      </w:r>
      <w:bookmarkEnd w:id="27"/>
    </w:p>
    <w:p w14:paraId="3367358B" w14:textId="77777777" w:rsidR="00555ACC" w:rsidRPr="00555ACC" w:rsidRDefault="00555ACC" w:rsidP="00555ACC">
      <w:pPr>
        <w:pStyle w:val="EndNoteBibliography"/>
        <w:ind w:left="720" w:hanging="720"/>
        <w:rPr>
          <w:noProof/>
        </w:rPr>
      </w:pPr>
      <w:bookmarkStart w:id="28" w:name="_ENREF_23"/>
      <w:r w:rsidRPr="00555ACC">
        <w:rPr>
          <w:noProof/>
        </w:rPr>
        <w:t xml:space="preserve">Hargreaves, A. 1994. </w:t>
      </w:r>
      <w:r w:rsidRPr="00555ACC">
        <w:rPr>
          <w:b/>
          <w:i/>
          <w:noProof/>
        </w:rPr>
        <w:t>Changing Teachers, Changing Times: Teachers' Work and Culture in the Postmodern Age</w:t>
      </w:r>
      <w:r w:rsidRPr="00555ACC">
        <w:rPr>
          <w:noProof/>
        </w:rPr>
        <w:t>. London: Cassell.</w:t>
      </w:r>
      <w:bookmarkEnd w:id="28"/>
    </w:p>
    <w:p w14:paraId="0B799447" w14:textId="77777777" w:rsidR="00555ACC" w:rsidRPr="00555ACC" w:rsidRDefault="00555ACC" w:rsidP="00555ACC">
      <w:pPr>
        <w:pStyle w:val="EndNoteBibliography"/>
        <w:ind w:left="720" w:hanging="720"/>
        <w:rPr>
          <w:noProof/>
        </w:rPr>
      </w:pPr>
      <w:bookmarkStart w:id="29" w:name="_ENREF_24"/>
      <w:r w:rsidRPr="00555ACC">
        <w:rPr>
          <w:noProof/>
        </w:rPr>
        <w:t xml:space="preserve">Hargreaves, A. 2000. Four ages of professionalism and professional learning. </w:t>
      </w:r>
      <w:r w:rsidRPr="00555ACC">
        <w:rPr>
          <w:b/>
          <w:i/>
          <w:noProof/>
        </w:rPr>
        <w:t>Teachers and Teaching: History and Practice</w:t>
      </w:r>
      <w:r w:rsidRPr="00555ACC">
        <w:rPr>
          <w:noProof/>
        </w:rPr>
        <w:t>, 6(2): 151-182.</w:t>
      </w:r>
      <w:bookmarkEnd w:id="29"/>
    </w:p>
    <w:p w14:paraId="5FAFBE57" w14:textId="77777777" w:rsidR="00555ACC" w:rsidRPr="00555ACC" w:rsidRDefault="00555ACC" w:rsidP="00555ACC">
      <w:pPr>
        <w:pStyle w:val="EndNoteBibliography"/>
        <w:ind w:left="720" w:hanging="720"/>
        <w:rPr>
          <w:noProof/>
        </w:rPr>
      </w:pPr>
      <w:bookmarkStart w:id="30" w:name="_ENREF_25"/>
      <w:r w:rsidRPr="00555ACC">
        <w:rPr>
          <w:noProof/>
        </w:rPr>
        <w:t xml:space="preserve">Heckscher, C., &amp; Adler, P. 2006. </w:t>
      </w:r>
      <w:r w:rsidRPr="00555ACC">
        <w:rPr>
          <w:b/>
          <w:i/>
          <w:noProof/>
        </w:rPr>
        <w:t>The Firm as a Collaborative Community: Reconstructing Trust in the Knowledge Economy</w:t>
      </w:r>
      <w:r w:rsidRPr="00555ACC">
        <w:rPr>
          <w:noProof/>
        </w:rPr>
        <w:t>. New York: Oxford University Press.</w:t>
      </w:r>
      <w:bookmarkEnd w:id="30"/>
    </w:p>
    <w:p w14:paraId="2D1FA8FD" w14:textId="77777777" w:rsidR="00555ACC" w:rsidRPr="00555ACC" w:rsidRDefault="00555ACC" w:rsidP="00555ACC">
      <w:pPr>
        <w:pStyle w:val="EndNoteBibliography"/>
        <w:ind w:left="720" w:hanging="720"/>
        <w:rPr>
          <w:noProof/>
        </w:rPr>
      </w:pPr>
      <w:bookmarkStart w:id="31" w:name="_ENREF_26"/>
      <w:r w:rsidRPr="00555ACC">
        <w:rPr>
          <w:noProof/>
        </w:rPr>
        <w:t xml:space="preserve">Himmelstein, D. U., Hellander, I., &amp; Woolhandler, S. 2001. </w:t>
      </w:r>
      <w:r w:rsidRPr="00555ACC">
        <w:rPr>
          <w:b/>
          <w:i/>
          <w:noProof/>
        </w:rPr>
        <w:t>Bleeding the Patient: The Consequences of Corporate Healthcare</w:t>
      </w:r>
      <w:r w:rsidRPr="00555ACC">
        <w:rPr>
          <w:noProof/>
        </w:rPr>
        <w:t>. Monroe, ME: Common Courage Press.</w:t>
      </w:r>
      <w:bookmarkEnd w:id="31"/>
    </w:p>
    <w:p w14:paraId="26F9FE42" w14:textId="77777777" w:rsidR="00555ACC" w:rsidRPr="00555ACC" w:rsidRDefault="00555ACC" w:rsidP="00555ACC">
      <w:pPr>
        <w:pStyle w:val="EndNoteBibliography"/>
        <w:ind w:left="720" w:hanging="720"/>
        <w:rPr>
          <w:noProof/>
        </w:rPr>
      </w:pPr>
      <w:bookmarkStart w:id="32" w:name="_ENREF_27"/>
      <w:r w:rsidRPr="00555ACC">
        <w:rPr>
          <w:noProof/>
        </w:rPr>
        <w:t xml:space="preserve">Hoff, T. J., &amp; McCaffrey, D. P. 1996. Adapting, resisting, and negotiating: How physicians cope with organizational and economic change. </w:t>
      </w:r>
      <w:r w:rsidRPr="00555ACC">
        <w:rPr>
          <w:b/>
          <w:i/>
          <w:noProof/>
        </w:rPr>
        <w:t>Work and Occupations`</w:t>
      </w:r>
      <w:r w:rsidRPr="00555ACC">
        <w:rPr>
          <w:noProof/>
        </w:rPr>
        <w:t>, 23(2): 165-189.</w:t>
      </w:r>
      <w:bookmarkEnd w:id="32"/>
    </w:p>
    <w:p w14:paraId="55B3C8CC" w14:textId="77777777" w:rsidR="00555ACC" w:rsidRPr="00555ACC" w:rsidRDefault="00555ACC" w:rsidP="00555ACC">
      <w:pPr>
        <w:pStyle w:val="EndNoteBibliography"/>
        <w:ind w:left="720" w:hanging="720"/>
        <w:rPr>
          <w:noProof/>
        </w:rPr>
      </w:pPr>
      <w:bookmarkStart w:id="33" w:name="_ENREF_28"/>
      <w:r w:rsidRPr="00555ACC">
        <w:rPr>
          <w:noProof/>
        </w:rPr>
        <w:t xml:space="preserve">Institute of Medicine. 2001. </w:t>
      </w:r>
      <w:r w:rsidRPr="00555ACC">
        <w:rPr>
          <w:b/>
          <w:i/>
          <w:noProof/>
        </w:rPr>
        <w:t>Crossing the quality chasm: A new health system for the 21st century</w:t>
      </w:r>
      <w:r w:rsidRPr="00555ACC">
        <w:rPr>
          <w:noProof/>
        </w:rPr>
        <w:t>. Washington, DC: National Academy Press.</w:t>
      </w:r>
      <w:bookmarkEnd w:id="33"/>
    </w:p>
    <w:p w14:paraId="29109E4C" w14:textId="77777777" w:rsidR="00555ACC" w:rsidRPr="00555ACC" w:rsidRDefault="00555ACC" w:rsidP="00555ACC">
      <w:pPr>
        <w:pStyle w:val="EndNoteBibliography"/>
        <w:ind w:left="720" w:hanging="720"/>
        <w:rPr>
          <w:noProof/>
        </w:rPr>
      </w:pPr>
      <w:bookmarkStart w:id="34" w:name="_ENREF_29"/>
      <w:r w:rsidRPr="00555ACC">
        <w:rPr>
          <w:noProof/>
        </w:rPr>
        <w:t xml:space="preserve">Krause, E. A. 1996. </w:t>
      </w:r>
      <w:r w:rsidRPr="00555ACC">
        <w:rPr>
          <w:b/>
          <w:i/>
          <w:noProof/>
        </w:rPr>
        <w:t>Death of the Guilds: Professions, States, and the Advance of Capitalism, 1930 to the Present</w:t>
      </w:r>
      <w:r w:rsidRPr="00555ACC">
        <w:rPr>
          <w:noProof/>
        </w:rPr>
        <w:t>. New Haven: Yale University Press.</w:t>
      </w:r>
      <w:bookmarkEnd w:id="34"/>
    </w:p>
    <w:p w14:paraId="20917A4D" w14:textId="77777777" w:rsidR="00555ACC" w:rsidRPr="00555ACC" w:rsidRDefault="00555ACC" w:rsidP="00555ACC">
      <w:pPr>
        <w:pStyle w:val="EndNoteBibliography"/>
        <w:ind w:left="720" w:hanging="720"/>
        <w:rPr>
          <w:noProof/>
        </w:rPr>
      </w:pPr>
      <w:bookmarkStart w:id="35" w:name="_ENREF_30"/>
      <w:r w:rsidRPr="00555ACC">
        <w:rPr>
          <w:noProof/>
        </w:rPr>
        <w:t xml:space="preserve">Kuhlmann, E. 2006. Traces of Doubt and Sources of Trust Health Professions in an Uncertain Society. </w:t>
      </w:r>
      <w:r w:rsidRPr="00555ACC">
        <w:rPr>
          <w:b/>
          <w:i/>
          <w:noProof/>
        </w:rPr>
        <w:t>Current Sociology</w:t>
      </w:r>
      <w:r w:rsidRPr="00555ACC">
        <w:rPr>
          <w:noProof/>
        </w:rPr>
        <w:t>, 54(4): 607-620.</w:t>
      </w:r>
      <w:bookmarkEnd w:id="35"/>
    </w:p>
    <w:p w14:paraId="1200AEAF" w14:textId="77777777" w:rsidR="00555ACC" w:rsidRPr="00555ACC" w:rsidRDefault="00555ACC" w:rsidP="00555ACC">
      <w:pPr>
        <w:pStyle w:val="EndNoteBibliography"/>
        <w:ind w:left="720" w:hanging="720"/>
        <w:rPr>
          <w:noProof/>
        </w:rPr>
      </w:pPr>
      <w:bookmarkStart w:id="36" w:name="_ENREF_31"/>
      <w:r w:rsidRPr="00555ACC">
        <w:rPr>
          <w:noProof/>
        </w:rPr>
        <w:t xml:space="preserve">Kwon, S.-W. 2008. Does the standardization process matter? A study of the cost effectiveness of hospital drug formularies. </w:t>
      </w:r>
      <w:r w:rsidRPr="00555ACC">
        <w:rPr>
          <w:b/>
          <w:i/>
          <w:noProof/>
        </w:rPr>
        <w:t>Management Science</w:t>
      </w:r>
      <w:r w:rsidRPr="00555ACC">
        <w:rPr>
          <w:noProof/>
        </w:rPr>
        <w:t>, 54(6): 1065-1079.</w:t>
      </w:r>
      <w:bookmarkEnd w:id="36"/>
    </w:p>
    <w:p w14:paraId="3525D279" w14:textId="77777777" w:rsidR="00555ACC" w:rsidRPr="00555ACC" w:rsidRDefault="00555ACC" w:rsidP="00555ACC">
      <w:pPr>
        <w:pStyle w:val="EndNoteBibliography"/>
        <w:ind w:left="720" w:hanging="720"/>
        <w:rPr>
          <w:noProof/>
        </w:rPr>
      </w:pPr>
      <w:bookmarkStart w:id="37" w:name="_ENREF_32"/>
      <w:r w:rsidRPr="00555ACC">
        <w:rPr>
          <w:noProof/>
        </w:rPr>
        <w:t xml:space="preserve">Landzelius, K. 2006. Introduction: Patient organization movements and new metamorphoses in patienthood. </w:t>
      </w:r>
      <w:r w:rsidRPr="00555ACC">
        <w:rPr>
          <w:b/>
          <w:i/>
          <w:noProof/>
        </w:rPr>
        <w:t>Social Science and Medicine</w:t>
      </w:r>
      <w:r w:rsidRPr="00555ACC">
        <w:rPr>
          <w:noProof/>
        </w:rPr>
        <w:t>, 62(3): 529-537.</w:t>
      </w:r>
      <w:bookmarkEnd w:id="37"/>
    </w:p>
    <w:p w14:paraId="60FAB0D8" w14:textId="77777777" w:rsidR="00555ACC" w:rsidRPr="00555ACC" w:rsidRDefault="00555ACC" w:rsidP="00555ACC">
      <w:pPr>
        <w:pStyle w:val="EndNoteBibliography"/>
        <w:ind w:left="720" w:hanging="720"/>
        <w:rPr>
          <w:noProof/>
        </w:rPr>
      </w:pPr>
      <w:bookmarkStart w:id="38" w:name="_ENREF_33"/>
      <w:r w:rsidRPr="00555ACC">
        <w:rPr>
          <w:noProof/>
        </w:rPr>
        <w:t xml:space="preserve">Layton, J., Edwin T. 1971. </w:t>
      </w:r>
      <w:r w:rsidRPr="00555ACC">
        <w:rPr>
          <w:b/>
          <w:i/>
          <w:noProof/>
        </w:rPr>
        <w:t>The revolt of the engineers</w:t>
      </w:r>
      <w:r w:rsidRPr="00555ACC">
        <w:rPr>
          <w:noProof/>
        </w:rPr>
        <w:t>. Cleveland.</w:t>
      </w:r>
      <w:bookmarkEnd w:id="38"/>
    </w:p>
    <w:p w14:paraId="5353CF2C" w14:textId="77777777" w:rsidR="00555ACC" w:rsidRPr="00555ACC" w:rsidRDefault="00555ACC" w:rsidP="00555ACC">
      <w:pPr>
        <w:pStyle w:val="EndNoteBibliography"/>
        <w:ind w:left="720" w:hanging="720"/>
        <w:rPr>
          <w:noProof/>
        </w:rPr>
      </w:pPr>
      <w:bookmarkStart w:id="39" w:name="_ENREF_34"/>
      <w:r w:rsidRPr="00555ACC">
        <w:rPr>
          <w:noProof/>
        </w:rPr>
        <w:t xml:space="preserve">Leape, L. L., &amp; Berwick, D. M. 2005. Five years after ‘To Err is Human’: What have we learned? </w:t>
      </w:r>
      <w:r w:rsidRPr="00555ACC">
        <w:rPr>
          <w:b/>
          <w:i/>
          <w:noProof/>
        </w:rPr>
        <w:t>JAMA</w:t>
      </w:r>
      <w:r w:rsidRPr="00555ACC">
        <w:rPr>
          <w:noProof/>
        </w:rPr>
        <w:t>, 293(19): 2384-2390.</w:t>
      </w:r>
      <w:bookmarkEnd w:id="39"/>
    </w:p>
    <w:p w14:paraId="12BCB7A7" w14:textId="77777777" w:rsidR="00555ACC" w:rsidRPr="00555ACC" w:rsidRDefault="00555ACC" w:rsidP="00555ACC">
      <w:pPr>
        <w:pStyle w:val="EndNoteBibliography"/>
        <w:ind w:left="720" w:hanging="720"/>
        <w:rPr>
          <w:noProof/>
        </w:rPr>
      </w:pPr>
      <w:bookmarkStart w:id="40" w:name="_ENREF_35"/>
      <w:r w:rsidRPr="00555ACC">
        <w:rPr>
          <w:noProof/>
        </w:rPr>
        <w:t xml:space="preserve">Light, D., &amp; Levine, S. 1988. The changing character of the medical profession: a theoretical overview. </w:t>
      </w:r>
      <w:r w:rsidRPr="00555ACC">
        <w:rPr>
          <w:b/>
          <w:i/>
          <w:noProof/>
        </w:rPr>
        <w:t>Milbank Q</w:t>
      </w:r>
      <w:r w:rsidRPr="00555ACC">
        <w:rPr>
          <w:noProof/>
        </w:rPr>
        <w:t>, 66(Suppl 2): 10-32.</w:t>
      </w:r>
      <w:bookmarkEnd w:id="40"/>
    </w:p>
    <w:p w14:paraId="660D3645" w14:textId="77777777" w:rsidR="00555ACC" w:rsidRPr="00555ACC" w:rsidRDefault="00555ACC" w:rsidP="00555ACC">
      <w:pPr>
        <w:pStyle w:val="EndNoteBibliography"/>
        <w:ind w:left="720" w:hanging="720"/>
        <w:rPr>
          <w:noProof/>
        </w:rPr>
      </w:pPr>
      <w:bookmarkStart w:id="41" w:name="_ENREF_36"/>
      <w:r w:rsidRPr="00555ACC">
        <w:rPr>
          <w:noProof/>
        </w:rPr>
        <w:t xml:space="preserve">Little, J. 1990. The persistence of privacy: Autonomy and initiative in teachers' professional relations. </w:t>
      </w:r>
      <w:r w:rsidRPr="00555ACC">
        <w:rPr>
          <w:b/>
          <w:i/>
          <w:noProof/>
        </w:rPr>
        <w:t>The Teachers College Record</w:t>
      </w:r>
      <w:r w:rsidRPr="00555ACC">
        <w:rPr>
          <w:noProof/>
        </w:rPr>
        <w:t>, 91(4): 509-536.</w:t>
      </w:r>
      <w:bookmarkEnd w:id="41"/>
    </w:p>
    <w:p w14:paraId="1F1EA296" w14:textId="77777777" w:rsidR="00555ACC" w:rsidRPr="00555ACC" w:rsidRDefault="00555ACC" w:rsidP="00555ACC">
      <w:pPr>
        <w:pStyle w:val="EndNoteBibliography"/>
        <w:ind w:left="720" w:hanging="720"/>
        <w:rPr>
          <w:noProof/>
        </w:rPr>
      </w:pPr>
      <w:bookmarkStart w:id="42" w:name="_ENREF_37"/>
      <w:r w:rsidRPr="00555ACC">
        <w:rPr>
          <w:noProof/>
        </w:rPr>
        <w:t xml:space="preserve">Louis, K. S., &amp; Marks, H. M. 1998. Does professional community affect the classroom? Teachers' work and student experiences in restructuring schools. </w:t>
      </w:r>
      <w:r w:rsidRPr="00555ACC">
        <w:rPr>
          <w:b/>
          <w:i/>
          <w:noProof/>
        </w:rPr>
        <w:t>American journal of education</w:t>
      </w:r>
      <w:r w:rsidRPr="00555ACC">
        <w:rPr>
          <w:noProof/>
        </w:rPr>
        <w:t>: 532-575.</w:t>
      </w:r>
      <w:bookmarkEnd w:id="42"/>
    </w:p>
    <w:p w14:paraId="434BC171" w14:textId="77777777" w:rsidR="00555ACC" w:rsidRPr="00555ACC" w:rsidRDefault="00555ACC" w:rsidP="00555ACC">
      <w:pPr>
        <w:pStyle w:val="EndNoteBibliography"/>
        <w:ind w:left="720" w:hanging="720"/>
        <w:rPr>
          <w:noProof/>
        </w:rPr>
      </w:pPr>
      <w:bookmarkStart w:id="43" w:name="_ENREF_38"/>
      <w:r w:rsidRPr="00555ACC">
        <w:rPr>
          <w:noProof/>
        </w:rPr>
        <w:t xml:space="preserve">Maccoby, M. 2006. Healthcare organizations as collaborative learning communities. In C. Heckscher, &amp; P. S. Adler (Eds.), </w:t>
      </w:r>
      <w:r w:rsidRPr="00555ACC">
        <w:rPr>
          <w:b/>
          <w:i/>
          <w:noProof/>
        </w:rPr>
        <w:t>The Firm as a Collaborative Community: Reconstructing Trust in the Knowledge Economy</w:t>
      </w:r>
      <w:r w:rsidRPr="00555ACC">
        <w:rPr>
          <w:noProof/>
        </w:rPr>
        <w:t>: 259-280. Oxford, New York: Oxford University Press.</w:t>
      </w:r>
      <w:bookmarkEnd w:id="43"/>
    </w:p>
    <w:p w14:paraId="21CDE2D7" w14:textId="77777777" w:rsidR="00555ACC" w:rsidRPr="00555ACC" w:rsidRDefault="00555ACC" w:rsidP="00555ACC">
      <w:pPr>
        <w:pStyle w:val="EndNoteBibliography"/>
        <w:ind w:left="720" w:hanging="720"/>
        <w:rPr>
          <w:noProof/>
        </w:rPr>
      </w:pPr>
      <w:bookmarkStart w:id="44" w:name="_ENREF_39"/>
      <w:r w:rsidRPr="00555ACC">
        <w:rPr>
          <w:noProof/>
        </w:rPr>
        <w:t xml:space="preserve">Maccoby, M., Margolies, R. Wilson, D., Lenkerd, B., Casey, G. 1999. Leadership for Health Care In the Age of Learning, </w:t>
      </w:r>
      <w:r w:rsidRPr="00555ACC">
        <w:rPr>
          <w:b/>
          <w:i/>
          <w:noProof/>
        </w:rPr>
        <w:t>Robert Wood Johnson Foundation report</w:t>
      </w:r>
      <w:r w:rsidRPr="00555ACC">
        <w:rPr>
          <w:noProof/>
        </w:rPr>
        <w:t>.</w:t>
      </w:r>
      <w:bookmarkEnd w:id="44"/>
    </w:p>
    <w:p w14:paraId="052BEA08" w14:textId="77777777" w:rsidR="00555ACC" w:rsidRPr="00555ACC" w:rsidRDefault="00555ACC" w:rsidP="00555ACC">
      <w:pPr>
        <w:pStyle w:val="EndNoteBibliography"/>
        <w:ind w:left="720" w:hanging="720"/>
        <w:rPr>
          <w:noProof/>
        </w:rPr>
      </w:pPr>
      <w:bookmarkStart w:id="45" w:name="_ENREF_40"/>
      <w:r w:rsidRPr="00555ACC">
        <w:rPr>
          <w:noProof/>
        </w:rPr>
        <w:t>March, A. 2003. The business case for clinical pathways and outcomes mangement: A case study of Children's Hospital and Health Cetner of San Diego: The Commonwealth Fund.</w:t>
      </w:r>
      <w:bookmarkEnd w:id="45"/>
    </w:p>
    <w:p w14:paraId="330E4101" w14:textId="77777777" w:rsidR="00555ACC" w:rsidRPr="00555ACC" w:rsidRDefault="00555ACC" w:rsidP="00555ACC">
      <w:pPr>
        <w:pStyle w:val="EndNoteBibliography"/>
        <w:ind w:left="720" w:hanging="720"/>
        <w:rPr>
          <w:noProof/>
        </w:rPr>
      </w:pPr>
      <w:bookmarkStart w:id="46" w:name="_ENREF_41"/>
      <w:r w:rsidRPr="00555ACC">
        <w:rPr>
          <w:noProof/>
        </w:rPr>
        <w:t>Massound, M. R., Nielson, G. A., Nolan, K., Nolan, T., Schall, M. W., &amp; Sevin, C. 2006. A framework for spread: From local improvements to system-wide change. Cambridge MA: Institute for Healthcare Improvement.</w:t>
      </w:r>
      <w:bookmarkEnd w:id="46"/>
    </w:p>
    <w:p w14:paraId="7376A99D" w14:textId="77777777" w:rsidR="00555ACC" w:rsidRPr="00555ACC" w:rsidRDefault="00555ACC" w:rsidP="00555ACC">
      <w:pPr>
        <w:pStyle w:val="EndNoteBibliography"/>
        <w:ind w:left="720" w:hanging="720"/>
        <w:rPr>
          <w:noProof/>
        </w:rPr>
      </w:pPr>
      <w:bookmarkStart w:id="47" w:name="_ENREF_42"/>
      <w:r w:rsidRPr="00555ACC">
        <w:rPr>
          <w:noProof/>
        </w:rPr>
        <w:t xml:space="preserve">McLaughlin, M. W., &amp; Talbert, J. E. 2001. </w:t>
      </w:r>
      <w:r w:rsidRPr="00555ACC">
        <w:rPr>
          <w:b/>
          <w:i/>
          <w:noProof/>
        </w:rPr>
        <w:t>Professional communities and the work of high school teaching</w:t>
      </w:r>
      <w:r w:rsidRPr="00555ACC">
        <w:rPr>
          <w:noProof/>
        </w:rPr>
        <w:t>: University of Chicago Press.</w:t>
      </w:r>
      <w:bookmarkEnd w:id="47"/>
    </w:p>
    <w:p w14:paraId="38747EED" w14:textId="77777777" w:rsidR="00555ACC" w:rsidRPr="00555ACC" w:rsidRDefault="00555ACC" w:rsidP="00555ACC">
      <w:pPr>
        <w:pStyle w:val="EndNoteBibliography"/>
        <w:ind w:left="720" w:hanging="720"/>
        <w:rPr>
          <w:noProof/>
        </w:rPr>
      </w:pPr>
      <w:bookmarkStart w:id="48" w:name="_ENREF_43"/>
      <w:r w:rsidRPr="00555ACC">
        <w:rPr>
          <w:noProof/>
        </w:rPr>
        <w:t xml:space="preserve">Mills, P. D., &amp; Weeks, W. B. 2004. Characteristics of successful quality improvement teams: Lessons from five collaborative projects in the VHA. </w:t>
      </w:r>
      <w:r w:rsidRPr="00555ACC">
        <w:rPr>
          <w:b/>
          <w:i/>
          <w:noProof/>
        </w:rPr>
        <w:t>Joint Commission Journal of Quality and Safety</w:t>
      </w:r>
      <w:r w:rsidRPr="00555ACC">
        <w:rPr>
          <w:noProof/>
        </w:rPr>
        <w:t>, 30(3): 152-162.</w:t>
      </w:r>
      <w:bookmarkEnd w:id="48"/>
    </w:p>
    <w:p w14:paraId="63C94A68" w14:textId="77777777" w:rsidR="00555ACC" w:rsidRPr="00555ACC" w:rsidRDefault="00555ACC" w:rsidP="00555ACC">
      <w:pPr>
        <w:pStyle w:val="EndNoteBibliography"/>
        <w:ind w:left="720" w:hanging="720"/>
        <w:rPr>
          <w:noProof/>
        </w:rPr>
      </w:pPr>
      <w:bookmarkStart w:id="49" w:name="_ENREF_44"/>
      <w:r w:rsidRPr="00555ACC">
        <w:rPr>
          <w:noProof/>
        </w:rPr>
        <w:t xml:space="preserve">Nixon, J., Martin, J., McKeown, P., &amp; Ranson, S. 1997. Towards a learning professional: Changing codes of occupational practice within the new management of education. </w:t>
      </w:r>
      <w:r w:rsidRPr="00555ACC">
        <w:rPr>
          <w:b/>
          <w:i/>
          <w:noProof/>
        </w:rPr>
        <w:t>British Journal of Sociology of Education</w:t>
      </w:r>
      <w:r w:rsidRPr="00555ACC">
        <w:rPr>
          <w:noProof/>
        </w:rPr>
        <w:t>, 18(1): 5-28.</w:t>
      </w:r>
      <w:bookmarkEnd w:id="49"/>
    </w:p>
    <w:p w14:paraId="3E49635A" w14:textId="77777777" w:rsidR="00555ACC" w:rsidRPr="00555ACC" w:rsidRDefault="00555ACC" w:rsidP="00555ACC">
      <w:pPr>
        <w:pStyle w:val="EndNoteBibliography"/>
        <w:ind w:left="720" w:hanging="720"/>
        <w:rPr>
          <w:noProof/>
        </w:rPr>
      </w:pPr>
      <w:bookmarkStart w:id="50" w:name="_ENREF_45"/>
      <w:r w:rsidRPr="00555ACC">
        <w:rPr>
          <w:noProof/>
        </w:rPr>
        <w:t xml:space="preserve">Noble, T., &amp; Pym, B. 1970. Collegial authority and the receding locus of power. </w:t>
      </w:r>
      <w:r w:rsidRPr="00555ACC">
        <w:rPr>
          <w:b/>
          <w:i/>
          <w:noProof/>
        </w:rPr>
        <w:t>British Journal of Sociology</w:t>
      </w:r>
      <w:r w:rsidRPr="00555ACC">
        <w:rPr>
          <w:noProof/>
        </w:rPr>
        <w:t>: 431-445.</w:t>
      </w:r>
      <w:bookmarkEnd w:id="50"/>
    </w:p>
    <w:p w14:paraId="516298F7" w14:textId="77777777" w:rsidR="00555ACC" w:rsidRPr="00555ACC" w:rsidRDefault="00555ACC" w:rsidP="00555ACC">
      <w:pPr>
        <w:pStyle w:val="EndNoteBibliography"/>
        <w:ind w:left="720" w:hanging="720"/>
        <w:rPr>
          <w:noProof/>
        </w:rPr>
      </w:pPr>
      <w:bookmarkStart w:id="51" w:name="_ENREF_46"/>
      <w:r w:rsidRPr="00555ACC">
        <w:rPr>
          <w:noProof/>
        </w:rPr>
        <w:t xml:space="preserve">Parboosingh, J. T. 2002. Physician communities of practice: Where learning and practice are inseparable. </w:t>
      </w:r>
      <w:r w:rsidRPr="00555ACC">
        <w:rPr>
          <w:b/>
          <w:i/>
          <w:noProof/>
        </w:rPr>
        <w:t>Journal of Continuing Education in the Health Professions</w:t>
      </w:r>
      <w:r w:rsidRPr="00555ACC">
        <w:rPr>
          <w:noProof/>
        </w:rPr>
        <w:t>, 22: 230-236.</w:t>
      </w:r>
      <w:bookmarkEnd w:id="51"/>
    </w:p>
    <w:p w14:paraId="39B0763D" w14:textId="77777777" w:rsidR="00555ACC" w:rsidRPr="00555ACC" w:rsidRDefault="00555ACC" w:rsidP="00555ACC">
      <w:pPr>
        <w:pStyle w:val="EndNoteBibliography"/>
        <w:ind w:left="720" w:hanging="720"/>
        <w:rPr>
          <w:noProof/>
        </w:rPr>
      </w:pPr>
      <w:bookmarkStart w:id="52" w:name="_ENREF_47"/>
      <w:r w:rsidRPr="00555ACC">
        <w:rPr>
          <w:noProof/>
        </w:rPr>
        <w:t xml:space="preserve">Parsons, T. 1939. The professions and social structure. </w:t>
      </w:r>
      <w:r w:rsidRPr="00555ACC">
        <w:rPr>
          <w:b/>
          <w:i/>
          <w:noProof/>
        </w:rPr>
        <w:t>Social Forces</w:t>
      </w:r>
      <w:r w:rsidRPr="00555ACC">
        <w:rPr>
          <w:noProof/>
        </w:rPr>
        <w:t>, 17: 457-467.</w:t>
      </w:r>
      <w:bookmarkEnd w:id="52"/>
    </w:p>
    <w:p w14:paraId="516BC90D" w14:textId="77777777" w:rsidR="00555ACC" w:rsidRPr="00555ACC" w:rsidRDefault="00555ACC" w:rsidP="00555ACC">
      <w:pPr>
        <w:pStyle w:val="EndNoteBibliography"/>
        <w:ind w:left="720" w:hanging="720"/>
        <w:rPr>
          <w:noProof/>
        </w:rPr>
      </w:pPr>
      <w:bookmarkStart w:id="53" w:name="_ENREF_48"/>
      <w:r w:rsidRPr="00555ACC">
        <w:rPr>
          <w:noProof/>
        </w:rPr>
        <w:t xml:space="preserve">Peters Jr, P. G. 2000. Quiet Demise of Deference to Custom: Malpractice Law at the Millenium, The. </w:t>
      </w:r>
      <w:r w:rsidRPr="00555ACC">
        <w:rPr>
          <w:b/>
          <w:i/>
          <w:noProof/>
        </w:rPr>
        <w:t>Wash. &amp; Lee L. Rev.</w:t>
      </w:r>
      <w:r w:rsidRPr="00555ACC">
        <w:rPr>
          <w:noProof/>
        </w:rPr>
        <w:t>, 57: 163.</w:t>
      </w:r>
      <w:bookmarkEnd w:id="53"/>
    </w:p>
    <w:p w14:paraId="4235E23A" w14:textId="77777777" w:rsidR="00555ACC" w:rsidRPr="00555ACC" w:rsidRDefault="00555ACC" w:rsidP="00555ACC">
      <w:pPr>
        <w:pStyle w:val="EndNoteBibliography"/>
        <w:ind w:left="720" w:hanging="720"/>
        <w:rPr>
          <w:noProof/>
        </w:rPr>
      </w:pPr>
      <w:bookmarkStart w:id="54" w:name="_ENREF_49"/>
      <w:r w:rsidRPr="00555ACC">
        <w:rPr>
          <w:noProof/>
        </w:rPr>
        <w:t xml:space="preserve">Picone, G., Chou, S. Y., &amp; Sloan, F. . 2002. Are for-profit hospital conversions harmful to patients and to Medicare? . </w:t>
      </w:r>
      <w:r w:rsidRPr="00555ACC">
        <w:rPr>
          <w:b/>
          <w:i/>
          <w:noProof/>
        </w:rPr>
        <w:t>RAND Journal of Economics</w:t>
      </w:r>
      <w:r w:rsidRPr="00555ACC">
        <w:rPr>
          <w:noProof/>
        </w:rPr>
        <w:t>, 33(3): 1-17.</w:t>
      </w:r>
      <w:bookmarkEnd w:id="54"/>
    </w:p>
    <w:p w14:paraId="061A76A8" w14:textId="77777777" w:rsidR="00555ACC" w:rsidRPr="00555ACC" w:rsidRDefault="00555ACC" w:rsidP="00555ACC">
      <w:pPr>
        <w:pStyle w:val="EndNoteBibliography"/>
        <w:ind w:left="720" w:hanging="720"/>
        <w:rPr>
          <w:noProof/>
        </w:rPr>
      </w:pPr>
      <w:bookmarkStart w:id="55" w:name="_ENREF_50"/>
      <w:r w:rsidRPr="00555ACC">
        <w:rPr>
          <w:noProof/>
        </w:rPr>
        <w:t xml:space="preserve">Reed, M. I. 1996. Expert power and control in later modernity: An empirical review and theoretical synthesis. </w:t>
      </w:r>
      <w:r w:rsidRPr="00555ACC">
        <w:rPr>
          <w:b/>
          <w:i/>
          <w:noProof/>
        </w:rPr>
        <w:t>Organization Studies</w:t>
      </w:r>
      <w:r w:rsidRPr="00555ACC">
        <w:rPr>
          <w:noProof/>
        </w:rPr>
        <w:t>, 17(4): 573-597.</w:t>
      </w:r>
      <w:bookmarkEnd w:id="55"/>
    </w:p>
    <w:p w14:paraId="467F76D7" w14:textId="77777777" w:rsidR="00555ACC" w:rsidRPr="00555ACC" w:rsidRDefault="00555ACC" w:rsidP="00555ACC">
      <w:pPr>
        <w:pStyle w:val="EndNoteBibliography"/>
        <w:ind w:left="720" w:hanging="720"/>
        <w:rPr>
          <w:noProof/>
        </w:rPr>
      </w:pPr>
      <w:bookmarkStart w:id="56" w:name="_ENREF_51"/>
      <w:r w:rsidRPr="00555ACC">
        <w:rPr>
          <w:noProof/>
        </w:rPr>
        <w:t xml:space="preserve">Rittenhouse, D. R., Grumbach, K., O’Neil, E. H., Dower, C., &amp; Bindman, A. 2004. Physician organization and care management in California: From Cottage to Kaiser. </w:t>
      </w:r>
      <w:r w:rsidRPr="00555ACC">
        <w:rPr>
          <w:b/>
          <w:i/>
          <w:noProof/>
        </w:rPr>
        <w:t>Health Affairs</w:t>
      </w:r>
      <w:r w:rsidRPr="00555ACC">
        <w:rPr>
          <w:noProof/>
        </w:rPr>
        <w:t>, 23(6): 51-63.</w:t>
      </w:r>
      <w:bookmarkEnd w:id="56"/>
    </w:p>
    <w:p w14:paraId="29325612" w14:textId="77777777" w:rsidR="00555ACC" w:rsidRPr="00555ACC" w:rsidRDefault="00555ACC" w:rsidP="00555ACC">
      <w:pPr>
        <w:pStyle w:val="EndNoteBibliography"/>
        <w:ind w:left="720" w:hanging="720"/>
        <w:rPr>
          <w:noProof/>
        </w:rPr>
      </w:pPr>
      <w:bookmarkStart w:id="57" w:name="_ENREF_52"/>
      <w:r w:rsidRPr="00555ACC">
        <w:rPr>
          <w:noProof/>
        </w:rPr>
        <w:t xml:space="preserve">Robinson, J. C. 1999. </w:t>
      </w:r>
      <w:r w:rsidRPr="00555ACC">
        <w:rPr>
          <w:b/>
          <w:i/>
          <w:noProof/>
        </w:rPr>
        <w:t>The Corporate Practice of Medicine: Competition and Innovation in Health Care</w:t>
      </w:r>
      <w:r w:rsidRPr="00555ACC">
        <w:rPr>
          <w:noProof/>
        </w:rPr>
        <w:t>. Berkeley, Calif.: University of California Press.</w:t>
      </w:r>
      <w:bookmarkEnd w:id="57"/>
    </w:p>
    <w:p w14:paraId="67AFBDE3" w14:textId="77777777" w:rsidR="00555ACC" w:rsidRPr="00555ACC" w:rsidRDefault="00555ACC" w:rsidP="00555ACC">
      <w:pPr>
        <w:pStyle w:val="EndNoteBibliography"/>
        <w:ind w:left="720" w:hanging="720"/>
        <w:rPr>
          <w:noProof/>
        </w:rPr>
      </w:pPr>
      <w:bookmarkStart w:id="58" w:name="_ENREF_53"/>
      <w:r w:rsidRPr="00555ACC">
        <w:rPr>
          <w:noProof/>
        </w:rPr>
        <w:t xml:space="preserve">Satow, R. L. 1975. Value-rational authority and professional organizations. </w:t>
      </w:r>
      <w:r w:rsidRPr="00555ACC">
        <w:rPr>
          <w:b/>
          <w:i/>
          <w:noProof/>
        </w:rPr>
        <w:t>Administrative Science Quarterly</w:t>
      </w:r>
      <w:r w:rsidRPr="00555ACC">
        <w:rPr>
          <w:noProof/>
        </w:rPr>
        <w:t>, 20(4): 526-531.</w:t>
      </w:r>
      <w:bookmarkEnd w:id="58"/>
    </w:p>
    <w:p w14:paraId="42AC07CC" w14:textId="77777777" w:rsidR="00555ACC" w:rsidRPr="00555ACC" w:rsidRDefault="00555ACC" w:rsidP="00555ACC">
      <w:pPr>
        <w:pStyle w:val="EndNoteBibliography"/>
        <w:ind w:left="720" w:hanging="720"/>
        <w:rPr>
          <w:noProof/>
        </w:rPr>
      </w:pPr>
      <w:bookmarkStart w:id="59" w:name="_ENREF_54"/>
      <w:r w:rsidRPr="00555ACC">
        <w:rPr>
          <w:noProof/>
        </w:rPr>
        <w:t xml:space="preserve">Scott, W. R., Ruef, M., Mendel, P. J., &amp; Caronna, C. 2000. </w:t>
      </w:r>
      <w:r w:rsidRPr="00555ACC">
        <w:rPr>
          <w:b/>
          <w:i/>
          <w:noProof/>
        </w:rPr>
        <w:t>Institutional Change and Health Care Organizations: From Professional Dominance to Managed Care</w:t>
      </w:r>
      <w:r w:rsidRPr="00555ACC">
        <w:rPr>
          <w:noProof/>
        </w:rPr>
        <w:t>. Chicago: University of Chicago Press.</w:t>
      </w:r>
      <w:bookmarkEnd w:id="59"/>
    </w:p>
    <w:p w14:paraId="7CCB3454" w14:textId="77777777" w:rsidR="00555ACC" w:rsidRPr="00555ACC" w:rsidRDefault="00555ACC" w:rsidP="00555ACC">
      <w:pPr>
        <w:pStyle w:val="EndNoteBibliography"/>
        <w:ind w:left="720" w:hanging="720"/>
        <w:rPr>
          <w:noProof/>
        </w:rPr>
      </w:pPr>
      <w:bookmarkStart w:id="60" w:name="_ENREF_55"/>
      <w:r w:rsidRPr="00555ACC">
        <w:rPr>
          <w:noProof/>
        </w:rPr>
        <w:t xml:space="preserve">Silversin, J., &amp; Kornacki, M. J. 2000a. Creating a physician compact that drives group success. </w:t>
      </w:r>
      <w:r w:rsidRPr="00555ACC">
        <w:rPr>
          <w:b/>
          <w:i/>
          <w:noProof/>
        </w:rPr>
        <w:t>MGM Journal</w:t>
      </w:r>
      <w:r w:rsidRPr="00555ACC">
        <w:rPr>
          <w:noProof/>
        </w:rPr>
        <w:t>, 47(3): 54-62.</w:t>
      </w:r>
      <w:bookmarkEnd w:id="60"/>
    </w:p>
    <w:p w14:paraId="0F53F0AF" w14:textId="77777777" w:rsidR="00555ACC" w:rsidRPr="00555ACC" w:rsidRDefault="00555ACC" w:rsidP="00555ACC">
      <w:pPr>
        <w:pStyle w:val="EndNoteBibliography"/>
        <w:ind w:left="720" w:hanging="720"/>
        <w:rPr>
          <w:noProof/>
        </w:rPr>
      </w:pPr>
      <w:bookmarkStart w:id="61" w:name="_ENREF_56"/>
      <w:r w:rsidRPr="00555ACC">
        <w:rPr>
          <w:noProof/>
        </w:rPr>
        <w:t>Silversin, J., &amp; Kornacki, M. J. 2000b. Leading physicians through change : How to achieve and sustain results. Tampa, FL: American College of Physician Executives.</w:t>
      </w:r>
      <w:bookmarkEnd w:id="61"/>
    </w:p>
    <w:p w14:paraId="188B7766" w14:textId="77777777" w:rsidR="00555ACC" w:rsidRPr="00555ACC" w:rsidRDefault="00555ACC" w:rsidP="00555ACC">
      <w:pPr>
        <w:pStyle w:val="EndNoteBibliography"/>
        <w:ind w:left="720" w:hanging="720"/>
        <w:rPr>
          <w:noProof/>
        </w:rPr>
      </w:pPr>
      <w:bookmarkStart w:id="62" w:name="_ENREF_57"/>
      <w:r w:rsidRPr="00555ACC">
        <w:rPr>
          <w:noProof/>
        </w:rPr>
        <w:t xml:space="preserve">Sullivan, W. M. 2005. </w:t>
      </w:r>
      <w:r w:rsidRPr="00555ACC">
        <w:rPr>
          <w:b/>
          <w:i/>
          <w:noProof/>
        </w:rPr>
        <w:t>Work and Integrity: The Crisis and Promise of Professionalism in America</w:t>
      </w:r>
      <w:r w:rsidRPr="00555ACC">
        <w:rPr>
          <w:noProof/>
        </w:rPr>
        <w:t xml:space="preserve"> (2nd ed.). San Francisco, CA: Jossey-Bass.</w:t>
      </w:r>
      <w:bookmarkEnd w:id="62"/>
    </w:p>
    <w:p w14:paraId="223D0080" w14:textId="77777777" w:rsidR="00555ACC" w:rsidRPr="00555ACC" w:rsidRDefault="00555ACC" w:rsidP="00555ACC">
      <w:pPr>
        <w:pStyle w:val="EndNoteBibliography"/>
        <w:ind w:left="720" w:hanging="720"/>
        <w:rPr>
          <w:noProof/>
        </w:rPr>
      </w:pPr>
      <w:bookmarkStart w:id="63" w:name="_ENREF_58"/>
      <w:r w:rsidRPr="00555ACC">
        <w:rPr>
          <w:noProof/>
        </w:rPr>
        <w:t xml:space="preserve">Thompson, J. D. 1967. </w:t>
      </w:r>
      <w:r w:rsidRPr="00555ACC">
        <w:rPr>
          <w:b/>
          <w:i/>
          <w:noProof/>
        </w:rPr>
        <w:t>Organizations in Action: Social Science Bases of Administrative Theory</w:t>
      </w:r>
      <w:r w:rsidRPr="00555ACC">
        <w:rPr>
          <w:noProof/>
        </w:rPr>
        <w:t>. New York: McGraw-Hill.</w:t>
      </w:r>
      <w:bookmarkEnd w:id="63"/>
    </w:p>
    <w:p w14:paraId="5841B279" w14:textId="77777777" w:rsidR="00555ACC" w:rsidRPr="00555ACC" w:rsidRDefault="00555ACC" w:rsidP="00555ACC">
      <w:pPr>
        <w:pStyle w:val="EndNoteBibliography"/>
        <w:ind w:left="720" w:hanging="720"/>
        <w:rPr>
          <w:noProof/>
        </w:rPr>
      </w:pPr>
      <w:bookmarkStart w:id="64" w:name="_ENREF_59"/>
      <w:r w:rsidRPr="00555ACC">
        <w:rPr>
          <w:noProof/>
        </w:rPr>
        <w:t xml:space="preserve">Tucker, A., &amp; Edmondson, A. 2003. Why hospitals don't learn from failures: Organizational and psychological dynamics that inhibit system change. </w:t>
      </w:r>
      <w:r w:rsidRPr="00555ACC">
        <w:rPr>
          <w:b/>
          <w:i/>
          <w:noProof/>
        </w:rPr>
        <w:t>California Management Review</w:t>
      </w:r>
      <w:r w:rsidRPr="00555ACC">
        <w:rPr>
          <w:noProof/>
        </w:rPr>
        <w:t>, 45(2): 55-72.</w:t>
      </w:r>
      <w:bookmarkEnd w:id="64"/>
    </w:p>
    <w:p w14:paraId="2A11C4BF" w14:textId="77777777" w:rsidR="00555ACC" w:rsidRPr="00555ACC" w:rsidRDefault="00555ACC" w:rsidP="00555ACC">
      <w:pPr>
        <w:pStyle w:val="EndNoteBibliography"/>
        <w:ind w:left="720" w:hanging="720"/>
        <w:rPr>
          <w:noProof/>
        </w:rPr>
      </w:pPr>
      <w:bookmarkStart w:id="65" w:name="_ENREF_60"/>
      <w:r w:rsidRPr="00555ACC">
        <w:rPr>
          <w:noProof/>
        </w:rPr>
        <w:t xml:space="preserve">Warren, M. G., &amp; Weitz, R. 1999. The impact of managed care on physicians. </w:t>
      </w:r>
      <w:r w:rsidRPr="00555ACC">
        <w:rPr>
          <w:b/>
          <w:i/>
          <w:noProof/>
        </w:rPr>
        <w:t>Health Care Management Review</w:t>
      </w:r>
      <w:r w:rsidRPr="00555ACC">
        <w:rPr>
          <w:noProof/>
        </w:rPr>
        <w:t>, 24(2): 44.</w:t>
      </w:r>
      <w:bookmarkEnd w:id="65"/>
    </w:p>
    <w:p w14:paraId="3D6DE3C8" w14:textId="77777777" w:rsidR="00555ACC" w:rsidRPr="00555ACC" w:rsidRDefault="00555ACC" w:rsidP="00555ACC">
      <w:pPr>
        <w:pStyle w:val="EndNoteBibliography"/>
        <w:ind w:left="720" w:hanging="720"/>
        <w:rPr>
          <w:noProof/>
        </w:rPr>
      </w:pPr>
      <w:bookmarkStart w:id="66" w:name="_ENREF_61"/>
      <w:r w:rsidRPr="00555ACC">
        <w:rPr>
          <w:noProof/>
        </w:rPr>
        <w:t xml:space="preserve">Warren, M. G., Weitz, R., &amp; Kulis, S. 1998. Physician satisfaction in a changing health care environment: The impact of challenges to professional autonomy, authority, and dominance. </w:t>
      </w:r>
      <w:r w:rsidRPr="00555ACC">
        <w:rPr>
          <w:b/>
          <w:i/>
          <w:noProof/>
        </w:rPr>
        <w:t>Journal of Health and Social Behavior</w:t>
      </w:r>
      <w:r w:rsidRPr="00555ACC">
        <w:rPr>
          <w:noProof/>
        </w:rPr>
        <w:t>, 39(39): 356-367.</w:t>
      </w:r>
      <w:bookmarkEnd w:id="66"/>
    </w:p>
    <w:p w14:paraId="0E0BC687" w14:textId="77777777" w:rsidR="00555ACC" w:rsidRPr="00555ACC" w:rsidRDefault="00555ACC" w:rsidP="00555ACC">
      <w:pPr>
        <w:pStyle w:val="EndNoteBibliography"/>
        <w:ind w:left="720" w:hanging="720"/>
        <w:rPr>
          <w:noProof/>
        </w:rPr>
      </w:pPr>
      <w:bookmarkStart w:id="67" w:name="_ENREF_62"/>
      <w:r w:rsidRPr="00555ACC">
        <w:rPr>
          <w:noProof/>
        </w:rPr>
        <w:t xml:space="preserve">Weber, M. 1978. </w:t>
      </w:r>
      <w:r w:rsidRPr="00555ACC">
        <w:rPr>
          <w:b/>
          <w:i/>
          <w:noProof/>
        </w:rPr>
        <w:t>Economy and society</w:t>
      </w:r>
      <w:r w:rsidRPr="00555ACC">
        <w:rPr>
          <w:noProof/>
        </w:rPr>
        <w:t>. Berkeley CA: University of California Press.</w:t>
      </w:r>
      <w:bookmarkEnd w:id="67"/>
    </w:p>
    <w:p w14:paraId="149EBD42" w14:textId="77777777" w:rsidR="00555ACC" w:rsidRPr="00555ACC" w:rsidRDefault="00555ACC" w:rsidP="00555ACC">
      <w:pPr>
        <w:pStyle w:val="EndNoteBibliography"/>
        <w:ind w:left="720" w:hanging="720"/>
        <w:rPr>
          <w:noProof/>
        </w:rPr>
      </w:pPr>
      <w:bookmarkStart w:id="68" w:name="_ENREF_63"/>
      <w:r w:rsidRPr="00555ACC">
        <w:rPr>
          <w:noProof/>
        </w:rPr>
        <w:t xml:space="preserve">White, C. H. 1997. </w:t>
      </w:r>
      <w:r w:rsidRPr="00555ACC">
        <w:rPr>
          <w:b/>
          <w:i/>
          <w:noProof/>
        </w:rPr>
        <w:t>The Hospital Medical Staff</w:t>
      </w:r>
      <w:r w:rsidRPr="00555ACC">
        <w:rPr>
          <w:noProof/>
        </w:rPr>
        <w:t>. Albany, NY: Delmar Publishers.</w:t>
      </w:r>
      <w:bookmarkEnd w:id="68"/>
    </w:p>
    <w:p w14:paraId="3D5274A2" w14:textId="77777777" w:rsidR="00555ACC" w:rsidRPr="00555ACC" w:rsidRDefault="00555ACC" w:rsidP="00555ACC">
      <w:pPr>
        <w:pStyle w:val="EndNoteBibliography"/>
        <w:ind w:left="720" w:hanging="720"/>
        <w:rPr>
          <w:noProof/>
        </w:rPr>
      </w:pPr>
      <w:bookmarkStart w:id="69" w:name="_ENREF_64"/>
      <w:r w:rsidRPr="00555ACC">
        <w:rPr>
          <w:noProof/>
        </w:rPr>
        <w:t xml:space="preserve">Wohlstetter, P., &amp; Griffin, N. C. 1997. </w:t>
      </w:r>
      <w:r w:rsidRPr="00555ACC">
        <w:rPr>
          <w:b/>
          <w:i/>
          <w:noProof/>
        </w:rPr>
        <w:t>Creating and sustaining learning communities: Early lessons from charter schools</w:t>
      </w:r>
      <w:r w:rsidRPr="00555ACC">
        <w:rPr>
          <w:noProof/>
        </w:rPr>
        <w:t>: US Department of Education, Office of Educational Research and Improvement, Educational Resources Information Center.</w:t>
      </w:r>
      <w:bookmarkEnd w:id="69"/>
    </w:p>
    <w:p w14:paraId="097AA65C" w14:textId="77777777" w:rsidR="00555ACC" w:rsidRPr="00555ACC" w:rsidRDefault="00555ACC" w:rsidP="00555ACC">
      <w:pPr>
        <w:pStyle w:val="EndNoteBibliography"/>
        <w:ind w:left="720" w:hanging="720"/>
        <w:rPr>
          <w:noProof/>
        </w:rPr>
      </w:pPr>
      <w:bookmarkStart w:id="70" w:name="_ENREF_65"/>
      <w:r w:rsidRPr="00555ACC">
        <w:rPr>
          <w:noProof/>
        </w:rPr>
        <w:t xml:space="preserve">Zetka, J. R. 2001. Occupational divisions of labor and their technology politics: The case of surgical scopes and gastrointestinal medicine. </w:t>
      </w:r>
      <w:r w:rsidRPr="00555ACC">
        <w:rPr>
          <w:b/>
          <w:i/>
          <w:noProof/>
        </w:rPr>
        <w:t>Social Forces</w:t>
      </w:r>
      <w:r w:rsidRPr="00555ACC">
        <w:rPr>
          <w:noProof/>
        </w:rPr>
        <w:t>, 79(4): 1495-1520.</w:t>
      </w:r>
      <w:bookmarkEnd w:id="70"/>
    </w:p>
    <w:p w14:paraId="12AEF0C7" w14:textId="1F513568" w:rsidR="00D972B1" w:rsidRPr="00385A21" w:rsidRDefault="00414BA6" w:rsidP="00414BA6">
      <w:pPr>
        <w:ind w:firstLine="0"/>
        <w:rPr>
          <w:szCs w:val="22"/>
          <w:lang w:eastAsia="zh-TW"/>
        </w:rPr>
      </w:pPr>
      <w:r w:rsidRPr="00A956D5">
        <w:rPr>
          <w:szCs w:val="22"/>
          <w:lang w:eastAsia="zh-TW"/>
        </w:rPr>
        <w:fldChar w:fldCharType="end"/>
      </w:r>
    </w:p>
    <w:sectPr w:rsidR="00D972B1" w:rsidRPr="00385A21" w:rsidSect="001F723E">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BF3344" w14:textId="77777777" w:rsidR="00CE6C34" w:rsidRDefault="00CE6C34">
      <w:r>
        <w:separator/>
      </w:r>
    </w:p>
  </w:endnote>
  <w:endnote w:type="continuationSeparator" w:id="0">
    <w:p w14:paraId="699DF9E8" w14:textId="77777777" w:rsidR="00CE6C34" w:rsidRDefault="00CE6C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lbertus Medium">
    <w:altName w:val="Century Gothic"/>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omic Sans MS">
    <w:panose1 w:val="030F0702030302020204"/>
    <w:charset w:val="00"/>
    <w:family w:val="script"/>
    <w:pitch w:val="variable"/>
    <w:sig w:usb0="00000287" w:usb1="40000013"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Gill Sans">
    <w:altName w:val="Arial"/>
    <w:charset w:val="00"/>
    <w:family w:val="swiss"/>
    <w:pitch w:val="variable"/>
    <w:sig w:usb0="00000007" w:usb1="00000000" w:usb2="00000000" w:usb3="00000000" w:csb0="00000093"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w:altName w:val="Times"/>
    <w:panose1 w:val="02020603050405020304"/>
    <w:charset w:val="00"/>
    <w:family w:val="roman"/>
    <w:pitch w:val="variable"/>
    <w:sig w:usb0="E0002EFF" w:usb1="C0007843" w:usb2="00000009" w:usb3="00000000" w:csb0="000001FF" w:csb1="00000000"/>
  </w:font>
  <w:font w:name="Casper Open SF">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Lucida Grande">
    <w:altName w:val="Times New Roman"/>
    <w:charset w:val="00"/>
    <w:family w:val="auto"/>
    <w:pitch w:val="variable"/>
    <w:sig w:usb0="20000A87" w:usb1="5000A1FF" w:usb2="00000000" w:usb3="00000000" w:csb0="000001BF" w:csb1="00000000"/>
  </w:font>
  <w:font w:name="Times-Roman">
    <w:altName w:val="Book Antiqu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C34859" w14:textId="77777777" w:rsidR="00CE6C34" w:rsidRDefault="00CE6C34">
      <w:r>
        <w:separator/>
      </w:r>
    </w:p>
  </w:footnote>
  <w:footnote w:type="continuationSeparator" w:id="0">
    <w:p w14:paraId="4A043837" w14:textId="77777777" w:rsidR="00CE6C34" w:rsidRDefault="00CE6C34">
      <w:r>
        <w:continuationSeparator/>
      </w:r>
    </w:p>
  </w:footnote>
  <w:footnote w:id="1">
    <w:p w14:paraId="612AF313" w14:textId="1CC6E7EF" w:rsidR="00CE6C34" w:rsidRPr="008B1574" w:rsidRDefault="00CE6C34" w:rsidP="003718C8">
      <w:pPr>
        <w:pStyle w:val="FootnoteText"/>
        <w:ind w:firstLine="0"/>
        <w:rPr>
          <w:sz w:val="20"/>
          <w:szCs w:val="20"/>
        </w:rPr>
      </w:pPr>
      <w:r w:rsidRPr="008B1574">
        <w:rPr>
          <w:rStyle w:val="FootnoteReference"/>
          <w:sz w:val="20"/>
          <w:szCs w:val="20"/>
        </w:rPr>
        <w:footnoteRef/>
      </w:r>
      <w:r w:rsidRPr="008B1574">
        <w:rPr>
          <w:sz w:val="20"/>
          <w:szCs w:val="20"/>
        </w:rPr>
        <w:t xml:space="preserve"> Recall that Weber argued that while the traditionalistic and instrumental-rational types of social action can form robust organizations (in the latter case, as bureaucracy and market). In his account, however, neither affectual nor value-rational orientations offer strong foundations for social order. Affectual action is foundational in social orders of the charismatic type, and Weber argued that such orders tended to “routinize” and to revert to the traditionalistic or bureaucratic type.</w:t>
      </w:r>
    </w:p>
  </w:footnote>
  <w:footnote w:id="2">
    <w:p w14:paraId="6AEEF7D6" w14:textId="482007ED" w:rsidR="00CE6C34" w:rsidRPr="008B1574" w:rsidRDefault="00CE6C34" w:rsidP="001C12FF">
      <w:pPr>
        <w:pStyle w:val="FootnoteText"/>
        <w:ind w:firstLine="0"/>
        <w:rPr>
          <w:sz w:val="20"/>
          <w:szCs w:val="20"/>
        </w:rPr>
      </w:pPr>
      <w:r w:rsidRPr="008B1574">
        <w:rPr>
          <w:rStyle w:val="FootnoteReference"/>
          <w:sz w:val="20"/>
          <w:szCs w:val="20"/>
        </w:rPr>
        <w:footnoteRef/>
      </w:r>
      <w:r w:rsidRPr="008B1574">
        <w:rPr>
          <w:sz w:val="20"/>
          <w:szCs w:val="20"/>
        </w:rPr>
        <w:t xml:space="preserve"> Much of the material in this section is taken from Adler et al. </w:t>
      </w:r>
      <w:r w:rsidRPr="008B1574">
        <w:rPr>
          <w:sz w:val="20"/>
          <w:szCs w:val="20"/>
        </w:rPr>
        <w:fldChar w:fldCharType="begin"/>
      </w:r>
      <w:r w:rsidRPr="008B1574">
        <w:rPr>
          <w:sz w:val="20"/>
          <w:szCs w:val="20"/>
        </w:rPr>
        <w:instrText xml:space="preserve"> ADDIN EN.CITE &lt;EndNote&gt;&lt;Cite ExcludeAuth="1"&gt;&lt;Author&gt;Adler&lt;/Author&gt;&lt;Year&gt;2008&lt;/Year&gt;&lt;RecNum&gt;14492&lt;/RecNum&gt;&lt;DisplayText&gt;(2008)&lt;/DisplayText&gt;&lt;record&gt;&lt;rec-number&gt;14492&lt;/rec-number&gt;&lt;foreign-keys&gt;&lt;key app="EN" db-id="e5vdw9dwdxspdaedftkv5dwba0p9xzdrsdtt" timestamp="1244249543"&gt;14492&lt;/key&gt;&lt;/foreign-keys&gt;&lt;ref-type name="Journal Article"&gt;17&lt;/ref-type&gt;&lt;contributors&gt;&lt;authors&gt;&lt;author&gt;Adler,Paul S&lt;/author&gt;&lt;author&gt;Kwon, SW&lt;/author&gt;&lt;author&gt;Heckscher, C&lt;/author&gt;&lt;/authors&gt;&lt;/contributors&gt;&lt;titles&gt;&lt;title&gt;Professional work: The emergence of collaborative community&lt;/title&gt;&lt;secondary-title&gt;Organization Science&lt;/secondary-title&gt;&lt;/titles&gt;&lt;periodical&gt;&lt;full-title&gt;Organization Science&lt;/full-title&gt;&lt;abbr-1&gt;Organ. Sci.&lt;/abbr-1&gt;&lt;/periodical&gt;&lt;volume&gt;19&lt;/volume&gt;&lt;number&gt;2&lt;/number&gt;&lt;dates&gt;&lt;year&gt;2008&lt;/year&gt;&lt;/dates&gt;&lt;urls&gt;&lt;/urls&gt;&lt;/record&gt;&lt;/Cite&gt;&lt;/EndNote&gt;</w:instrText>
      </w:r>
      <w:r w:rsidRPr="008B1574">
        <w:rPr>
          <w:sz w:val="20"/>
          <w:szCs w:val="20"/>
        </w:rPr>
        <w:fldChar w:fldCharType="separate"/>
      </w:r>
      <w:r w:rsidRPr="008B1574">
        <w:rPr>
          <w:noProof/>
          <w:sz w:val="20"/>
          <w:szCs w:val="20"/>
        </w:rPr>
        <w:t>(</w:t>
      </w:r>
      <w:hyperlink w:anchor="_ENREF_2" w:tooltip="Adler, 2008 #14492" w:history="1">
        <w:r w:rsidRPr="008B1574">
          <w:rPr>
            <w:noProof/>
            <w:sz w:val="20"/>
            <w:szCs w:val="20"/>
          </w:rPr>
          <w:t>2008</w:t>
        </w:r>
      </w:hyperlink>
      <w:r w:rsidRPr="008B1574">
        <w:rPr>
          <w:noProof/>
          <w:sz w:val="20"/>
          <w:szCs w:val="20"/>
        </w:rPr>
        <w:t>)</w:t>
      </w:r>
      <w:r w:rsidRPr="008B1574">
        <w:rPr>
          <w:sz w:val="20"/>
          <w:szCs w:val="20"/>
        </w:rPr>
        <w:fldChar w:fldCharType="end"/>
      </w:r>
      <w:r w:rsidRPr="008B1574">
        <w:rPr>
          <w:sz w:val="20"/>
          <w:szCs w:val="20"/>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18207" w14:textId="77777777" w:rsidR="00CE6C34" w:rsidRDefault="00CE6C34" w:rsidP="00FF4B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69ADDF3" w14:textId="77777777" w:rsidR="00CE6C34" w:rsidRDefault="00CE6C34" w:rsidP="00926D9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261CB6" w14:textId="485727DC" w:rsidR="00CE6C34" w:rsidRPr="00926D91" w:rsidRDefault="00CE6C34" w:rsidP="00926D91">
    <w:pPr>
      <w:pStyle w:val="Heading3"/>
      <w:framePr w:wrap="around" w:vAnchor="text" w:hAnchor="page" w:x="6922" w:y="1"/>
      <w:spacing w:before="0"/>
      <w:ind w:right="360"/>
      <w:rPr>
        <w:rStyle w:val="PageNumber"/>
        <w:rFonts w:asciiTheme="majorHAnsi" w:eastAsiaTheme="minorEastAsia" w:hAnsiTheme="majorHAnsi"/>
        <w:sz w:val="20"/>
        <w:szCs w:val="20"/>
      </w:rPr>
    </w:pPr>
    <w:r w:rsidRPr="00926D91">
      <w:rPr>
        <w:rFonts w:asciiTheme="majorHAnsi" w:eastAsiaTheme="minorEastAsia" w:hAnsiTheme="majorHAnsi"/>
        <w:b w:val="0"/>
        <w:sz w:val="20"/>
        <w:szCs w:val="20"/>
        <w:u w:val="none"/>
      </w:rPr>
      <w:t xml:space="preserve">Collaborative Community, page </w:t>
    </w:r>
    <w:r w:rsidRPr="00926D91">
      <w:rPr>
        <w:rStyle w:val="PageNumber"/>
        <w:rFonts w:asciiTheme="majorHAnsi" w:hAnsiTheme="majorHAnsi"/>
        <w:b w:val="0"/>
        <w:sz w:val="20"/>
        <w:szCs w:val="20"/>
        <w:u w:val="none"/>
      </w:rPr>
      <w:fldChar w:fldCharType="begin"/>
    </w:r>
    <w:r w:rsidRPr="00926D91">
      <w:rPr>
        <w:rStyle w:val="PageNumber"/>
        <w:rFonts w:asciiTheme="majorHAnsi" w:hAnsiTheme="majorHAnsi"/>
        <w:b w:val="0"/>
        <w:sz w:val="20"/>
        <w:szCs w:val="20"/>
        <w:u w:val="none"/>
      </w:rPr>
      <w:instrText xml:space="preserve">PAGE  </w:instrText>
    </w:r>
    <w:r w:rsidRPr="00926D91">
      <w:rPr>
        <w:rStyle w:val="PageNumber"/>
        <w:rFonts w:asciiTheme="majorHAnsi" w:hAnsiTheme="majorHAnsi"/>
        <w:b w:val="0"/>
        <w:sz w:val="20"/>
        <w:szCs w:val="20"/>
        <w:u w:val="none"/>
      </w:rPr>
      <w:fldChar w:fldCharType="separate"/>
    </w:r>
    <w:r w:rsidR="003E30D2">
      <w:rPr>
        <w:rStyle w:val="PageNumber"/>
        <w:rFonts w:asciiTheme="majorHAnsi" w:hAnsiTheme="majorHAnsi"/>
        <w:b w:val="0"/>
        <w:noProof/>
        <w:sz w:val="20"/>
        <w:szCs w:val="20"/>
        <w:u w:val="none"/>
      </w:rPr>
      <w:t>10</w:t>
    </w:r>
    <w:r w:rsidRPr="00926D91">
      <w:rPr>
        <w:rStyle w:val="PageNumber"/>
        <w:rFonts w:asciiTheme="majorHAnsi" w:hAnsiTheme="majorHAnsi"/>
        <w:b w:val="0"/>
        <w:sz w:val="20"/>
        <w:szCs w:val="20"/>
        <w:u w:val="none"/>
      </w:rPr>
      <w:fldChar w:fldCharType="end"/>
    </w:r>
  </w:p>
  <w:p w14:paraId="1413534B" w14:textId="683EF53D" w:rsidR="00CE6C34" w:rsidRPr="00926D91" w:rsidRDefault="00CE6C34" w:rsidP="00926D91">
    <w:pPr>
      <w:pStyle w:val="Heading3"/>
      <w:spacing w:before="0"/>
      <w:ind w:right="360"/>
      <w:jc w:val="right"/>
      <w:rPr>
        <w:rFonts w:eastAsiaTheme="minorEastAs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B603E3"/>
    <w:multiLevelType w:val="multilevel"/>
    <w:tmpl w:val="7EA4FE42"/>
    <w:lvl w:ilvl="0">
      <w:start w:val="1"/>
      <w:numFmt w:val="decimal"/>
      <w:pStyle w:val="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Heckscher">
    <w15:presenceInfo w15:providerId="Windows Live" w15:userId="e9ceb4cd9a90dc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20"/>
  <w:doNotDisplayPageBoundaries/>
  <w:revisionView w:formatting="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ateUpdated" w:val="9/20/2012"/>
    <w:docVar w:name="DocMap" w:val="True"/>
    <w:docVar w:name="draftDate" w:val="False"/>
    <w:docVar w:name="EN.InstantFormat" w:val="&lt;ENInstantFormat&gt;&lt;Enabled&gt;1&lt;/Enabled&gt;&lt;ScanUnformatted&gt;1&lt;/ScanUnformatted&gt;&lt;ScanChanges&gt;1&lt;/ScanChanges&gt;&lt;Suspended&gt;0&lt;/Suspended&gt;&lt;/ENInstantFormat&gt;"/>
    <w:docVar w:name="EN.Layout" w:val="&lt;ENLayout&gt;&lt;Style&gt;Academy Management Review Copy&lt;/Style&gt;&lt;LeftDelim&gt;{&lt;/LeftDelim&gt;&lt;RightDelim&gt;}&lt;/RightDelim&gt;&lt;FontName&gt;Book Antiqua&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dw9dwdxspdaedftkv5dwba0p9xzdrsdtt&quot;&gt;CUMULATIVE&lt;record-ids&gt;&lt;item&gt;1189&lt;/item&gt;&lt;item&gt;1228&lt;/item&gt;&lt;item&gt;1237&lt;/item&gt;&lt;item&gt;1414&lt;/item&gt;&lt;item&gt;1736&lt;/item&gt;&lt;item&gt;2637&lt;/item&gt;&lt;item&gt;2805&lt;/item&gt;&lt;item&gt;2847&lt;/item&gt;&lt;item&gt;2880&lt;/item&gt;&lt;item&gt;3231&lt;/item&gt;&lt;item&gt;3645&lt;/item&gt;&lt;item&gt;3719&lt;/item&gt;&lt;item&gt;3806&lt;/item&gt;&lt;item&gt;4899&lt;/item&gt;&lt;item&gt;5334&lt;/item&gt;&lt;item&gt;5970&lt;/item&gt;&lt;item&gt;6017&lt;/item&gt;&lt;item&gt;6055&lt;/item&gt;&lt;item&gt;6476&lt;/item&gt;&lt;item&gt;6491&lt;/item&gt;&lt;item&gt;6498&lt;/item&gt;&lt;item&gt;6499&lt;/item&gt;&lt;item&gt;6501&lt;/item&gt;&lt;item&gt;6503&lt;/item&gt;&lt;item&gt;6506&lt;/item&gt;&lt;item&gt;6508&lt;/item&gt;&lt;item&gt;6515&lt;/item&gt;&lt;item&gt;6523&lt;/item&gt;&lt;item&gt;6529&lt;/item&gt;&lt;item&gt;6531&lt;/item&gt;&lt;item&gt;6537&lt;/item&gt;&lt;item&gt;6538&lt;/item&gt;&lt;item&gt;6539&lt;/item&gt;&lt;item&gt;6544&lt;/item&gt;&lt;item&gt;6571&lt;/item&gt;&lt;item&gt;7319&lt;/item&gt;&lt;item&gt;9958&lt;/item&gt;&lt;item&gt;10188&lt;/item&gt;&lt;item&gt;10208&lt;/item&gt;&lt;item&gt;10210&lt;/item&gt;&lt;item&gt;10215&lt;/item&gt;&lt;item&gt;10217&lt;/item&gt;&lt;item&gt;10222&lt;/item&gt;&lt;item&gt;10223&lt;/item&gt;&lt;item&gt;10224&lt;/item&gt;&lt;item&gt;10226&lt;/item&gt;&lt;item&gt;10227&lt;/item&gt;&lt;item&gt;10230&lt;/item&gt;&lt;item&gt;10296&lt;/item&gt;&lt;item&gt;14322&lt;/item&gt;&lt;item&gt;14364&lt;/item&gt;&lt;item&gt;14492&lt;/item&gt;&lt;item&gt;14726&lt;/item&gt;&lt;item&gt;15172&lt;/item&gt;&lt;item&gt;15274&lt;/item&gt;&lt;item&gt;15275&lt;/item&gt;&lt;item&gt;15276&lt;/item&gt;&lt;item&gt;15277&lt;/item&gt;&lt;item&gt;15278&lt;/item&gt;&lt;item&gt;15280&lt;/item&gt;&lt;item&gt;15421&lt;/item&gt;&lt;item&gt;15428&lt;/item&gt;&lt;item&gt;15429&lt;/item&gt;&lt;item&gt;15430&lt;/item&gt;&lt;/record-ids&gt;&lt;/item&gt;&lt;/Libraries&gt;"/>
    <w:docVar w:name="grammarCheck" w:val="False"/>
    <w:docVar w:name="head" w:val="False"/>
  </w:docVars>
  <w:rsids>
    <w:rsidRoot w:val="00685C14"/>
    <w:rsid w:val="00002BFF"/>
    <w:rsid w:val="00003C60"/>
    <w:rsid w:val="00010052"/>
    <w:rsid w:val="000136FE"/>
    <w:rsid w:val="00015D6E"/>
    <w:rsid w:val="00015E77"/>
    <w:rsid w:val="00016353"/>
    <w:rsid w:val="0002058C"/>
    <w:rsid w:val="00022319"/>
    <w:rsid w:val="00023351"/>
    <w:rsid w:val="00024DCA"/>
    <w:rsid w:val="00026268"/>
    <w:rsid w:val="00030432"/>
    <w:rsid w:val="00031D83"/>
    <w:rsid w:val="00033FF7"/>
    <w:rsid w:val="00034483"/>
    <w:rsid w:val="0003454B"/>
    <w:rsid w:val="00035747"/>
    <w:rsid w:val="00042CD0"/>
    <w:rsid w:val="00043D81"/>
    <w:rsid w:val="00050BA3"/>
    <w:rsid w:val="000513EA"/>
    <w:rsid w:val="00051929"/>
    <w:rsid w:val="00052894"/>
    <w:rsid w:val="000530FE"/>
    <w:rsid w:val="00054DB4"/>
    <w:rsid w:val="00055062"/>
    <w:rsid w:val="00056C6D"/>
    <w:rsid w:val="00056C6F"/>
    <w:rsid w:val="00057A97"/>
    <w:rsid w:val="00057F19"/>
    <w:rsid w:val="00060F2D"/>
    <w:rsid w:val="00061C40"/>
    <w:rsid w:val="00061EB2"/>
    <w:rsid w:val="0006220A"/>
    <w:rsid w:val="00074AA9"/>
    <w:rsid w:val="00077979"/>
    <w:rsid w:val="00077B96"/>
    <w:rsid w:val="00080E67"/>
    <w:rsid w:val="000816C6"/>
    <w:rsid w:val="00081CA9"/>
    <w:rsid w:val="000821B4"/>
    <w:rsid w:val="000833C4"/>
    <w:rsid w:val="00084EEA"/>
    <w:rsid w:val="00087484"/>
    <w:rsid w:val="00087509"/>
    <w:rsid w:val="0009327A"/>
    <w:rsid w:val="000958FE"/>
    <w:rsid w:val="00096250"/>
    <w:rsid w:val="00096775"/>
    <w:rsid w:val="000A08D0"/>
    <w:rsid w:val="000A1324"/>
    <w:rsid w:val="000A2EBB"/>
    <w:rsid w:val="000A6175"/>
    <w:rsid w:val="000A674E"/>
    <w:rsid w:val="000A6986"/>
    <w:rsid w:val="000A6D8C"/>
    <w:rsid w:val="000A75FE"/>
    <w:rsid w:val="000B2930"/>
    <w:rsid w:val="000B4AFB"/>
    <w:rsid w:val="000B4F37"/>
    <w:rsid w:val="000B60E3"/>
    <w:rsid w:val="000B7B86"/>
    <w:rsid w:val="000C3B0C"/>
    <w:rsid w:val="000C471B"/>
    <w:rsid w:val="000C6EB3"/>
    <w:rsid w:val="000D0265"/>
    <w:rsid w:val="000D036E"/>
    <w:rsid w:val="000D2B23"/>
    <w:rsid w:val="000D4663"/>
    <w:rsid w:val="000D66BB"/>
    <w:rsid w:val="000D7A72"/>
    <w:rsid w:val="000E2316"/>
    <w:rsid w:val="000E2BB6"/>
    <w:rsid w:val="000E4D4D"/>
    <w:rsid w:val="000E6C2F"/>
    <w:rsid w:val="000E7FD4"/>
    <w:rsid w:val="000F1528"/>
    <w:rsid w:val="000F1AF2"/>
    <w:rsid w:val="000F2789"/>
    <w:rsid w:val="000F2DB7"/>
    <w:rsid w:val="000F360C"/>
    <w:rsid w:val="000F38D9"/>
    <w:rsid w:val="000F49D5"/>
    <w:rsid w:val="000F67EA"/>
    <w:rsid w:val="000F6842"/>
    <w:rsid w:val="000F6B13"/>
    <w:rsid w:val="000F6E66"/>
    <w:rsid w:val="00100913"/>
    <w:rsid w:val="001021C4"/>
    <w:rsid w:val="0010371D"/>
    <w:rsid w:val="00103927"/>
    <w:rsid w:val="00104D43"/>
    <w:rsid w:val="001053B2"/>
    <w:rsid w:val="0011017F"/>
    <w:rsid w:val="00111CB5"/>
    <w:rsid w:val="001138C5"/>
    <w:rsid w:val="0011484F"/>
    <w:rsid w:val="00115FF7"/>
    <w:rsid w:val="001164C6"/>
    <w:rsid w:val="00116F3A"/>
    <w:rsid w:val="001203F1"/>
    <w:rsid w:val="001242CE"/>
    <w:rsid w:val="00124D2A"/>
    <w:rsid w:val="001270B2"/>
    <w:rsid w:val="00131359"/>
    <w:rsid w:val="001341CE"/>
    <w:rsid w:val="00134339"/>
    <w:rsid w:val="00143190"/>
    <w:rsid w:val="00143870"/>
    <w:rsid w:val="00143BF1"/>
    <w:rsid w:val="00143BF3"/>
    <w:rsid w:val="00145791"/>
    <w:rsid w:val="00150640"/>
    <w:rsid w:val="00151426"/>
    <w:rsid w:val="00152D8E"/>
    <w:rsid w:val="00154144"/>
    <w:rsid w:val="00154818"/>
    <w:rsid w:val="001575E5"/>
    <w:rsid w:val="0017033A"/>
    <w:rsid w:val="00170D75"/>
    <w:rsid w:val="00171793"/>
    <w:rsid w:val="00172C9D"/>
    <w:rsid w:val="00173117"/>
    <w:rsid w:val="00175505"/>
    <w:rsid w:val="0017585D"/>
    <w:rsid w:val="0018293A"/>
    <w:rsid w:val="00182F13"/>
    <w:rsid w:val="00183F9A"/>
    <w:rsid w:val="00187F25"/>
    <w:rsid w:val="00191042"/>
    <w:rsid w:val="00191DEA"/>
    <w:rsid w:val="001925D9"/>
    <w:rsid w:val="001931E5"/>
    <w:rsid w:val="00195157"/>
    <w:rsid w:val="00197695"/>
    <w:rsid w:val="001A1F05"/>
    <w:rsid w:val="001A5802"/>
    <w:rsid w:val="001A6109"/>
    <w:rsid w:val="001B0716"/>
    <w:rsid w:val="001B4D92"/>
    <w:rsid w:val="001B528E"/>
    <w:rsid w:val="001B6B15"/>
    <w:rsid w:val="001B71F0"/>
    <w:rsid w:val="001C0328"/>
    <w:rsid w:val="001C12FF"/>
    <w:rsid w:val="001C2FE9"/>
    <w:rsid w:val="001C60CB"/>
    <w:rsid w:val="001C7792"/>
    <w:rsid w:val="001D35F0"/>
    <w:rsid w:val="001D7813"/>
    <w:rsid w:val="001D7BD8"/>
    <w:rsid w:val="001E4935"/>
    <w:rsid w:val="001E5A17"/>
    <w:rsid w:val="001E67DE"/>
    <w:rsid w:val="001E7526"/>
    <w:rsid w:val="001E7732"/>
    <w:rsid w:val="001F226B"/>
    <w:rsid w:val="001F723E"/>
    <w:rsid w:val="001F7C26"/>
    <w:rsid w:val="001F7EAB"/>
    <w:rsid w:val="00200A13"/>
    <w:rsid w:val="00202E5D"/>
    <w:rsid w:val="00204C1C"/>
    <w:rsid w:val="00207FDC"/>
    <w:rsid w:val="002144D9"/>
    <w:rsid w:val="00214F0B"/>
    <w:rsid w:val="0021570E"/>
    <w:rsid w:val="002177C2"/>
    <w:rsid w:val="00221FDA"/>
    <w:rsid w:val="0022544F"/>
    <w:rsid w:val="00226FF3"/>
    <w:rsid w:val="00231D08"/>
    <w:rsid w:val="00231DED"/>
    <w:rsid w:val="00231EC0"/>
    <w:rsid w:val="00232940"/>
    <w:rsid w:val="0023447D"/>
    <w:rsid w:val="002345C5"/>
    <w:rsid w:val="00234BF0"/>
    <w:rsid w:val="0023557D"/>
    <w:rsid w:val="002356B8"/>
    <w:rsid w:val="00236638"/>
    <w:rsid w:val="0023730A"/>
    <w:rsid w:val="002379EB"/>
    <w:rsid w:val="00237EEC"/>
    <w:rsid w:val="00240ACB"/>
    <w:rsid w:val="00241DA6"/>
    <w:rsid w:val="002515F3"/>
    <w:rsid w:val="00251F50"/>
    <w:rsid w:val="00254332"/>
    <w:rsid w:val="0025502E"/>
    <w:rsid w:val="00256C5F"/>
    <w:rsid w:val="00260696"/>
    <w:rsid w:val="00260D6C"/>
    <w:rsid w:val="002616B8"/>
    <w:rsid w:val="00261974"/>
    <w:rsid w:val="00261DD1"/>
    <w:rsid w:val="00262D50"/>
    <w:rsid w:val="002657D9"/>
    <w:rsid w:val="00265CB3"/>
    <w:rsid w:val="002677ED"/>
    <w:rsid w:val="00267F9D"/>
    <w:rsid w:val="002702F3"/>
    <w:rsid w:val="00270A2D"/>
    <w:rsid w:val="00276760"/>
    <w:rsid w:val="002770BD"/>
    <w:rsid w:val="0028172F"/>
    <w:rsid w:val="0028267C"/>
    <w:rsid w:val="0028392D"/>
    <w:rsid w:val="00285BD6"/>
    <w:rsid w:val="00290CB5"/>
    <w:rsid w:val="0029176B"/>
    <w:rsid w:val="00292E45"/>
    <w:rsid w:val="002930EF"/>
    <w:rsid w:val="002936FD"/>
    <w:rsid w:val="00294332"/>
    <w:rsid w:val="00295383"/>
    <w:rsid w:val="002953B6"/>
    <w:rsid w:val="002A3BED"/>
    <w:rsid w:val="002A4764"/>
    <w:rsid w:val="002A55FD"/>
    <w:rsid w:val="002A758A"/>
    <w:rsid w:val="002B1E54"/>
    <w:rsid w:val="002B4F61"/>
    <w:rsid w:val="002B6663"/>
    <w:rsid w:val="002B6938"/>
    <w:rsid w:val="002C016C"/>
    <w:rsid w:val="002C310B"/>
    <w:rsid w:val="002C5D4C"/>
    <w:rsid w:val="002D069F"/>
    <w:rsid w:val="002D152C"/>
    <w:rsid w:val="002D2AEC"/>
    <w:rsid w:val="002D60B3"/>
    <w:rsid w:val="002D672C"/>
    <w:rsid w:val="002E0784"/>
    <w:rsid w:val="002E14B0"/>
    <w:rsid w:val="002E44A4"/>
    <w:rsid w:val="002E46FC"/>
    <w:rsid w:val="002E55AF"/>
    <w:rsid w:val="002E7034"/>
    <w:rsid w:val="002F03FE"/>
    <w:rsid w:val="002F052C"/>
    <w:rsid w:val="002F0593"/>
    <w:rsid w:val="002F162E"/>
    <w:rsid w:val="002F534B"/>
    <w:rsid w:val="003007B5"/>
    <w:rsid w:val="00300E68"/>
    <w:rsid w:val="003029BC"/>
    <w:rsid w:val="00302A01"/>
    <w:rsid w:val="00303078"/>
    <w:rsid w:val="00304C21"/>
    <w:rsid w:val="00306776"/>
    <w:rsid w:val="00307316"/>
    <w:rsid w:val="003075F2"/>
    <w:rsid w:val="00307EB1"/>
    <w:rsid w:val="003104F7"/>
    <w:rsid w:val="003105E4"/>
    <w:rsid w:val="00313A23"/>
    <w:rsid w:val="003145F5"/>
    <w:rsid w:val="00321CD7"/>
    <w:rsid w:val="00322351"/>
    <w:rsid w:val="00323039"/>
    <w:rsid w:val="003254BA"/>
    <w:rsid w:val="00330D70"/>
    <w:rsid w:val="00330F72"/>
    <w:rsid w:val="0033213A"/>
    <w:rsid w:val="0033320E"/>
    <w:rsid w:val="0033323B"/>
    <w:rsid w:val="00334FDB"/>
    <w:rsid w:val="0033592E"/>
    <w:rsid w:val="0033622B"/>
    <w:rsid w:val="003377D3"/>
    <w:rsid w:val="003422C5"/>
    <w:rsid w:val="003439F9"/>
    <w:rsid w:val="003463C0"/>
    <w:rsid w:val="00346A3E"/>
    <w:rsid w:val="00351255"/>
    <w:rsid w:val="003547C7"/>
    <w:rsid w:val="00354A97"/>
    <w:rsid w:val="00355587"/>
    <w:rsid w:val="00356458"/>
    <w:rsid w:val="003610D0"/>
    <w:rsid w:val="003624D6"/>
    <w:rsid w:val="00366F31"/>
    <w:rsid w:val="003670B2"/>
    <w:rsid w:val="00370923"/>
    <w:rsid w:val="00370B57"/>
    <w:rsid w:val="00370EB7"/>
    <w:rsid w:val="0037162C"/>
    <w:rsid w:val="003718C8"/>
    <w:rsid w:val="0037255C"/>
    <w:rsid w:val="00373EE1"/>
    <w:rsid w:val="00373FE5"/>
    <w:rsid w:val="00374201"/>
    <w:rsid w:val="00376D92"/>
    <w:rsid w:val="00377C46"/>
    <w:rsid w:val="00380155"/>
    <w:rsid w:val="003801F6"/>
    <w:rsid w:val="00383214"/>
    <w:rsid w:val="00384267"/>
    <w:rsid w:val="00384E59"/>
    <w:rsid w:val="00385667"/>
    <w:rsid w:val="00385A21"/>
    <w:rsid w:val="00386A18"/>
    <w:rsid w:val="00397822"/>
    <w:rsid w:val="00397D05"/>
    <w:rsid w:val="003A53F4"/>
    <w:rsid w:val="003A6AF9"/>
    <w:rsid w:val="003B09E9"/>
    <w:rsid w:val="003B1257"/>
    <w:rsid w:val="003B1809"/>
    <w:rsid w:val="003B2488"/>
    <w:rsid w:val="003B50B1"/>
    <w:rsid w:val="003B5C31"/>
    <w:rsid w:val="003C57C3"/>
    <w:rsid w:val="003C6541"/>
    <w:rsid w:val="003D0EF3"/>
    <w:rsid w:val="003D2533"/>
    <w:rsid w:val="003D2C65"/>
    <w:rsid w:val="003D6025"/>
    <w:rsid w:val="003D6261"/>
    <w:rsid w:val="003E1825"/>
    <w:rsid w:val="003E1DD2"/>
    <w:rsid w:val="003E2F2F"/>
    <w:rsid w:val="003E30D2"/>
    <w:rsid w:val="003E5293"/>
    <w:rsid w:val="003F0828"/>
    <w:rsid w:val="003F16C8"/>
    <w:rsid w:val="003F6232"/>
    <w:rsid w:val="003F6D65"/>
    <w:rsid w:val="003F73EE"/>
    <w:rsid w:val="004003BC"/>
    <w:rsid w:val="00400412"/>
    <w:rsid w:val="004018D6"/>
    <w:rsid w:val="0040285F"/>
    <w:rsid w:val="004035B3"/>
    <w:rsid w:val="004037F9"/>
    <w:rsid w:val="004044E7"/>
    <w:rsid w:val="004127DB"/>
    <w:rsid w:val="00414BA6"/>
    <w:rsid w:val="00416C8F"/>
    <w:rsid w:val="00417BA8"/>
    <w:rsid w:val="00420CFE"/>
    <w:rsid w:val="00420E21"/>
    <w:rsid w:val="0042192D"/>
    <w:rsid w:val="00424BD4"/>
    <w:rsid w:val="00426A3A"/>
    <w:rsid w:val="00427C20"/>
    <w:rsid w:val="00430996"/>
    <w:rsid w:val="00432A34"/>
    <w:rsid w:val="00432E8A"/>
    <w:rsid w:val="00433992"/>
    <w:rsid w:val="004340BC"/>
    <w:rsid w:val="004356C0"/>
    <w:rsid w:val="00437153"/>
    <w:rsid w:val="004372C4"/>
    <w:rsid w:val="00442159"/>
    <w:rsid w:val="00442857"/>
    <w:rsid w:val="00442957"/>
    <w:rsid w:val="004450CD"/>
    <w:rsid w:val="0044661F"/>
    <w:rsid w:val="004503EE"/>
    <w:rsid w:val="00450438"/>
    <w:rsid w:val="004529FD"/>
    <w:rsid w:val="00453236"/>
    <w:rsid w:val="00462505"/>
    <w:rsid w:val="00462A72"/>
    <w:rsid w:val="004663AB"/>
    <w:rsid w:val="00471058"/>
    <w:rsid w:val="0047114D"/>
    <w:rsid w:val="004714D1"/>
    <w:rsid w:val="004747E5"/>
    <w:rsid w:val="00474B49"/>
    <w:rsid w:val="00475909"/>
    <w:rsid w:val="0047710C"/>
    <w:rsid w:val="00477436"/>
    <w:rsid w:val="004818A4"/>
    <w:rsid w:val="00481DC3"/>
    <w:rsid w:val="00481F1C"/>
    <w:rsid w:val="00482D66"/>
    <w:rsid w:val="0048486D"/>
    <w:rsid w:val="0048508B"/>
    <w:rsid w:val="00485251"/>
    <w:rsid w:val="004861E7"/>
    <w:rsid w:val="004864A5"/>
    <w:rsid w:val="00486D94"/>
    <w:rsid w:val="004873FB"/>
    <w:rsid w:val="00490BDB"/>
    <w:rsid w:val="00491089"/>
    <w:rsid w:val="00492B9D"/>
    <w:rsid w:val="00493CD5"/>
    <w:rsid w:val="00495EC6"/>
    <w:rsid w:val="00497153"/>
    <w:rsid w:val="004A28EA"/>
    <w:rsid w:val="004A2BE2"/>
    <w:rsid w:val="004A4058"/>
    <w:rsid w:val="004A4A97"/>
    <w:rsid w:val="004A5128"/>
    <w:rsid w:val="004A6BFB"/>
    <w:rsid w:val="004A6F89"/>
    <w:rsid w:val="004B0BDE"/>
    <w:rsid w:val="004B17FE"/>
    <w:rsid w:val="004B32D6"/>
    <w:rsid w:val="004B4AD9"/>
    <w:rsid w:val="004B4B2F"/>
    <w:rsid w:val="004B7968"/>
    <w:rsid w:val="004B7F41"/>
    <w:rsid w:val="004C048E"/>
    <w:rsid w:val="004C288C"/>
    <w:rsid w:val="004C3B72"/>
    <w:rsid w:val="004C440E"/>
    <w:rsid w:val="004C4F19"/>
    <w:rsid w:val="004C7179"/>
    <w:rsid w:val="004D38DB"/>
    <w:rsid w:val="004D7367"/>
    <w:rsid w:val="004D76C3"/>
    <w:rsid w:val="004E2E0B"/>
    <w:rsid w:val="004F0287"/>
    <w:rsid w:val="004F4078"/>
    <w:rsid w:val="004F4D1A"/>
    <w:rsid w:val="004F4F5B"/>
    <w:rsid w:val="004F5A78"/>
    <w:rsid w:val="004F6378"/>
    <w:rsid w:val="004F6D4B"/>
    <w:rsid w:val="005015F5"/>
    <w:rsid w:val="005040C6"/>
    <w:rsid w:val="0051347F"/>
    <w:rsid w:val="00515B9D"/>
    <w:rsid w:val="00516DAE"/>
    <w:rsid w:val="005202D7"/>
    <w:rsid w:val="0052534D"/>
    <w:rsid w:val="00525DF6"/>
    <w:rsid w:val="00531E68"/>
    <w:rsid w:val="00535C52"/>
    <w:rsid w:val="00535EE7"/>
    <w:rsid w:val="00537066"/>
    <w:rsid w:val="00537218"/>
    <w:rsid w:val="00541A87"/>
    <w:rsid w:val="00545E23"/>
    <w:rsid w:val="00546ED0"/>
    <w:rsid w:val="005507E4"/>
    <w:rsid w:val="00550A55"/>
    <w:rsid w:val="005512DC"/>
    <w:rsid w:val="00551B5C"/>
    <w:rsid w:val="00552EE3"/>
    <w:rsid w:val="00553608"/>
    <w:rsid w:val="00554BC3"/>
    <w:rsid w:val="00555ACC"/>
    <w:rsid w:val="005610B1"/>
    <w:rsid w:val="005616BD"/>
    <w:rsid w:val="00561FBC"/>
    <w:rsid w:val="00566172"/>
    <w:rsid w:val="00570F7C"/>
    <w:rsid w:val="00571347"/>
    <w:rsid w:val="00571F87"/>
    <w:rsid w:val="005737BD"/>
    <w:rsid w:val="00573EB5"/>
    <w:rsid w:val="005742BF"/>
    <w:rsid w:val="00574F17"/>
    <w:rsid w:val="00580089"/>
    <w:rsid w:val="005816EA"/>
    <w:rsid w:val="00585259"/>
    <w:rsid w:val="00585FE3"/>
    <w:rsid w:val="00593B12"/>
    <w:rsid w:val="0059408B"/>
    <w:rsid w:val="005961B3"/>
    <w:rsid w:val="00596A61"/>
    <w:rsid w:val="005A35A8"/>
    <w:rsid w:val="005A48AE"/>
    <w:rsid w:val="005A643E"/>
    <w:rsid w:val="005A7FC6"/>
    <w:rsid w:val="005B1C36"/>
    <w:rsid w:val="005B1CA6"/>
    <w:rsid w:val="005B1E5F"/>
    <w:rsid w:val="005B2271"/>
    <w:rsid w:val="005B22A3"/>
    <w:rsid w:val="005B3783"/>
    <w:rsid w:val="005B46AF"/>
    <w:rsid w:val="005B6098"/>
    <w:rsid w:val="005C1B41"/>
    <w:rsid w:val="005C455F"/>
    <w:rsid w:val="005C49F3"/>
    <w:rsid w:val="005C6BDA"/>
    <w:rsid w:val="005D4CB1"/>
    <w:rsid w:val="005D5CCE"/>
    <w:rsid w:val="005D6233"/>
    <w:rsid w:val="005D6A77"/>
    <w:rsid w:val="005D767B"/>
    <w:rsid w:val="005D7F6A"/>
    <w:rsid w:val="005E6EC6"/>
    <w:rsid w:val="005E7150"/>
    <w:rsid w:val="005F1275"/>
    <w:rsid w:val="005F1915"/>
    <w:rsid w:val="005F7CDE"/>
    <w:rsid w:val="00601BDD"/>
    <w:rsid w:val="0060298F"/>
    <w:rsid w:val="00602AF0"/>
    <w:rsid w:val="006054C5"/>
    <w:rsid w:val="00606369"/>
    <w:rsid w:val="00611990"/>
    <w:rsid w:val="00611D94"/>
    <w:rsid w:val="00611E7E"/>
    <w:rsid w:val="00612032"/>
    <w:rsid w:val="00621259"/>
    <w:rsid w:val="006212D3"/>
    <w:rsid w:val="00624B80"/>
    <w:rsid w:val="00627678"/>
    <w:rsid w:val="00627A49"/>
    <w:rsid w:val="006339D3"/>
    <w:rsid w:val="00633D10"/>
    <w:rsid w:val="00633D11"/>
    <w:rsid w:val="00634976"/>
    <w:rsid w:val="006351BB"/>
    <w:rsid w:val="00640364"/>
    <w:rsid w:val="00640D77"/>
    <w:rsid w:val="00644BB6"/>
    <w:rsid w:val="00645F5F"/>
    <w:rsid w:val="006512A2"/>
    <w:rsid w:val="006531EC"/>
    <w:rsid w:val="00654AD0"/>
    <w:rsid w:val="00655882"/>
    <w:rsid w:val="006563A1"/>
    <w:rsid w:val="0065657B"/>
    <w:rsid w:val="00656AAA"/>
    <w:rsid w:val="00663733"/>
    <w:rsid w:val="006655DD"/>
    <w:rsid w:val="00666377"/>
    <w:rsid w:val="00671DDC"/>
    <w:rsid w:val="00675320"/>
    <w:rsid w:val="0067674B"/>
    <w:rsid w:val="0067740F"/>
    <w:rsid w:val="00680D4F"/>
    <w:rsid w:val="00685C14"/>
    <w:rsid w:val="006900EF"/>
    <w:rsid w:val="006906BB"/>
    <w:rsid w:val="00690ECB"/>
    <w:rsid w:val="00693274"/>
    <w:rsid w:val="006933C8"/>
    <w:rsid w:val="006955F5"/>
    <w:rsid w:val="006972BB"/>
    <w:rsid w:val="006978F4"/>
    <w:rsid w:val="006A0711"/>
    <w:rsid w:val="006A0D5A"/>
    <w:rsid w:val="006A17FA"/>
    <w:rsid w:val="006A2956"/>
    <w:rsid w:val="006A4112"/>
    <w:rsid w:val="006A746D"/>
    <w:rsid w:val="006B1652"/>
    <w:rsid w:val="006C11AD"/>
    <w:rsid w:val="006C15BB"/>
    <w:rsid w:val="006C2A02"/>
    <w:rsid w:val="006C533E"/>
    <w:rsid w:val="006C68C6"/>
    <w:rsid w:val="006C77FD"/>
    <w:rsid w:val="006D3565"/>
    <w:rsid w:val="006D5CEC"/>
    <w:rsid w:val="006D7375"/>
    <w:rsid w:val="006D77C5"/>
    <w:rsid w:val="006D7C0A"/>
    <w:rsid w:val="006E0372"/>
    <w:rsid w:val="006E2408"/>
    <w:rsid w:val="006E5A97"/>
    <w:rsid w:val="006E6900"/>
    <w:rsid w:val="006F3B4B"/>
    <w:rsid w:val="006F43D8"/>
    <w:rsid w:val="006F4843"/>
    <w:rsid w:val="006F7B81"/>
    <w:rsid w:val="007004C4"/>
    <w:rsid w:val="00700ADA"/>
    <w:rsid w:val="00705332"/>
    <w:rsid w:val="007067FB"/>
    <w:rsid w:val="00707476"/>
    <w:rsid w:val="007164A8"/>
    <w:rsid w:val="0072062A"/>
    <w:rsid w:val="00724BB8"/>
    <w:rsid w:val="00727163"/>
    <w:rsid w:val="00730110"/>
    <w:rsid w:val="007315E3"/>
    <w:rsid w:val="00735135"/>
    <w:rsid w:val="007365D7"/>
    <w:rsid w:val="007403F9"/>
    <w:rsid w:val="00740452"/>
    <w:rsid w:val="00744EF3"/>
    <w:rsid w:val="00745BA5"/>
    <w:rsid w:val="00746039"/>
    <w:rsid w:val="00746726"/>
    <w:rsid w:val="007537F9"/>
    <w:rsid w:val="00754667"/>
    <w:rsid w:val="00757BC8"/>
    <w:rsid w:val="00763EDC"/>
    <w:rsid w:val="007643CD"/>
    <w:rsid w:val="00766383"/>
    <w:rsid w:val="007677B7"/>
    <w:rsid w:val="0076798D"/>
    <w:rsid w:val="0077020B"/>
    <w:rsid w:val="0077179A"/>
    <w:rsid w:val="00773441"/>
    <w:rsid w:val="0077529B"/>
    <w:rsid w:val="00775F86"/>
    <w:rsid w:val="00776D0D"/>
    <w:rsid w:val="00776E34"/>
    <w:rsid w:val="00780EAE"/>
    <w:rsid w:val="00781BAB"/>
    <w:rsid w:val="00781F3E"/>
    <w:rsid w:val="00782680"/>
    <w:rsid w:val="00783422"/>
    <w:rsid w:val="00783D18"/>
    <w:rsid w:val="00784364"/>
    <w:rsid w:val="00786E3F"/>
    <w:rsid w:val="00787D4E"/>
    <w:rsid w:val="00790556"/>
    <w:rsid w:val="00791AD5"/>
    <w:rsid w:val="007920BA"/>
    <w:rsid w:val="00793075"/>
    <w:rsid w:val="00793405"/>
    <w:rsid w:val="007968FF"/>
    <w:rsid w:val="00797840"/>
    <w:rsid w:val="00797F9E"/>
    <w:rsid w:val="007A05CD"/>
    <w:rsid w:val="007A38C1"/>
    <w:rsid w:val="007B24ED"/>
    <w:rsid w:val="007B2833"/>
    <w:rsid w:val="007B31EF"/>
    <w:rsid w:val="007B4598"/>
    <w:rsid w:val="007B5B4B"/>
    <w:rsid w:val="007B7216"/>
    <w:rsid w:val="007C297F"/>
    <w:rsid w:val="007C29AF"/>
    <w:rsid w:val="007C401F"/>
    <w:rsid w:val="007C5CB0"/>
    <w:rsid w:val="007C72E7"/>
    <w:rsid w:val="007C7A96"/>
    <w:rsid w:val="007C7FD6"/>
    <w:rsid w:val="007D2716"/>
    <w:rsid w:val="007D4A1D"/>
    <w:rsid w:val="007D737D"/>
    <w:rsid w:val="007D7976"/>
    <w:rsid w:val="007E0A61"/>
    <w:rsid w:val="007E1DAE"/>
    <w:rsid w:val="007E2B7D"/>
    <w:rsid w:val="007E35A0"/>
    <w:rsid w:val="007E4696"/>
    <w:rsid w:val="007E4E5B"/>
    <w:rsid w:val="007E5EC7"/>
    <w:rsid w:val="007E7913"/>
    <w:rsid w:val="007F098B"/>
    <w:rsid w:val="007F25AF"/>
    <w:rsid w:val="007F25C1"/>
    <w:rsid w:val="007F772F"/>
    <w:rsid w:val="00811135"/>
    <w:rsid w:val="00813A4B"/>
    <w:rsid w:val="008143C8"/>
    <w:rsid w:val="008156AC"/>
    <w:rsid w:val="008160F8"/>
    <w:rsid w:val="00816CD6"/>
    <w:rsid w:val="0081729F"/>
    <w:rsid w:val="00823D42"/>
    <w:rsid w:val="00825C90"/>
    <w:rsid w:val="0083050E"/>
    <w:rsid w:val="0083162F"/>
    <w:rsid w:val="008368D5"/>
    <w:rsid w:val="00840318"/>
    <w:rsid w:val="00842D08"/>
    <w:rsid w:val="00842DE8"/>
    <w:rsid w:val="008438BD"/>
    <w:rsid w:val="00844AF5"/>
    <w:rsid w:val="008456BC"/>
    <w:rsid w:val="00846B40"/>
    <w:rsid w:val="00850BB4"/>
    <w:rsid w:val="008513FF"/>
    <w:rsid w:val="008518DD"/>
    <w:rsid w:val="00852C38"/>
    <w:rsid w:val="008562AE"/>
    <w:rsid w:val="00857606"/>
    <w:rsid w:val="0086471C"/>
    <w:rsid w:val="00864B29"/>
    <w:rsid w:val="00867047"/>
    <w:rsid w:val="008721F0"/>
    <w:rsid w:val="00873AAC"/>
    <w:rsid w:val="00873BA2"/>
    <w:rsid w:val="00874FC4"/>
    <w:rsid w:val="008804B9"/>
    <w:rsid w:val="0088136F"/>
    <w:rsid w:val="008831C7"/>
    <w:rsid w:val="00884574"/>
    <w:rsid w:val="008851FE"/>
    <w:rsid w:val="00887910"/>
    <w:rsid w:val="0089496F"/>
    <w:rsid w:val="00895522"/>
    <w:rsid w:val="00897DA2"/>
    <w:rsid w:val="008A14A6"/>
    <w:rsid w:val="008A557C"/>
    <w:rsid w:val="008A78F0"/>
    <w:rsid w:val="008B1574"/>
    <w:rsid w:val="008B3CDF"/>
    <w:rsid w:val="008B52F2"/>
    <w:rsid w:val="008C3567"/>
    <w:rsid w:val="008C55A6"/>
    <w:rsid w:val="008C68B4"/>
    <w:rsid w:val="008C78E9"/>
    <w:rsid w:val="008D26B4"/>
    <w:rsid w:val="008D7BD9"/>
    <w:rsid w:val="008D7EFF"/>
    <w:rsid w:val="008E00A7"/>
    <w:rsid w:val="008E00D5"/>
    <w:rsid w:val="008E05D5"/>
    <w:rsid w:val="008E2BE6"/>
    <w:rsid w:val="008E37F9"/>
    <w:rsid w:val="008E669E"/>
    <w:rsid w:val="008E6C3A"/>
    <w:rsid w:val="008E77B3"/>
    <w:rsid w:val="008E77C9"/>
    <w:rsid w:val="008E7DBC"/>
    <w:rsid w:val="008F0FDF"/>
    <w:rsid w:val="008F6A4C"/>
    <w:rsid w:val="008F7643"/>
    <w:rsid w:val="00900B10"/>
    <w:rsid w:val="00901E0C"/>
    <w:rsid w:val="009036E8"/>
    <w:rsid w:val="0090558F"/>
    <w:rsid w:val="009073B2"/>
    <w:rsid w:val="009118A4"/>
    <w:rsid w:val="00911EA3"/>
    <w:rsid w:val="0091215D"/>
    <w:rsid w:val="00914CAA"/>
    <w:rsid w:val="00915985"/>
    <w:rsid w:val="0091671A"/>
    <w:rsid w:val="00922F72"/>
    <w:rsid w:val="00926C12"/>
    <w:rsid w:val="00926D91"/>
    <w:rsid w:val="00927B3E"/>
    <w:rsid w:val="00931C9E"/>
    <w:rsid w:val="009321AA"/>
    <w:rsid w:val="00932350"/>
    <w:rsid w:val="00932C6C"/>
    <w:rsid w:val="00935E2C"/>
    <w:rsid w:val="00937985"/>
    <w:rsid w:val="00940382"/>
    <w:rsid w:val="00941E19"/>
    <w:rsid w:val="00942D4F"/>
    <w:rsid w:val="00944102"/>
    <w:rsid w:val="00946CDA"/>
    <w:rsid w:val="00947C16"/>
    <w:rsid w:val="00947C27"/>
    <w:rsid w:val="00947C7E"/>
    <w:rsid w:val="00952424"/>
    <w:rsid w:val="00952BD8"/>
    <w:rsid w:val="00954028"/>
    <w:rsid w:val="009542B2"/>
    <w:rsid w:val="009549DA"/>
    <w:rsid w:val="0095539E"/>
    <w:rsid w:val="009569D9"/>
    <w:rsid w:val="00961204"/>
    <w:rsid w:val="009618A4"/>
    <w:rsid w:val="00961E13"/>
    <w:rsid w:val="00962BE2"/>
    <w:rsid w:val="00964D7A"/>
    <w:rsid w:val="00965774"/>
    <w:rsid w:val="009678AF"/>
    <w:rsid w:val="00970A5D"/>
    <w:rsid w:val="00980F4B"/>
    <w:rsid w:val="0098140F"/>
    <w:rsid w:val="00982181"/>
    <w:rsid w:val="009849A9"/>
    <w:rsid w:val="009907FC"/>
    <w:rsid w:val="009912D3"/>
    <w:rsid w:val="0099197D"/>
    <w:rsid w:val="0099219C"/>
    <w:rsid w:val="00994CA7"/>
    <w:rsid w:val="0099612D"/>
    <w:rsid w:val="009975FC"/>
    <w:rsid w:val="00997B6C"/>
    <w:rsid w:val="009A17F4"/>
    <w:rsid w:val="009A283B"/>
    <w:rsid w:val="009A2F00"/>
    <w:rsid w:val="009A4396"/>
    <w:rsid w:val="009A4E12"/>
    <w:rsid w:val="009A545D"/>
    <w:rsid w:val="009A551B"/>
    <w:rsid w:val="009A5B89"/>
    <w:rsid w:val="009A5F1D"/>
    <w:rsid w:val="009A644C"/>
    <w:rsid w:val="009A6945"/>
    <w:rsid w:val="009A7E23"/>
    <w:rsid w:val="009B1E44"/>
    <w:rsid w:val="009B5E9B"/>
    <w:rsid w:val="009B60AB"/>
    <w:rsid w:val="009C0536"/>
    <w:rsid w:val="009C156D"/>
    <w:rsid w:val="009C3548"/>
    <w:rsid w:val="009C4F7C"/>
    <w:rsid w:val="009C55FA"/>
    <w:rsid w:val="009C63C6"/>
    <w:rsid w:val="009D1076"/>
    <w:rsid w:val="009D2A1D"/>
    <w:rsid w:val="009D40CA"/>
    <w:rsid w:val="009D4C10"/>
    <w:rsid w:val="009D69FD"/>
    <w:rsid w:val="009E00D3"/>
    <w:rsid w:val="009E6190"/>
    <w:rsid w:val="009E6DE1"/>
    <w:rsid w:val="009E7B2E"/>
    <w:rsid w:val="009F05D4"/>
    <w:rsid w:val="009F0EB5"/>
    <w:rsid w:val="009F3D33"/>
    <w:rsid w:val="009F4B1A"/>
    <w:rsid w:val="009F5A53"/>
    <w:rsid w:val="00A00227"/>
    <w:rsid w:val="00A00520"/>
    <w:rsid w:val="00A0106D"/>
    <w:rsid w:val="00A01104"/>
    <w:rsid w:val="00A01C4A"/>
    <w:rsid w:val="00A02511"/>
    <w:rsid w:val="00A14573"/>
    <w:rsid w:val="00A146BA"/>
    <w:rsid w:val="00A15318"/>
    <w:rsid w:val="00A1626A"/>
    <w:rsid w:val="00A202ED"/>
    <w:rsid w:val="00A207EC"/>
    <w:rsid w:val="00A227A7"/>
    <w:rsid w:val="00A24F20"/>
    <w:rsid w:val="00A26971"/>
    <w:rsid w:val="00A30627"/>
    <w:rsid w:val="00A31A61"/>
    <w:rsid w:val="00A31E8E"/>
    <w:rsid w:val="00A35A0D"/>
    <w:rsid w:val="00A35CF6"/>
    <w:rsid w:val="00A37387"/>
    <w:rsid w:val="00A417E1"/>
    <w:rsid w:val="00A4398C"/>
    <w:rsid w:val="00A441B5"/>
    <w:rsid w:val="00A442F1"/>
    <w:rsid w:val="00A44D12"/>
    <w:rsid w:val="00A516A9"/>
    <w:rsid w:val="00A529D7"/>
    <w:rsid w:val="00A54801"/>
    <w:rsid w:val="00A55817"/>
    <w:rsid w:val="00A564F3"/>
    <w:rsid w:val="00A56652"/>
    <w:rsid w:val="00A57FE8"/>
    <w:rsid w:val="00A639DA"/>
    <w:rsid w:val="00A6484E"/>
    <w:rsid w:val="00A64AA1"/>
    <w:rsid w:val="00A6551F"/>
    <w:rsid w:val="00A66A86"/>
    <w:rsid w:val="00A732C6"/>
    <w:rsid w:val="00A749F1"/>
    <w:rsid w:val="00A76B8E"/>
    <w:rsid w:val="00A76F50"/>
    <w:rsid w:val="00A813BB"/>
    <w:rsid w:val="00A82823"/>
    <w:rsid w:val="00A8598D"/>
    <w:rsid w:val="00A86575"/>
    <w:rsid w:val="00A8665B"/>
    <w:rsid w:val="00A90F2D"/>
    <w:rsid w:val="00A92CAD"/>
    <w:rsid w:val="00A93EF8"/>
    <w:rsid w:val="00A94487"/>
    <w:rsid w:val="00A956D5"/>
    <w:rsid w:val="00A95E86"/>
    <w:rsid w:val="00AA3A5D"/>
    <w:rsid w:val="00AA525A"/>
    <w:rsid w:val="00AA54FC"/>
    <w:rsid w:val="00AA6E97"/>
    <w:rsid w:val="00AA78AE"/>
    <w:rsid w:val="00AA7C00"/>
    <w:rsid w:val="00AB31F7"/>
    <w:rsid w:val="00AB3B40"/>
    <w:rsid w:val="00AB3E58"/>
    <w:rsid w:val="00AC1FAC"/>
    <w:rsid w:val="00AC2A73"/>
    <w:rsid w:val="00AC3238"/>
    <w:rsid w:val="00AC382F"/>
    <w:rsid w:val="00AC51D4"/>
    <w:rsid w:val="00AC548A"/>
    <w:rsid w:val="00AC5501"/>
    <w:rsid w:val="00AC6854"/>
    <w:rsid w:val="00AC7FD5"/>
    <w:rsid w:val="00AD05D9"/>
    <w:rsid w:val="00AD7213"/>
    <w:rsid w:val="00AE1AB7"/>
    <w:rsid w:val="00AE1BBE"/>
    <w:rsid w:val="00AE2869"/>
    <w:rsid w:val="00AE64EE"/>
    <w:rsid w:val="00AE7A39"/>
    <w:rsid w:val="00AF15FC"/>
    <w:rsid w:val="00AF3562"/>
    <w:rsid w:val="00AF4033"/>
    <w:rsid w:val="00AF43E3"/>
    <w:rsid w:val="00AF464F"/>
    <w:rsid w:val="00AF4D38"/>
    <w:rsid w:val="00AF65F5"/>
    <w:rsid w:val="00AF6743"/>
    <w:rsid w:val="00AF6B16"/>
    <w:rsid w:val="00AF729C"/>
    <w:rsid w:val="00B00CCD"/>
    <w:rsid w:val="00B05ED6"/>
    <w:rsid w:val="00B1004F"/>
    <w:rsid w:val="00B10200"/>
    <w:rsid w:val="00B13AE8"/>
    <w:rsid w:val="00B158B1"/>
    <w:rsid w:val="00B20CB9"/>
    <w:rsid w:val="00B21166"/>
    <w:rsid w:val="00B2240F"/>
    <w:rsid w:val="00B224C6"/>
    <w:rsid w:val="00B24135"/>
    <w:rsid w:val="00B25019"/>
    <w:rsid w:val="00B26B07"/>
    <w:rsid w:val="00B27189"/>
    <w:rsid w:val="00B31555"/>
    <w:rsid w:val="00B31624"/>
    <w:rsid w:val="00B32A2E"/>
    <w:rsid w:val="00B32C16"/>
    <w:rsid w:val="00B33D5B"/>
    <w:rsid w:val="00B3403E"/>
    <w:rsid w:val="00B377FD"/>
    <w:rsid w:val="00B40C05"/>
    <w:rsid w:val="00B41CDE"/>
    <w:rsid w:val="00B41F77"/>
    <w:rsid w:val="00B4364A"/>
    <w:rsid w:val="00B461B7"/>
    <w:rsid w:val="00B52A39"/>
    <w:rsid w:val="00B5308C"/>
    <w:rsid w:val="00B53303"/>
    <w:rsid w:val="00B55385"/>
    <w:rsid w:val="00B558CB"/>
    <w:rsid w:val="00B61A82"/>
    <w:rsid w:val="00B61DA7"/>
    <w:rsid w:val="00B61F52"/>
    <w:rsid w:val="00B631C2"/>
    <w:rsid w:val="00B65F3E"/>
    <w:rsid w:val="00B67256"/>
    <w:rsid w:val="00B7009D"/>
    <w:rsid w:val="00B73558"/>
    <w:rsid w:val="00B73BD1"/>
    <w:rsid w:val="00B73DE4"/>
    <w:rsid w:val="00B74AAE"/>
    <w:rsid w:val="00B76649"/>
    <w:rsid w:val="00B76C1F"/>
    <w:rsid w:val="00B76E19"/>
    <w:rsid w:val="00B82BF8"/>
    <w:rsid w:val="00B83788"/>
    <w:rsid w:val="00B900FC"/>
    <w:rsid w:val="00B9242B"/>
    <w:rsid w:val="00B94565"/>
    <w:rsid w:val="00B965F7"/>
    <w:rsid w:val="00BA2E59"/>
    <w:rsid w:val="00BA3399"/>
    <w:rsid w:val="00BA4452"/>
    <w:rsid w:val="00BA6C14"/>
    <w:rsid w:val="00BB03BF"/>
    <w:rsid w:val="00BB0982"/>
    <w:rsid w:val="00BB21EA"/>
    <w:rsid w:val="00BB43FB"/>
    <w:rsid w:val="00BB6C72"/>
    <w:rsid w:val="00BC11CF"/>
    <w:rsid w:val="00BC1986"/>
    <w:rsid w:val="00BC40A1"/>
    <w:rsid w:val="00BD133D"/>
    <w:rsid w:val="00BD2E86"/>
    <w:rsid w:val="00BD45A7"/>
    <w:rsid w:val="00BD566D"/>
    <w:rsid w:val="00BD68F9"/>
    <w:rsid w:val="00BE0BF9"/>
    <w:rsid w:val="00BE2EA3"/>
    <w:rsid w:val="00BE5C55"/>
    <w:rsid w:val="00BE70BB"/>
    <w:rsid w:val="00BE77EE"/>
    <w:rsid w:val="00BE7EC9"/>
    <w:rsid w:val="00BF2F9D"/>
    <w:rsid w:val="00BF635F"/>
    <w:rsid w:val="00C023E1"/>
    <w:rsid w:val="00C03BF5"/>
    <w:rsid w:val="00C03D7C"/>
    <w:rsid w:val="00C0433D"/>
    <w:rsid w:val="00C05049"/>
    <w:rsid w:val="00C06862"/>
    <w:rsid w:val="00C07C34"/>
    <w:rsid w:val="00C11E28"/>
    <w:rsid w:val="00C13D9C"/>
    <w:rsid w:val="00C15057"/>
    <w:rsid w:val="00C15A4D"/>
    <w:rsid w:val="00C2145F"/>
    <w:rsid w:val="00C24202"/>
    <w:rsid w:val="00C25946"/>
    <w:rsid w:val="00C30B74"/>
    <w:rsid w:val="00C3243B"/>
    <w:rsid w:val="00C326BB"/>
    <w:rsid w:val="00C33529"/>
    <w:rsid w:val="00C337B6"/>
    <w:rsid w:val="00C37727"/>
    <w:rsid w:val="00C37983"/>
    <w:rsid w:val="00C37B55"/>
    <w:rsid w:val="00C42BC3"/>
    <w:rsid w:val="00C44548"/>
    <w:rsid w:val="00C456F6"/>
    <w:rsid w:val="00C45AB8"/>
    <w:rsid w:val="00C466A7"/>
    <w:rsid w:val="00C47891"/>
    <w:rsid w:val="00C50FD6"/>
    <w:rsid w:val="00C525DA"/>
    <w:rsid w:val="00C53C40"/>
    <w:rsid w:val="00C55079"/>
    <w:rsid w:val="00C6007C"/>
    <w:rsid w:val="00C62E89"/>
    <w:rsid w:val="00C63D37"/>
    <w:rsid w:val="00C66E3B"/>
    <w:rsid w:val="00C702CA"/>
    <w:rsid w:val="00C70760"/>
    <w:rsid w:val="00C70949"/>
    <w:rsid w:val="00C70BBE"/>
    <w:rsid w:val="00C71F85"/>
    <w:rsid w:val="00C721C9"/>
    <w:rsid w:val="00C7774F"/>
    <w:rsid w:val="00C81D92"/>
    <w:rsid w:val="00C82E24"/>
    <w:rsid w:val="00C84B5B"/>
    <w:rsid w:val="00C86EF9"/>
    <w:rsid w:val="00C875D3"/>
    <w:rsid w:val="00C9050F"/>
    <w:rsid w:val="00C91102"/>
    <w:rsid w:val="00C92C4F"/>
    <w:rsid w:val="00C938AE"/>
    <w:rsid w:val="00C956D7"/>
    <w:rsid w:val="00C9608C"/>
    <w:rsid w:val="00C97B06"/>
    <w:rsid w:val="00CA04B8"/>
    <w:rsid w:val="00CA0EE5"/>
    <w:rsid w:val="00CA1792"/>
    <w:rsid w:val="00CA29AF"/>
    <w:rsid w:val="00CA3A19"/>
    <w:rsid w:val="00CA7A96"/>
    <w:rsid w:val="00CB0528"/>
    <w:rsid w:val="00CB2AC7"/>
    <w:rsid w:val="00CB565B"/>
    <w:rsid w:val="00CC1A3D"/>
    <w:rsid w:val="00CC2977"/>
    <w:rsid w:val="00CC2B4D"/>
    <w:rsid w:val="00CC2E61"/>
    <w:rsid w:val="00CC639D"/>
    <w:rsid w:val="00CC66AF"/>
    <w:rsid w:val="00CD2DC9"/>
    <w:rsid w:val="00CD3760"/>
    <w:rsid w:val="00CD3EC2"/>
    <w:rsid w:val="00CD6BC8"/>
    <w:rsid w:val="00CD731A"/>
    <w:rsid w:val="00CD7BCE"/>
    <w:rsid w:val="00CE15ED"/>
    <w:rsid w:val="00CE160A"/>
    <w:rsid w:val="00CE1F80"/>
    <w:rsid w:val="00CE23AE"/>
    <w:rsid w:val="00CE4C45"/>
    <w:rsid w:val="00CE5897"/>
    <w:rsid w:val="00CE5941"/>
    <w:rsid w:val="00CE69ED"/>
    <w:rsid w:val="00CE6C34"/>
    <w:rsid w:val="00CF02AD"/>
    <w:rsid w:val="00CF09AE"/>
    <w:rsid w:val="00CF3890"/>
    <w:rsid w:val="00CF5C53"/>
    <w:rsid w:val="00CF6541"/>
    <w:rsid w:val="00CF7E2B"/>
    <w:rsid w:val="00D00C6B"/>
    <w:rsid w:val="00D025C7"/>
    <w:rsid w:val="00D02FD7"/>
    <w:rsid w:val="00D03E28"/>
    <w:rsid w:val="00D05008"/>
    <w:rsid w:val="00D068A9"/>
    <w:rsid w:val="00D06AF0"/>
    <w:rsid w:val="00D0767C"/>
    <w:rsid w:val="00D123A1"/>
    <w:rsid w:val="00D128CD"/>
    <w:rsid w:val="00D134E7"/>
    <w:rsid w:val="00D137BC"/>
    <w:rsid w:val="00D1540A"/>
    <w:rsid w:val="00D15B4E"/>
    <w:rsid w:val="00D164B4"/>
    <w:rsid w:val="00D17BB7"/>
    <w:rsid w:val="00D21C68"/>
    <w:rsid w:val="00D2466A"/>
    <w:rsid w:val="00D2499C"/>
    <w:rsid w:val="00D2670C"/>
    <w:rsid w:val="00D274AA"/>
    <w:rsid w:val="00D319B6"/>
    <w:rsid w:val="00D33252"/>
    <w:rsid w:val="00D34523"/>
    <w:rsid w:val="00D360A5"/>
    <w:rsid w:val="00D36C46"/>
    <w:rsid w:val="00D4075C"/>
    <w:rsid w:val="00D43E66"/>
    <w:rsid w:val="00D44A8B"/>
    <w:rsid w:val="00D44F04"/>
    <w:rsid w:val="00D4704C"/>
    <w:rsid w:val="00D50AD9"/>
    <w:rsid w:val="00D51BF1"/>
    <w:rsid w:val="00D525A0"/>
    <w:rsid w:val="00D52E4A"/>
    <w:rsid w:val="00D5366E"/>
    <w:rsid w:val="00D56F79"/>
    <w:rsid w:val="00D57E1E"/>
    <w:rsid w:val="00D602F2"/>
    <w:rsid w:val="00D6105B"/>
    <w:rsid w:val="00D61124"/>
    <w:rsid w:val="00D621A5"/>
    <w:rsid w:val="00D65270"/>
    <w:rsid w:val="00D7001E"/>
    <w:rsid w:val="00D726C5"/>
    <w:rsid w:val="00D73AA2"/>
    <w:rsid w:val="00D74311"/>
    <w:rsid w:val="00D76306"/>
    <w:rsid w:val="00D770C1"/>
    <w:rsid w:val="00D81B3D"/>
    <w:rsid w:val="00D8253F"/>
    <w:rsid w:val="00D852BD"/>
    <w:rsid w:val="00D85DD3"/>
    <w:rsid w:val="00D907FE"/>
    <w:rsid w:val="00D9488A"/>
    <w:rsid w:val="00D963F6"/>
    <w:rsid w:val="00D96593"/>
    <w:rsid w:val="00D972B1"/>
    <w:rsid w:val="00DA1D35"/>
    <w:rsid w:val="00DA30F0"/>
    <w:rsid w:val="00DA4603"/>
    <w:rsid w:val="00DA5C71"/>
    <w:rsid w:val="00DA5DD5"/>
    <w:rsid w:val="00DA6101"/>
    <w:rsid w:val="00DB24E9"/>
    <w:rsid w:val="00DB2E97"/>
    <w:rsid w:val="00DB4683"/>
    <w:rsid w:val="00DB47A8"/>
    <w:rsid w:val="00DB4CCC"/>
    <w:rsid w:val="00DB63BB"/>
    <w:rsid w:val="00DC0F89"/>
    <w:rsid w:val="00DC24BD"/>
    <w:rsid w:val="00DC3731"/>
    <w:rsid w:val="00DC3F3C"/>
    <w:rsid w:val="00DC73D3"/>
    <w:rsid w:val="00DD0293"/>
    <w:rsid w:val="00DD0901"/>
    <w:rsid w:val="00DD115C"/>
    <w:rsid w:val="00DD2989"/>
    <w:rsid w:val="00DD3271"/>
    <w:rsid w:val="00DD5F72"/>
    <w:rsid w:val="00DD6EB0"/>
    <w:rsid w:val="00DE07BD"/>
    <w:rsid w:val="00DE123F"/>
    <w:rsid w:val="00DE1EDB"/>
    <w:rsid w:val="00DE2AA6"/>
    <w:rsid w:val="00DE2D39"/>
    <w:rsid w:val="00DE375C"/>
    <w:rsid w:val="00DE3CFE"/>
    <w:rsid w:val="00DE46A9"/>
    <w:rsid w:val="00DE4FE1"/>
    <w:rsid w:val="00DE75DE"/>
    <w:rsid w:val="00DE7C95"/>
    <w:rsid w:val="00DF4FF1"/>
    <w:rsid w:val="00DF5185"/>
    <w:rsid w:val="00DF52FE"/>
    <w:rsid w:val="00E0049F"/>
    <w:rsid w:val="00E0136B"/>
    <w:rsid w:val="00E055A4"/>
    <w:rsid w:val="00E05A46"/>
    <w:rsid w:val="00E146AC"/>
    <w:rsid w:val="00E14FAF"/>
    <w:rsid w:val="00E15701"/>
    <w:rsid w:val="00E1796E"/>
    <w:rsid w:val="00E21391"/>
    <w:rsid w:val="00E22431"/>
    <w:rsid w:val="00E23A18"/>
    <w:rsid w:val="00E2444C"/>
    <w:rsid w:val="00E27540"/>
    <w:rsid w:val="00E27EE9"/>
    <w:rsid w:val="00E335C6"/>
    <w:rsid w:val="00E377BF"/>
    <w:rsid w:val="00E40B17"/>
    <w:rsid w:val="00E41443"/>
    <w:rsid w:val="00E41B62"/>
    <w:rsid w:val="00E4270C"/>
    <w:rsid w:val="00E42838"/>
    <w:rsid w:val="00E43FD5"/>
    <w:rsid w:val="00E45B10"/>
    <w:rsid w:val="00E46321"/>
    <w:rsid w:val="00E52086"/>
    <w:rsid w:val="00E57682"/>
    <w:rsid w:val="00E60DF7"/>
    <w:rsid w:val="00E62E7A"/>
    <w:rsid w:val="00E65154"/>
    <w:rsid w:val="00E65D4B"/>
    <w:rsid w:val="00E7089B"/>
    <w:rsid w:val="00E712C5"/>
    <w:rsid w:val="00E71693"/>
    <w:rsid w:val="00E7212B"/>
    <w:rsid w:val="00E72133"/>
    <w:rsid w:val="00E758EF"/>
    <w:rsid w:val="00E765BC"/>
    <w:rsid w:val="00E81EEA"/>
    <w:rsid w:val="00E8424E"/>
    <w:rsid w:val="00E84358"/>
    <w:rsid w:val="00E84973"/>
    <w:rsid w:val="00E84F9C"/>
    <w:rsid w:val="00E869C5"/>
    <w:rsid w:val="00E86F4A"/>
    <w:rsid w:val="00E87026"/>
    <w:rsid w:val="00E93660"/>
    <w:rsid w:val="00E93934"/>
    <w:rsid w:val="00E946EA"/>
    <w:rsid w:val="00E96BA9"/>
    <w:rsid w:val="00EA1635"/>
    <w:rsid w:val="00EA2FEB"/>
    <w:rsid w:val="00EA4F57"/>
    <w:rsid w:val="00EA5534"/>
    <w:rsid w:val="00EA5DF2"/>
    <w:rsid w:val="00EB02A2"/>
    <w:rsid w:val="00EB0D7C"/>
    <w:rsid w:val="00EB2003"/>
    <w:rsid w:val="00EB5601"/>
    <w:rsid w:val="00EB67F4"/>
    <w:rsid w:val="00EC015F"/>
    <w:rsid w:val="00EC03D4"/>
    <w:rsid w:val="00EC16DE"/>
    <w:rsid w:val="00EC1DAC"/>
    <w:rsid w:val="00EC1F9B"/>
    <w:rsid w:val="00EC4B78"/>
    <w:rsid w:val="00EC66CE"/>
    <w:rsid w:val="00ED00E8"/>
    <w:rsid w:val="00ED08CA"/>
    <w:rsid w:val="00ED106E"/>
    <w:rsid w:val="00ED673D"/>
    <w:rsid w:val="00EE007A"/>
    <w:rsid w:val="00EE0C64"/>
    <w:rsid w:val="00EE2BDB"/>
    <w:rsid w:val="00EE36F1"/>
    <w:rsid w:val="00EE421E"/>
    <w:rsid w:val="00EE437A"/>
    <w:rsid w:val="00EE470E"/>
    <w:rsid w:val="00EE49F1"/>
    <w:rsid w:val="00EE5659"/>
    <w:rsid w:val="00EF07B3"/>
    <w:rsid w:val="00EF0D54"/>
    <w:rsid w:val="00EF1697"/>
    <w:rsid w:val="00EF2292"/>
    <w:rsid w:val="00EF4603"/>
    <w:rsid w:val="00EF4FA9"/>
    <w:rsid w:val="00EF6EA2"/>
    <w:rsid w:val="00F01083"/>
    <w:rsid w:val="00F011AD"/>
    <w:rsid w:val="00F035B9"/>
    <w:rsid w:val="00F105F0"/>
    <w:rsid w:val="00F11CB8"/>
    <w:rsid w:val="00F11ECB"/>
    <w:rsid w:val="00F127D3"/>
    <w:rsid w:val="00F163B9"/>
    <w:rsid w:val="00F17D51"/>
    <w:rsid w:val="00F207BD"/>
    <w:rsid w:val="00F23685"/>
    <w:rsid w:val="00F26B10"/>
    <w:rsid w:val="00F304F3"/>
    <w:rsid w:val="00F30769"/>
    <w:rsid w:val="00F307DA"/>
    <w:rsid w:val="00F329C8"/>
    <w:rsid w:val="00F3310D"/>
    <w:rsid w:val="00F36373"/>
    <w:rsid w:val="00F41808"/>
    <w:rsid w:val="00F4262D"/>
    <w:rsid w:val="00F44C9E"/>
    <w:rsid w:val="00F45421"/>
    <w:rsid w:val="00F4557A"/>
    <w:rsid w:val="00F4643A"/>
    <w:rsid w:val="00F50DD6"/>
    <w:rsid w:val="00F5175B"/>
    <w:rsid w:val="00F51BF7"/>
    <w:rsid w:val="00F54B8A"/>
    <w:rsid w:val="00F54F4C"/>
    <w:rsid w:val="00F56A12"/>
    <w:rsid w:val="00F57911"/>
    <w:rsid w:val="00F615A9"/>
    <w:rsid w:val="00F62627"/>
    <w:rsid w:val="00F63A8E"/>
    <w:rsid w:val="00F65B83"/>
    <w:rsid w:val="00F67FB7"/>
    <w:rsid w:val="00F707C7"/>
    <w:rsid w:val="00F7084B"/>
    <w:rsid w:val="00F72858"/>
    <w:rsid w:val="00F73BF4"/>
    <w:rsid w:val="00F7417B"/>
    <w:rsid w:val="00F751BC"/>
    <w:rsid w:val="00F77EFF"/>
    <w:rsid w:val="00F77FD9"/>
    <w:rsid w:val="00F802B2"/>
    <w:rsid w:val="00F8114A"/>
    <w:rsid w:val="00F8360C"/>
    <w:rsid w:val="00F83F07"/>
    <w:rsid w:val="00F84272"/>
    <w:rsid w:val="00F87098"/>
    <w:rsid w:val="00F90667"/>
    <w:rsid w:val="00F911A8"/>
    <w:rsid w:val="00F91445"/>
    <w:rsid w:val="00FA0699"/>
    <w:rsid w:val="00FA4D1A"/>
    <w:rsid w:val="00FA55EF"/>
    <w:rsid w:val="00FA5FD2"/>
    <w:rsid w:val="00FA7339"/>
    <w:rsid w:val="00FB0033"/>
    <w:rsid w:val="00FB0235"/>
    <w:rsid w:val="00FB1267"/>
    <w:rsid w:val="00FB58BB"/>
    <w:rsid w:val="00FB76CE"/>
    <w:rsid w:val="00FC0011"/>
    <w:rsid w:val="00FC126D"/>
    <w:rsid w:val="00FC709B"/>
    <w:rsid w:val="00FD0C5B"/>
    <w:rsid w:val="00FD1E57"/>
    <w:rsid w:val="00FE1328"/>
    <w:rsid w:val="00FE44BF"/>
    <w:rsid w:val="00FE471E"/>
    <w:rsid w:val="00FE7ECE"/>
    <w:rsid w:val="00FF00A9"/>
    <w:rsid w:val="00FF00DB"/>
    <w:rsid w:val="00FF1173"/>
    <w:rsid w:val="00FF11AA"/>
    <w:rsid w:val="00FF4B12"/>
    <w:rsid w:val="00FF6040"/>
    <w:rsid w:val="00FF78C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B8772F"/>
  <w15:docId w15:val="{1A91C2E9-A037-4CE7-9D37-200064D37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DD5"/>
    <w:pPr>
      <w:spacing w:before="60" w:after="0" w:line="240" w:lineRule="auto"/>
      <w:ind w:firstLine="720"/>
    </w:pPr>
    <w:rPr>
      <w:rFonts w:asciiTheme="majorHAnsi" w:eastAsia="Times New Roman" w:hAnsiTheme="majorHAnsi" w:cs="Times New Roman"/>
      <w:szCs w:val="24"/>
      <w:lang w:eastAsia="en-US"/>
    </w:rPr>
  </w:style>
  <w:style w:type="paragraph" w:styleId="Heading1">
    <w:name w:val="heading 1"/>
    <w:next w:val="Normal"/>
    <w:link w:val="Heading1Char"/>
    <w:uiPriority w:val="9"/>
    <w:rsid w:val="00FB0235"/>
    <w:pPr>
      <w:keepNext/>
      <w:spacing w:before="240" w:after="0" w:line="240" w:lineRule="auto"/>
      <w:outlineLvl w:val="0"/>
    </w:pPr>
    <w:rPr>
      <w:rFonts w:ascii="Book Antiqua" w:eastAsiaTheme="majorEastAsia" w:hAnsi="Book Antiqua" w:cstheme="majorBidi"/>
      <w:b/>
      <w:bCs/>
      <w:smallCaps/>
      <w:sz w:val="24"/>
      <w:szCs w:val="24"/>
    </w:rPr>
  </w:style>
  <w:style w:type="paragraph" w:styleId="Heading2">
    <w:name w:val="heading 2"/>
    <w:basedOn w:val="Heading1"/>
    <w:next w:val="Normal"/>
    <w:link w:val="Heading2Char"/>
    <w:uiPriority w:val="9"/>
    <w:rsid w:val="005A7FC6"/>
    <w:pPr>
      <w:spacing w:before="120"/>
      <w:outlineLvl w:val="1"/>
    </w:pPr>
    <w:rPr>
      <w:i/>
      <w:smallCaps w:val="0"/>
    </w:rPr>
  </w:style>
  <w:style w:type="paragraph" w:styleId="Heading3">
    <w:name w:val="heading 3"/>
    <w:aliases w:val="p"/>
    <w:basedOn w:val="Heading1"/>
    <w:next w:val="Normal"/>
    <w:link w:val="Heading3Char"/>
    <w:uiPriority w:val="9"/>
    <w:qFormat/>
    <w:rsid w:val="005A7FC6"/>
    <w:pPr>
      <w:spacing w:before="120"/>
      <w:outlineLvl w:val="2"/>
    </w:pPr>
    <w:rPr>
      <w:smallCaps w:val="0"/>
      <w:sz w:val="22"/>
      <w:u w:val="single"/>
    </w:rPr>
  </w:style>
  <w:style w:type="paragraph" w:styleId="Heading4">
    <w:name w:val="heading 4"/>
    <w:basedOn w:val="Heading1"/>
    <w:next w:val="Normal"/>
    <w:link w:val="Heading4Char"/>
    <w:uiPriority w:val="9"/>
    <w:rsid w:val="005A7FC6"/>
    <w:pPr>
      <w:spacing w:before="120"/>
      <w:ind w:left="4"/>
      <w:outlineLvl w:val="3"/>
    </w:pPr>
    <w:rPr>
      <w:i/>
      <w:smallCaps w:val="0"/>
      <w:sz w:val="22"/>
    </w:rPr>
  </w:style>
  <w:style w:type="paragraph" w:styleId="Heading5">
    <w:name w:val="heading 5"/>
    <w:basedOn w:val="Heading1"/>
    <w:next w:val="Normal"/>
    <w:link w:val="Heading5Char"/>
    <w:uiPriority w:val="9"/>
    <w:rsid w:val="005A7FC6"/>
    <w:pPr>
      <w:spacing w:before="120"/>
      <w:ind w:left="576"/>
      <w:outlineLvl w:val="4"/>
    </w:pPr>
    <w:rPr>
      <w:smallCaps w:val="0"/>
      <w:sz w:val="22"/>
      <w:u w:val="single"/>
    </w:rPr>
  </w:style>
  <w:style w:type="paragraph" w:styleId="Heading6">
    <w:name w:val="heading 6"/>
    <w:basedOn w:val="Heading1"/>
    <w:next w:val="Normal"/>
    <w:link w:val="Heading6Char"/>
    <w:uiPriority w:val="9"/>
    <w:rsid w:val="005A7FC6"/>
    <w:pPr>
      <w:spacing w:before="120"/>
      <w:ind w:left="576"/>
      <w:outlineLvl w:val="5"/>
    </w:pPr>
    <w:rPr>
      <w:i/>
      <w:smallCaps w:val="0"/>
      <w:sz w:val="22"/>
    </w:rPr>
  </w:style>
  <w:style w:type="paragraph" w:styleId="Heading7">
    <w:name w:val="heading 7"/>
    <w:basedOn w:val="Heading1"/>
    <w:next w:val="Normal"/>
    <w:link w:val="Heading7Char"/>
    <w:uiPriority w:val="9"/>
    <w:rsid w:val="005A7FC6"/>
    <w:pPr>
      <w:spacing w:before="120"/>
      <w:ind w:left="1152"/>
      <w:outlineLvl w:val="6"/>
    </w:pPr>
    <w:rPr>
      <w:smallCaps w:val="0"/>
      <w:sz w:val="22"/>
      <w:u w:val="single"/>
    </w:rPr>
  </w:style>
  <w:style w:type="paragraph" w:styleId="Heading8">
    <w:name w:val="heading 8"/>
    <w:basedOn w:val="Heading1"/>
    <w:next w:val="Normal"/>
    <w:link w:val="Heading8Char"/>
    <w:uiPriority w:val="9"/>
    <w:rsid w:val="005A7FC6"/>
    <w:pPr>
      <w:spacing w:before="120"/>
      <w:ind w:left="1152"/>
      <w:outlineLvl w:val="7"/>
    </w:pPr>
    <w:rPr>
      <w:i/>
      <w:smallCaps w:val="0"/>
      <w:color w:val="404040" w:themeColor="text1" w:themeTint="BF"/>
      <w:sz w:val="22"/>
    </w:rPr>
  </w:style>
  <w:style w:type="paragraph" w:styleId="Heading9">
    <w:name w:val="heading 9"/>
    <w:basedOn w:val="Heading1"/>
    <w:next w:val="Normal"/>
    <w:link w:val="Heading9Char"/>
    <w:uiPriority w:val="9"/>
    <w:rsid w:val="005A7FC6"/>
    <w:pPr>
      <w:spacing w:before="120"/>
      <w:ind w:left="1728"/>
      <w:outlineLvl w:val="8"/>
    </w:pPr>
    <w:rPr>
      <w:smallCaps w:val="0"/>
      <w:color w:val="404040" w:themeColor="text1" w:themeTint="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ll">
    <w:name w:val="bill"/>
    <w:basedOn w:val="Normal"/>
    <w:uiPriority w:val="99"/>
    <w:rsid w:val="005A7FC6"/>
    <w:pPr>
      <w:tabs>
        <w:tab w:val="decimal" w:leader="dot" w:pos="7920"/>
      </w:tabs>
    </w:pPr>
  </w:style>
  <w:style w:type="character" w:customStyle="1" w:styleId="Date1">
    <w:name w:val="Date1"/>
    <w:basedOn w:val="DefaultParagraphFont"/>
    <w:uiPriority w:val="99"/>
    <w:rsid w:val="005A7FC6"/>
    <w:rPr>
      <w:color w:val="00FFFF"/>
    </w:rPr>
  </w:style>
  <w:style w:type="paragraph" w:customStyle="1" w:styleId="EnvelopeAddress1">
    <w:name w:val="Envelope Address1"/>
    <w:basedOn w:val="Normal"/>
    <w:uiPriority w:val="99"/>
    <w:rsid w:val="005A7FC6"/>
    <w:pPr>
      <w:tabs>
        <w:tab w:val="left" w:pos="3024"/>
        <w:tab w:val="left" w:pos="3456"/>
      </w:tabs>
      <w:ind w:left="5400"/>
    </w:pPr>
  </w:style>
  <w:style w:type="paragraph" w:customStyle="1" w:styleId="EnvelopeReturn1">
    <w:name w:val="Envelope Return1"/>
    <w:basedOn w:val="Normal"/>
    <w:uiPriority w:val="99"/>
    <w:rsid w:val="005A7FC6"/>
    <w:pPr>
      <w:tabs>
        <w:tab w:val="left" w:pos="3024"/>
        <w:tab w:val="left" w:pos="3456"/>
      </w:tabs>
      <w:ind w:left="360"/>
    </w:pPr>
    <w:rPr>
      <w:rFonts w:ascii="Albertus Medium" w:hAnsi="Albertus Medium"/>
      <w:sz w:val="16"/>
    </w:rPr>
  </w:style>
  <w:style w:type="paragraph" w:styleId="Footer">
    <w:name w:val="footer"/>
    <w:basedOn w:val="Normal"/>
    <w:link w:val="FooterChar"/>
    <w:uiPriority w:val="99"/>
    <w:rsid w:val="005A7FC6"/>
    <w:pPr>
      <w:tabs>
        <w:tab w:val="center" w:pos="4680"/>
        <w:tab w:val="right" w:pos="9360"/>
      </w:tabs>
    </w:pPr>
  </w:style>
  <w:style w:type="paragraph" w:customStyle="1" w:styleId="Quote1">
    <w:name w:val="Quote1"/>
    <w:basedOn w:val="Normal"/>
    <w:uiPriority w:val="99"/>
    <w:rsid w:val="005A7FC6"/>
    <w:pPr>
      <w:ind w:left="1152" w:right="720"/>
    </w:pPr>
    <w:rPr>
      <w:i/>
    </w:rPr>
  </w:style>
  <w:style w:type="paragraph" w:customStyle="1" w:styleId="Table">
    <w:name w:val="Table"/>
    <w:uiPriority w:val="99"/>
    <w:rsid w:val="005A7FC6"/>
    <w:pPr>
      <w:tabs>
        <w:tab w:val="left" w:pos="432"/>
        <w:tab w:val="left" w:pos="864"/>
        <w:tab w:val="left" w:pos="1296"/>
        <w:tab w:val="left" w:pos="1728"/>
      </w:tabs>
      <w:spacing w:before="60" w:after="0" w:line="240" w:lineRule="auto"/>
      <w:ind w:left="144" w:hanging="144"/>
    </w:pPr>
    <w:rPr>
      <w:rFonts w:ascii="Arial" w:hAnsi="Arial"/>
    </w:rPr>
  </w:style>
  <w:style w:type="paragraph" w:styleId="Title">
    <w:name w:val="Title"/>
    <w:basedOn w:val="Normal"/>
    <w:link w:val="TitleChar"/>
    <w:uiPriority w:val="10"/>
    <w:rsid w:val="005A7FC6"/>
    <w:pPr>
      <w:pBdr>
        <w:bottom w:val="single" w:sz="8" w:space="0" w:color="4F81BD" w:themeColor="accent1"/>
      </w:pBdr>
      <w:spacing w:after="300"/>
      <w:contextualSpacing/>
    </w:pPr>
    <w:rPr>
      <w:rFonts w:eastAsiaTheme="majorEastAsia" w:cstheme="majorBidi"/>
      <w:color w:val="17365D" w:themeColor="text2" w:themeShade="BF"/>
      <w:spacing w:val="5"/>
      <w:sz w:val="52"/>
    </w:rPr>
  </w:style>
  <w:style w:type="character" w:customStyle="1" w:styleId="Comment">
    <w:name w:val="Comment"/>
    <w:basedOn w:val="DefaultParagraphFont"/>
    <w:uiPriority w:val="99"/>
    <w:rsid w:val="005A7FC6"/>
    <w:rPr>
      <w:rFonts w:ascii="Bookman Old Style" w:hAnsi="Bookman Old Style"/>
    </w:rPr>
  </w:style>
  <w:style w:type="paragraph" w:styleId="BodyText">
    <w:name w:val="Body Text"/>
    <w:basedOn w:val="Normal"/>
    <w:link w:val="BodyTextChar"/>
    <w:uiPriority w:val="99"/>
    <w:rsid w:val="005A7FC6"/>
    <w:pPr>
      <w:spacing w:after="120"/>
    </w:pPr>
  </w:style>
  <w:style w:type="paragraph" w:styleId="PlainText">
    <w:name w:val="Plain Text"/>
    <w:basedOn w:val="Normal"/>
    <w:link w:val="PlainTextChar"/>
    <w:uiPriority w:val="99"/>
    <w:rsid w:val="005A7FC6"/>
    <w:rPr>
      <w:rFonts w:ascii="Consolas" w:hAnsi="Consolas" w:cs="Consolas"/>
      <w:sz w:val="21"/>
    </w:rPr>
  </w:style>
  <w:style w:type="paragraph" w:customStyle="1" w:styleId="Author">
    <w:name w:val="Author"/>
    <w:basedOn w:val="Title"/>
    <w:uiPriority w:val="99"/>
    <w:rsid w:val="005A7FC6"/>
  </w:style>
  <w:style w:type="paragraph" w:styleId="Quote">
    <w:name w:val="Quote"/>
    <w:basedOn w:val="Normal"/>
    <w:link w:val="QuoteChar"/>
    <w:uiPriority w:val="99"/>
    <w:rsid w:val="00414BA6"/>
    <w:pPr>
      <w:ind w:left="720" w:right="432" w:firstLine="0"/>
    </w:pPr>
    <w:rPr>
      <w:i/>
      <w:color w:val="000000" w:themeColor="text1"/>
    </w:rPr>
  </w:style>
  <w:style w:type="character" w:customStyle="1" w:styleId="EmailStyle281">
    <w:name w:val="EmailStyle281"/>
    <w:basedOn w:val="DefaultParagraphFont"/>
    <w:uiPriority w:val="99"/>
    <w:rsid w:val="005A7FC6"/>
    <w:rPr>
      <w:rFonts w:ascii="Comic Sans MS" w:hAnsi="Comic Sans MS" w:cs="Arial"/>
      <w:color w:val="800080"/>
      <w:sz w:val="24"/>
    </w:rPr>
  </w:style>
  <w:style w:type="character" w:customStyle="1" w:styleId="EmailStyle291">
    <w:name w:val="EmailStyle291"/>
    <w:basedOn w:val="DefaultParagraphFont"/>
    <w:uiPriority w:val="99"/>
    <w:rsid w:val="005A7FC6"/>
    <w:rPr>
      <w:rFonts w:ascii="Comic Sans MS" w:hAnsi="Comic Sans MS" w:cs="Arial"/>
      <w:color w:val="008000"/>
      <w:sz w:val="24"/>
    </w:rPr>
  </w:style>
  <w:style w:type="character" w:styleId="Hyperlink">
    <w:name w:val="Hyperlink"/>
    <w:aliases w:val="o"/>
    <w:basedOn w:val="DefaultParagraphFont"/>
    <w:uiPriority w:val="99"/>
    <w:rsid w:val="005A7FC6"/>
    <w:rPr>
      <w:color w:val="0000FF" w:themeColor="hyperlink"/>
      <w:u w:val="single"/>
    </w:rPr>
  </w:style>
  <w:style w:type="character" w:styleId="FollowedHyperlink">
    <w:name w:val="FollowedHyperlink"/>
    <w:basedOn w:val="DefaultParagraphFont"/>
    <w:uiPriority w:val="99"/>
    <w:rsid w:val="005A7FC6"/>
    <w:rPr>
      <w:color w:val="800080" w:themeColor="followedHyperlink"/>
      <w:u w:val="single"/>
    </w:rPr>
  </w:style>
  <w:style w:type="paragraph" w:styleId="NormalWeb">
    <w:name w:val="Normal (Web)"/>
    <w:basedOn w:val="Normal"/>
    <w:uiPriority w:val="99"/>
    <w:rsid w:val="005A7FC6"/>
    <w:rPr>
      <w:rFonts w:ascii="Times New Roman" w:hAnsi="Times New Roman"/>
      <w:sz w:val="24"/>
    </w:rPr>
  </w:style>
  <w:style w:type="paragraph" w:styleId="MacroText">
    <w:name w:val="macro"/>
    <w:link w:val="MacroTextChar"/>
    <w:uiPriority w:val="99"/>
    <w:rsid w:val="005A7FC6"/>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paragraph" w:styleId="E-mailSignature">
    <w:name w:val="E-mail Signature"/>
    <w:basedOn w:val="Normal"/>
    <w:link w:val="E-mailSignatureChar"/>
    <w:uiPriority w:val="99"/>
    <w:rsid w:val="005A7FC6"/>
  </w:style>
  <w:style w:type="paragraph" w:customStyle="1" w:styleId="bullet">
    <w:name w:val="bullet"/>
    <w:basedOn w:val="Normal"/>
    <w:uiPriority w:val="99"/>
    <w:rsid w:val="005A7FC6"/>
    <w:pPr>
      <w:numPr>
        <w:numId w:val="2"/>
      </w:numPr>
    </w:pPr>
    <w:rPr>
      <w:rFonts w:ascii="Arial" w:hAnsi="Arial"/>
    </w:rPr>
  </w:style>
  <w:style w:type="paragraph" w:customStyle="1" w:styleId="NumberList">
    <w:name w:val="NumberList"/>
    <w:uiPriority w:val="99"/>
    <w:rsid w:val="005A7FC6"/>
    <w:pPr>
      <w:tabs>
        <w:tab w:val="num" w:pos="720"/>
      </w:tabs>
      <w:ind w:left="720" w:hanging="720"/>
    </w:pPr>
  </w:style>
  <w:style w:type="paragraph" w:customStyle="1" w:styleId="BulletList">
    <w:name w:val="BulletList"/>
    <w:uiPriority w:val="99"/>
    <w:rsid w:val="005A7FC6"/>
    <w:pPr>
      <w:tabs>
        <w:tab w:val="num" w:pos="720"/>
      </w:tabs>
      <w:ind w:left="720" w:hanging="720"/>
    </w:pPr>
    <w:rPr>
      <w:rFonts w:ascii="Bookman Old Style" w:hAnsi="Bookman Old Style"/>
    </w:rPr>
  </w:style>
  <w:style w:type="paragraph" w:customStyle="1" w:styleId="OutlineH1">
    <w:name w:val="OutlineH1"/>
    <w:uiPriority w:val="99"/>
    <w:rsid w:val="005A7FC6"/>
    <w:pPr>
      <w:shd w:val="clear" w:color="auto" w:fill="CCFFFF"/>
      <w:spacing w:after="0"/>
      <w:ind w:left="144" w:hanging="144"/>
    </w:pPr>
    <w:rPr>
      <w:rFonts w:ascii="Monotype Corsiva" w:hAnsi="Monotype Corsiva"/>
      <w:i/>
    </w:rPr>
  </w:style>
  <w:style w:type="paragraph" w:customStyle="1" w:styleId="OutlineH2">
    <w:name w:val="OutlineH2"/>
    <w:basedOn w:val="OutlineH1"/>
    <w:uiPriority w:val="99"/>
    <w:rsid w:val="005A7FC6"/>
    <w:pPr>
      <w:ind w:left="720"/>
    </w:pPr>
  </w:style>
  <w:style w:type="paragraph" w:customStyle="1" w:styleId="OutlineH3">
    <w:name w:val="OutlineH3"/>
    <w:basedOn w:val="OutlineH1"/>
    <w:uiPriority w:val="99"/>
    <w:rsid w:val="005A7FC6"/>
    <w:pPr>
      <w:ind w:left="1296"/>
    </w:pPr>
  </w:style>
  <w:style w:type="paragraph" w:customStyle="1" w:styleId="OutlineH4">
    <w:name w:val="OutlineH4"/>
    <w:basedOn w:val="OutlineH1"/>
    <w:uiPriority w:val="99"/>
    <w:rsid w:val="005A7FC6"/>
    <w:pPr>
      <w:ind w:left="1872"/>
    </w:pPr>
  </w:style>
  <w:style w:type="paragraph" w:customStyle="1" w:styleId="OutlineH5">
    <w:name w:val="OutlineH5"/>
    <w:basedOn w:val="OutlineH1"/>
    <w:uiPriority w:val="99"/>
    <w:rsid w:val="005A7FC6"/>
    <w:pPr>
      <w:ind w:left="2448"/>
    </w:pPr>
  </w:style>
  <w:style w:type="paragraph" w:customStyle="1" w:styleId="source">
    <w:name w:val="source"/>
    <w:uiPriority w:val="99"/>
    <w:rsid w:val="00CC66AF"/>
    <w:pPr>
      <w:shd w:val="clear" w:color="auto" w:fill="FFFF99"/>
    </w:pPr>
    <w:rPr>
      <w:rFonts w:ascii="Gill Sans" w:hAnsi="Gill Sans"/>
      <w:i/>
      <w:sz w:val="18"/>
    </w:rPr>
  </w:style>
  <w:style w:type="paragraph" w:customStyle="1" w:styleId="PageBreak">
    <w:name w:val="PageBreak"/>
    <w:basedOn w:val="Normal"/>
    <w:uiPriority w:val="99"/>
    <w:rsid w:val="005A7FC6"/>
    <w:pPr>
      <w:shd w:val="clear" w:color="auto" w:fill="FFFFFF"/>
      <w:tabs>
        <w:tab w:val="right" w:pos="8640"/>
      </w:tabs>
    </w:pPr>
    <w:rPr>
      <w:rFonts w:ascii="Arial" w:hAnsi="Arial" w:cs="Courier New"/>
      <w:caps/>
    </w:rPr>
  </w:style>
  <w:style w:type="paragraph" w:customStyle="1" w:styleId="CommentTextSums">
    <w:name w:val="CommentTextSums"/>
    <w:basedOn w:val="CommentText"/>
    <w:uiPriority w:val="99"/>
    <w:rsid w:val="005A7FC6"/>
    <w:pPr>
      <w:shd w:val="clear" w:color="auto" w:fill="CCFFCC"/>
      <w:tabs>
        <w:tab w:val="left" w:pos="1440"/>
        <w:tab w:val="left" w:pos="2880"/>
      </w:tabs>
    </w:pPr>
    <w:rPr>
      <w:rFonts w:ascii="Palatino Linotype" w:hAnsi="Palatino Linotype"/>
    </w:rPr>
  </w:style>
  <w:style w:type="paragraph" w:styleId="CommentText">
    <w:name w:val="annotation text"/>
    <w:basedOn w:val="Normal"/>
    <w:link w:val="CommentTextChar"/>
    <w:uiPriority w:val="99"/>
    <w:rsid w:val="005A7FC6"/>
    <w:rPr>
      <w:sz w:val="20"/>
    </w:rPr>
  </w:style>
  <w:style w:type="paragraph" w:styleId="Header">
    <w:name w:val="header"/>
    <w:basedOn w:val="Normal"/>
    <w:link w:val="HeaderChar"/>
    <w:uiPriority w:val="99"/>
    <w:rsid w:val="005A7FC6"/>
    <w:pPr>
      <w:tabs>
        <w:tab w:val="center" w:pos="4680"/>
        <w:tab w:val="right" w:pos="9360"/>
      </w:tabs>
    </w:pPr>
  </w:style>
  <w:style w:type="paragraph" w:styleId="BodyTextIndent">
    <w:name w:val="Body Text Indent"/>
    <w:basedOn w:val="Normal"/>
    <w:link w:val="BodyTextIndentChar"/>
    <w:uiPriority w:val="99"/>
    <w:rsid w:val="005A7FC6"/>
    <w:pPr>
      <w:spacing w:after="120"/>
      <w:ind w:left="360"/>
    </w:pPr>
  </w:style>
  <w:style w:type="character" w:styleId="CommentReference">
    <w:name w:val="annotation reference"/>
    <w:basedOn w:val="DefaultParagraphFont"/>
    <w:uiPriority w:val="99"/>
    <w:rsid w:val="005A7FC6"/>
    <w:rPr>
      <w:sz w:val="16"/>
    </w:rPr>
  </w:style>
  <w:style w:type="character" w:styleId="FootnoteReference">
    <w:name w:val="footnote reference"/>
    <w:basedOn w:val="DefaultParagraphFont"/>
    <w:uiPriority w:val="99"/>
    <w:rsid w:val="005A7FC6"/>
    <w:rPr>
      <w:vertAlign w:val="superscript"/>
    </w:rPr>
  </w:style>
  <w:style w:type="paragraph" w:customStyle="1" w:styleId="Time">
    <w:name w:val="Time"/>
    <w:basedOn w:val="OutlineH1"/>
    <w:next w:val="Normal"/>
    <w:uiPriority w:val="99"/>
    <w:rsid w:val="005A7FC6"/>
    <w:pPr>
      <w:shd w:val="clear" w:color="auto" w:fill="C2D69B" w:themeFill="accent3" w:themeFillTint="99"/>
      <w:tabs>
        <w:tab w:val="left" w:pos="720"/>
      </w:tabs>
      <w:spacing w:before="120"/>
      <w:ind w:left="1440" w:hanging="1440"/>
    </w:pPr>
    <w:rPr>
      <w:rFonts w:ascii="Arial" w:hAnsi="Arial" w:cs="Arial"/>
      <w:color w:val="800000"/>
    </w:rPr>
  </w:style>
  <w:style w:type="character" w:customStyle="1" w:styleId="MyComments">
    <w:name w:val="MyComments"/>
    <w:basedOn w:val="DefaultParagraphFont"/>
    <w:uiPriority w:val="99"/>
    <w:rsid w:val="005A7FC6"/>
    <w:rPr>
      <w:rFonts w:ascii="Arial" w:hAnsi="Arial"/>
      <w:i/>
      <w:color w:val="800000"/>
      <w:u w:val="none"/>
      <w:bdr w:val="none" w:sz="4" w:space="0" w:color="auto"/>
      <w:shd w:val="clear" w:color="auto" w:fill="CCFFCC"/>
    </w:rPr>
  </w:style>
  <w:style w:type="character" w:customStyle="1" w:styleId="DoubleUnderline">
    <w:name w:val="DoubleUnderline"/>
    <w:basedOn w:val="DefaultParagraphFont"/>
    <w:uiPriority w:val="99"/>
    <w:rsid w:val="005A7FC6"/>
    <w:rPr>
      <w:sz w:val="22"/>
      <w:u w:val="wavyHeavy"/>
    </w:rPr>
  </w:style>
  <w:style w:type="character" w:customStyle="1" w:styleId="Keys">
    <w:name w:val="Keys"/>
    <w:basedOn w:val="DefaultParagraphFont"/>
    <w:uiPriority w:val="99"/>
    <w:rsid w:val="005A7FC6"/>
    <w:rPr>
      <w:i/>
      <w:color w:val="C0C0C0"/>
      <w:sz w:val="16"/>
    </w:rPr>
  </w:style>
  <w:style w:type="paragraph" w:customStyle="1" w:styleId="Biblio">
    <w:name w:val="Biblio"/>
    <w:basedOn w:val="Normal"/>
    <w:uiPriority w:val="99"/>
    <w:rsid w:val="005A7FC6"/>
    <w:pPr>
      <w:ind w:left="288" w:hanging="288"/>
    </w:pPr>
    <w:rPr>
      <w:rFonts w:eastAsia="Times"/>
    </w:rPr>
  </w:style>
  <w:style w:type="character" w:styleId="PageNumber">
    <w:name w:val="page number"/>
    <w:basedOn w:val="DefaultParagraphFont"/>
    <w:uiPriority w:val="99"/>
    <w:rsid w:val="005A7FC6"/>
  </w:style>
  <w:style w:type="paragraph" w:customStyle="1" w:styleId="Name">
    <w:name w:val="Name"/>
    <w:basedOn w:val="Normal"/>
    <w:uiPriority w:val="99"/>
    <w:rsid w:val="005A7FC6"/>
    <w:pPr>
      <w:spacing w:before="4600"/>
      <w:jc w:val="center"/>
    </w:pPr>
    <w:rPr>
      <w:rFonts w:ascii="Casper Open SF" w:hAnsi="Casper Open SF"/>
      <w:sz w:val="56"/>
    </w:rPr>
  </w:style>
  <w:style w:type="character" w:customStyle="1" w:styleId="NoChar">
    <w:name w:val="NoChar"/>
    <w:uiPriority w:val="99"/>
    <w:rsid w:val="005A7FC6"/>
    <w:rPr>
      <w:color w:val="auto"/>
    </w:rPr>
  </w:style>
  <w:style w:type="paragraph" w:styleId="EndnoteText">
    <w:name w:val="endnote text"/>
    <w:basedOn w:val="Normal"/>
    <w:link w:val="EndnoteTextChar"/>
    <w:uiPriority w:val="99"/>
    <w:rsid w:val="005A7FC6"/>
    <w:rPr>
      <w:sz w:val="20"/>
    </w:rPr>
  </w:style>
  <w:style w:type="character" w:customStyle="1" w:styleId="HyperlinkText">
    <w:name w:val="HyperlinkText"/>
    <w:uiPriority w:val="99"/>
    <w:rsid w:val="005A7FC6"/>
    <w:rPr>
      <w:color w:val="008000"/>
      <w:u w:val="single"/>
    </w:rPr>
  </w:style>
  <w:style w:type="paragraph" w:customStyle="1" w:styleId="Blockquote">
    <w:name w:val="Block quote"/>
    <w:basedOn w:val="Normal"/>
    <w:next w:val="Normal"/>
    <w:uiPriority w:val="99"/>
    <w:rsid w:val="005A7FC6"/>
    <w:pPr>
      <w:spacing w:before="240" w:after="240"/>
      <w:ind w:left="432"/>
    </w:pPr>
    <w:rPr>
      <w:rFonts w:ascii="Garamond" w:eastAsia="SimSun" w:hAnsi="Garamond"/>
      <w:sz w:val="24"/>
    </w:rPr>
  </w:style>
  <w:style w:type="character" w:customStyle="1" w:styleId="Hidden">
    <w:name w:val="Hidden"/>
    <w:basedOn w:val="DefaultParagraphFont"/>
    <w:uiPriority w:val="99"/>
    <w:rsid w:val="005A7FC6"/>
    <w:rPr>
      <w:vanish/>
    </w:rPr>
  </w:style>
  <w:style w:type="paragraph" w:styleId="Caption">
    <w:name w:val="caption"/>
    <w:basedOn w:val="Normal"/>
    <w:next w:val="Normal"/>
    <w:uiPriority w:val="35"/>
    <w:rsid w:val="005A7FC6"/>
    <w:pPr>
      <w:keepNext/>
      <w:keepLines/>
      <w:spacing w:before="360" w:after="120"/>
      <w:jc w:val="center"/>
    </w:pPr>
    <w:rPr>
      <w:rFonts w:ascii="Arial" w:hAnsi="Arial"/>
      <w:b/>
      <w:i/>
    </w:rPr>
  </w:style>
  <w:style w:type="paragraph" w:customStyle="1" w:styleId="French">
    <w:name w:val="French"/>
    <w:uiPriority w:val="99"/>
    <w:rsid w:val="005A7FC6"/>
    <w:rPr>
      <w:rFonts w:ascii="Gill Sans" w:hAnsi="Gill Sans"/>
      <w:color w:val="000080"/>
    </w:rPr>
  </w:style>
  <w:style w:type="paragraph" w:customStyle="1" w:styleId="OutlineH6">
    <w:name w:val="OutlineH6"/>
    <w:basedOn w:val="Normal"/>
    <w:uiPriority w:val="99"/>
    <w:rsid w:val="005A7FC6"/>
    <w:pPr>
      <w:shd w:val="clear" w:color="auto" w:fill="CCFFFF"/>
      <w:ind w:left="3024" w:hanging="144"/>
    </w:pPr>
    <w:rPr>
      <w:rFonts w:ascii="Arial" w:hAnsi="Arial"/>
      <w:i/>
    </w:rPr>
  </w:style>
  <w:style w:type="paragraph" w:customStyle="1" w:styleId="OutlineH7">
    <w:name w:val="OutlineH7"/>
    <w:basedOn w:val="Normal"/>
    <w:uiPriority w:val="99"/>
    <w:rsid w:val="005A7FC6"/>
    <w:pPr>
      <w:shd w:val="clear" w:color="auto" w:fill="CCFFFF"/>
      <w:ind w:left="3600" w:hanging="144"/>
    </w:pPr>
    <w:rPr>
      <w:rFonts w:ascii="Arial" w:hAnsi="Arial"/>
      <w:i/>
    </w:rPr>
  </w:style>
  <w:style w:type="character" w:customStyle="1" w:styleId="HyperlinkFile">
    <w:name w:val="HyperlinkFile"/>
    <w:uiPriority w:val="99"/>
    <w:rsid w:val="005A7FC6"/>
    <w:rPr>
      <w:rFonts w:ascii="Comic Sans MS" w:hAnsi="Comic Sans MS"/>
      <w:b/>
      <w:color w:val="008000"/>
      <w:sz w:val="16"/>
      <w:bdr w:val="none" w:sz="4" w:space="0" w:color="auto"/>
    </w:rPr>
  </w:style>
  <w:style w:type="character" w:customStyle="1" w:styleId="HyperlinkWeb">
    <w:name w:val="HyperlinkWeb"/>
    <w:basedOn w:val="HyperlinkFile"/>
    <w:uiPriority w:val="99"/>
    <w:rsid w:val="005A7FC6"/>
    <w:rPr>
      <w:rFonts w:ascii="Comic Sans MS" w:hAnsi="Comic Sans MS"/>
      <w:b/>
      <w:color w:val="0000FF"/>
      <w:sz w:val="16"/>
      <w:u w:val="double"/>
      <w:bdr w:val="none" w:sz="4" w:space="0" w:color="auto"/>
    </w:rPr>
  </w:style>
  <w:style w:type="character" w:customStyle="1" w:styleId="slides">
    <w:name w:val="slides"/>
    <w:basedOn w:val="DefaultParagraphFont"/>
    <w:uiPriority w:val="99"/>
    <w:rsid w:val="005A7FC6"/>
    <w:rPr>
      <w:rFonts w:ascii="Gill Sans MT" w:hAnsi="Gill Sans MT"/>
      <w:b/>
      <w:bdr w:val="none" w:sz="4" w:space="0" w:color="auto"/>
      <w:shd w:val="thinDiagCross" w:color="7F7F7F" w:fill="EEECE1"/>
    </w:rPr>
  </w:style>
  <w:style w:type="paragraph" w:styleId="ListParagraph">
    <w:name w:val="List Paragraph"/>
    <w:basedOn w:val="Normal"/>
    <w:uiPriority w:val="34"/>
    <w:rsid w:val="005A7FC6"/>
    <w:pPr>
      <w:ind w:left="720"/>
      <w:contextualSpacing/>
    </w:pPr>
  </w:style>
  <w:style w:type="paragraph" w:styleId="FootnoteText">
    <w:name w:val="footnote text"/>
    <w:basedOn w:val="Normal"/>
    <w:link w:val="FootnoteTextChar"/>
    <w:uiPriority w:val="99"/>
    <w:rsid w:val="005A7FC6"/>
    <w:rPr>
      <w:sz w:val="18"/>
    </w:rPr>
  </w:style>
  <w:style w:type="character" w:customStyle="1" w:styleId="FootnoteTextChar">
    <w:name w:val="Footnote Text Char"/>
    <w:basedOn w:val="DefaultParagraphFont"/>
    <w:link w:val="FootnoteText"/>
    <w:uiPriority w:val="99"/>
    <w:rsid w:val="005A7FC6"/>
    <w:rPr>
      <w:rFonts w:ascii="Book Antiqua" w:hAnsi="Book Antiqua"/>
      <w:sz w:val="18"/>
    </w:rPr>
  </w:style>
  <w:style w:type="paragraph" w:styleId="BodyText3">
    <w:name w:val="Body Text 3"/>
    <w:basedOn w:val="Normal"/>
    <w:link w:val="BodyText3Char"/>
    <w:uiPriority w:val="99"/>
    <w:rsid w:val="005A7FC6"/>
    <w:pPr>
      <w:spacing w:after="120"/>
    </w:pPr>
    <w:rPr>
      <w:sz w:val="16"/>
    </w:rPr>
  </w:style>
  <w:style w:type="character" w:customStyle="1" w:styleId="BodyText3Char">
    <w:name w:val="Body Text 3 Char"/>
    <w:basedOn w:val="DefaultParagraphFont"/>
    <w:link w:val="BodyText3"/>
    <w:uiPriority w:val="99"/>
    <w:rsid w:val="005A7FC6"/>
    <w:rPr>
      <w:rFonts w:ascii="Book Antiqua" w:hAnsi="Book Antiqua"/>
      <w:sz w:val="16"/>
    </w:rPr>
  </w:style>
  <w:style w:type="paragraph" w:styleId="BlockText">
    <w:name w:val="Block Text"/>
    <w:basedOn w:val="Normal"/>
    <w:uiPriority w:val="99"/>
    <w:rsid w:val="005A7FC6"/>
    <w:pPr>
      <w:pBdr>
        <w:top w:val="single" w:sz="2" w:space="0" w:color="4F81BD" w:themeColor="accent1"/>
        <w:left w:val="single" w:sz="2" w:space="0" w:color="4F81BD" w:themeColor="accent1"/>
        <w:bottom w:val="single" w:sz="2" w:space="0" w:color="4F81BD" w:themeColor="accent1"/>
        <w:right w:val="single" w:sz="2" w:space="0" w:color="4F81BD" w:themeColor="accent1"/>
      </w:pBdr>
      <w:ind w:left="1152" w:right="1152"/>
    </w:pPr>
    <w:rPr>
      <w:i/>
      <w:color w:val="4F81BD" w:themeColor="accent1"/>
    </w:rPr>
  </w:style>
  <w:style w:type="character" w:styleId="Strong">
    <w:name w:val="Strong"/>
    <w:basedOn w:val="DefaultParagraphFont"/>
    <w:uiPriority w:val="22"/>
    <w:rsid w:val="005A7FC6"/>
    <w:rPr>
      <w:b/>
    </w:rPr>
  </w:style>
  <w:style w:type="paragraph" w:styleId="DocumentMap">
    <w:name w:val="Document Map"/>
    <w:basedOn w:val="Normal"/>
    <w:link w:val="DocumentMapChar"/>
    <w:uiPriority w:val="99"/>
    <w:rsid w:val="005A7FC6"/>
    <w:rPr>
      <w:rFonts w:ascii="Tahoma" w:hAnsi="Tahoma" w:cs="Tahoma"/>
      <w:sz w:val="16"/>
    </w:rPr>
  </w:style>
  <w:style w:type="character" w:customStyle="1" w:styleId="DocumentMapChar">
    <w:name w:val="Document Map Char"/>
    <w:basedOn w:val="DefaultParagraphFont"/>
    <w:link w:val="DocumentMap"/>
    <w:uiPriority w:val="99"/>
    <w:rsid w:val="005A7FC6"/>
    <w:rPr>
      <w:rFonts w:ascii="Tahoma" w:hAnsi="Tahoma" w:cs="Tahoma"/>
      <w:sz w:val="16"/>
    </w:rPr>
  </w:style>
  <w:style w:type="paragraph" w:styleId="BalloonText">
    <w:name w:val="Balloon Text"/>
    <w:basedOn w:val="Normal"/>
    <w:link w:val="BalloonTextChar"/>
    <w:uiPriority w:val="99"/>
    <w:rsid w:val="005A7FC6"/>
    <w:rPr>
      <w:rFonts w:ascii="Tahoma" w:hAnsi="Tahoma" w:cs="Tahoma"/>
      <w:sz w:val="16"/>
    </w:rPr>
  </w:style>
  <w:style w:type="character" w:customStyle="1" w:styleId="BalloonTextChar">
    <w:name w:val="Balloon Text Char"/>
    <w:basedOn w:val="DefaultParagraphFont"/>
    <w:link w:val="BalloonText"/>
    <w:uiPriority w:val="99"/>
    <w:rsid w:val="005A7FC6"/>
    <w:rPr>
      <w:rFonts w:ascii="Tahoma" w:hAnsi="Tahoma" w:cs="Tahoma"/>
      <w:sz w:val="16"/>
    </w:rPr>
  </w:style>
  <w:style w:type="table" w:styleId="TableGrid">
    <w:name w:val="Table Grid"/>
    <w:basedOn w:val="TableNormal"/>
    <w:uiPriority w:val="59"/>
    <w:rsid w:val="005A7FC6"/>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basedOn w:val="Normal"/>
    <w:uiPriority w:val="99"/>
    <w:rsid w:val="005A7FC6"/>
    <w:pPr>
      <w:spacing w:line="260" w:lineRule="atLeast"/>
    </w:pPr>
    <w:rPr>
      <w:sz w:val="21"/>
    </w:rPr>
  </w:style>
  <w:style w:type="character" w:customStyle="1" w:styleId="TegnTegn1">
    <w:name w:val="Tegn Tegn1"/>
    <w:basedOn w:val="DefaultParagraphFont"/>
    <w:uiPriority w:val="99"/>
    <w:rsid w:val="005A7FC6"/>
    <w:rPr>
      <w:rFonts w:ascii="Arial" w:eastAsia="Times New Roman" w:hAnsi="Arial" w:cs="Arial"/>
      <w:b/>
      <w:i/>
      <w:sz w:val="28"/>
    </w:rPr>
  </w:style>
  <w:style w:type="paragraph" w:customStyle="1" w:styleId="Referencetext">
    <w:name w:val="Reference text"/>
    <w:basedOn w:val="Normal"/>
    <w:uiPriority w:val="99"/>
    <w:rsid w:val="005A7FC6"/>
    <w:pPr>
      <w:spacing w:line="220" w:lineRule="exact"/>
      <w:ind w:left="284" w:hanging="284"/>
      <w:jc w:val="both"/>
    </w:pPr>
  </w:style>
  <w:style w:type="paragraph" w:customStyle="1" w:styleId="reference">
    <w:name w:val="reference"/>
    <w:basedOn w:val="Normal"/>
    <w:uiPriority w:val="99"/>
    <w:rsid w:val="005A7FC6"/>
    <w:pPr>
      <w:ind w:left="567" w:hanging="567"/>
    </w:pPr>
  </w:style>
  <w:style w:type="paragraph" w:customStyle="1" w:styleId="inhoud">
    <w:name w:val="inhoud"/>
    <w:basedOn w:val="Normal"/>
    <w:uiPriority w:val="99"/>
    <w:rsid w:val="005A7FC6"/>
    <w:pPr>
      <w:tabs>
        <w:tab w:val="right" w:pos="9072"/>
      </w:tabs>
    </w:pPr>
  </w:style>
  <w:style w:type="paragraph" w:customStyle="1" w:styleId="lit">
    <w:name w:val="lit"/>
    <w:basedOn w:val="Normal"/>
    <w:uiPriority w:val="99"/>
    <w:rsid w:val="005A7FC6"/>
    <w:pPr>
      <w:spacing w:before="100" w:after="100"/>
    </w:pPr>
  </w:style>
  <w:style w:type="character" w:customStyle="1" w:styleId="Heading2Char">
    <w:name w:val="Heading 2 Char"/>
    <w:basedOn w:val="DefaultParagraphFont"/>
    <w:link w:val="Heading2"/>
    <w:uiPriority w:val="9"/>
    <w:rsid w:val="005A7FC6"/>
    <w:rPr>
      <w:rFonts w:ascii="Book Antiqua" w:eastAsiaTheme="majorEastAsia" w:hAnsi="Book Antiqua" w:cstheme="majorBidi"/>
      <w:b/>
      <w:i/>
      <w:sz w:val="24"/>
    </w:rPr>
  </w:style>
  <w:style w:type="character" w:styleId="EndnoteReference">
    <w:name w:val="endnote reference"/>
    <w:basedOn w:val="DefaultParagraphFont"/>
    <w:uiPriority w:val="99"/>
    <w:rsid w:val="005A7FC6"/>
    <w:rPr>
      <w:vertAlign w:val="superscript"/>
    </w:rPr>
  </w:style>
  <w:style w:type="character" w:customStyle="1" w:styleId="projects">
    <w:name w:val="projects"/>
    <w:uiPriority w:val="99"/>
    <w:rsid w:val="005A7FC6"/>
    <w:rPr>
      <w:color w:val="FF00FF"/>
    </w:rPr>
  </w:style>
  <w:style w:type="paragraph" w:customStyle="1" w:styleId="Projects2">
    <w:name w:val="Projects2"/>
    <w:basedOn w:val="Heading3"/>
    <w:uiPriority w:val="99"/>
    <w:rsid w:val="005A7FC6"/>
    <w:pPr>
      <w:keepNext w:val="0"/>
      <w:tabs>
        <w:tab w:val="right" w:pos="1008"/>
        <w:tab w:val="left" w:pos="1152"/>
        <w:tab w:val="left" w:pos="1728"/>
        <w:tab w:val="left" w:pos="2304"/>
      </w:tabs>
      <w:spacing w:before="0"/>
      <w:ind w:right="-14400"/>
    </w:pPr>
    <w:rPr>
      <w:rFonts w:ascii="Calibri" w:eastAsia="Wingdings" w:hAnsi="Calibri" w:cs="Times New Roman"/>
      <w:color w:val="FF00FF"/>
    </w:rPr>
  </w:style>
  <w:style w:type="character" w:customStyle="1" w:styleId="Heading3Char">
    <w:name w:val="Heading 3 Char"/>
    <w:aliases w:val="p Char"/>
    <w:basedOn w:val="DefaultParagraphFont"/>
    <w:link w:val="Heading3"/>
    <w:uiPriority w:val="9"/>
    <w:rsid w:val="005A7FC6"/>
    <w:rPr>
      <w:rFonts w:ascii="Book Antiqua" w:eastAsiaTheme="majorEastAsia" w:hAnsi="Book Antiqua" w:cstheme="majorBidi"/>
      <w:b/>
      <w:u w:val="single"/>
    </w:rPr>
  </w:style>
  <w:style w:type="character" w:customStyle="1" w:styleId="turquoise">
    <w:name w:val="turquoise"/>
    <w:basedOn w:val="DefaultParagraphFont"/>
    <w:uiPriority w:val="99"/>
    <w:rsid w:val="005A7FC6"/>
    <w:rPr>
      <w:color w:val="00FFFF"/>
    </w:rPr>
  </w:style>
  <w:style w:type="character" w:customStyle="1" w:styleId="authorLtr">
    <w:name w:val="authorLtr"/>
    <w:basedOn w:val="DefaultParagraphFont"/>
    <w:uiPriority w:val="99"/>
    <w:rsid w:val="005A7FC6"/>
    <w:rPr>
      <w:color w:val="993300"/>
    </w:rPr>
  </w:style>
  <w:style w:type="character" w:customStyle="1" w:styleId="TitleArt">
    <w:name w:val="TitleArt"/>
    <w:basedOn w:val="DefaultParagraphFont"/>
    <w:uiPriority w:val="99"/>
    <w:rsid w:val="005A7FC6"/>
    <w:rPr>
      <w:color w:val="0000FF"/>
    </w:rPr>
  </w:style>
  <w:style w:type="paragraph" w:customStyle="1" w:styleId="Reading">
    <w:name w:val="Reading"/>
    <w:basedOn w:val="Normal"/>
    <w:uiPriority w:val="99"/>
    <w:rsid w:val="005A7FC6"/>
    <w:pPr>
      <w:keepLines/>
      <w:shd w:val="clear" w:color="auto" w:fill="FFFFFF"/>
      <w:tabs>
        <w:tab w:val="left" w:pos="302"/>
      </w:tabs>
    </w:pPr>
  </w:style>
  <w:style w:type="character" w:customStyle="1" w:styleId="z3988">
    <w:name w:val="z3988"/>
    <w:basedOn w:val="DefaultParagraphFont"/>
    <w:uiPriority w:val="99"/>
    <w:rsid w:val="005A7FC6"/>
  </w:style>
  <w:style w:type="character" w:customStyle="1" w:styleId="QuoteChar">
    <w:name w:val="Quote Char"/>
    <w:basedOn w:val="DefaultParagraphFont"/>
    <w:link w:val="Quote"/>
    <w:uiPriority w:val="99"/>
    <w:rsid w:val="00414BA6"/>
    <w:rPr>
      <w:rFonts w:ascii="Book Antiqua" w:eastAsia="Times New Roman" w:hAnsi="Book Antiqua" w:cs="Times New Roman"/>
      <w:i/>
      <w:color w:val="000000" w:themeColor="text1"/>
      <w:szCs w:val="24"/>
      <w:lang w:eastAsia="en-US"/>
    </w:rPr>
  </w:style>
  <w:style w:type="character" w:customStyle="1" w:styleId="EmailStyle99">
    <w:name w:val="EmailStyle99"/>
    <w:basedOn w:val="DefaultParagraphFont"/>
    <w:uiPriority w:val="99"/>
    <w:rsid w:val="005A7FC6"/>
    <w:rPr>
      <w:rFonts w:ascii="Comic Sans MS" w:hAnsi="Comic Sans MS" w:cs="Arial"/>
      <w:color w:val="800080"/>
      <w:sz w:val="24"/>
    </w:rPr>
  </w:style>
  <w:style w:type="character" w:customStyle="1" w:styleId="EmailStyle100">
    <w:name w:val="EmailStyle100"/>
    <w:basedOn w:val="DefaultParagraphFont"/>
    <w:uiPriority w:val="99"/>
    <w:rsid w:val="005A7FC6"/>
    <w:rPr>
      <w:rFonts w:ascii="Comic Sans MS" w:hAnsi="Comic Sans MS" w:cs="Arial"/>
      <w:color w:val="008000"/>
      <w:sz w:val="24"/>
    </w:rPr>
  </w:style>
  <w:style w:type="paragraph" w:customStyle="1" w:styleId="Chords">
    <w:name w:val="Chords"/>
    <w:basedOn w:val="BodyText"/>
    <w:uiPriority w:val="99"/>
    <w:rsid w:val="005A7FC6"/>
    <w:rPr>
      <w:color w:val="008000"/>
    </w:rPr>
  </w:style>
  <w:style w:type="character" w:styleId="Emphasis">
    <w:name w:val="Emphasis"/>
    <w:basedOn w:val="DefaultParagraphFont"/>
    <w:uiPriority w:val="20"/>
    <w:rsid w:val="005A7FC6"/>
    <w:rPr>
      <w:i/>
    </w:rPr>
  </w:style>
  <w:style w:type="paragraph" w:styleId="HTMLPreformatted">
    <w:name w:val="HTML Preformatted"/>
    <w:basedOn w:val="Normal"/>
    <w:link w:val="HTMLPreformattedChar"/>
    <w:uiPriority w:val="99"/>
    <w:rsid w:val="005A7FC6"/>
    <w:rPr>
      <w:rFonts w:ascii="Consolas" w:hAnsi="Consolas" w:cs="Consolas"/>
      <w:sz w:val="20"/>
    </w:rPr>
  </w:style>
  <w:style w:type="character" w:customStyle="1" w:styleId="HTMLPreformattedChar">
    <w:name w:val="HTML Preformatted Char"/>
    <w:basedOn w:val="DefaultParagraphFont"/>
    <w:link w:val="HTMLPreformatted"/>
    <w:uiPriority w:val="99"/>
    <w:rsid w:val="005A7FC6"/>
    <w:rPr>
      <w:rFonts w:ascii="Consolas" w:hAnsi="Consolas" w:cs="Consolas"/>
      <w:sz w:val="20"/>
    </w:rPr>
  </w:style>
  <w:style w:type="character" w:styleId="HTMLTypewriter">
    <w:name w:val="HTML Typewriter"/>
    <w:basedOn w:val="DefaultParagraphFont"/>
    <w:uiPriority w:val="99"/>
    <w:rsid w:val="005A7FC6"/>
    <w:rPr>
      <w:rFonts w:ascii="Consolas" w:hAnsi="Consolas" w:cs="Consolas"/>
      <w:sz w:val="20"/>
    </w:rPr>
  </w:style>
  <w:style w:type="paragraph" w:customStyle="1" w:styleId="EnvelopeAddress2">
    <w:name w:val="Envelope Address2"/>
    <w:basedOn w:val="Normal"/>
    <w:uiPriority w:val="99"/>
    <w:rsid w:val="005A7FC6"/>
    <w:pPr>
      <w:tabs>
        <w:tab w:val="left" w:pos="3024"/>
        <w:tab w:val="left" w:pos="3456"/>
      </w:tabs>
      <w:ind w:left="5400"/>
    </w:pPr>
  </w:style>
  <w:style w:type="paragraph" w:customStyle="1" w:styleId="EnvelopeReturn2">
    <w:name w:val="Envelope Return2"/>
    <w:basedOn w:val="Normal"/>
    <w:uiPriority w:val="99"/>
    <w:rsid w:val="005A7FC6"/>
    <w:pPr>
      <w:tabs>
        <w:tab w:val="left" w:pos="3024"/>
        <w:tab w:val="left" w:pos="3456"/>
      </w:tabs>
      <w:ind w:left="360"/>
    </w:pPr>
    <w:rPr>
      <w:rFonts w:ascii="Albertus Medium" w:hAnsi="Albertus Medium"/>
      <w:sz w:val="16"/>
    </w:rPr>
  </w:style>
  <w:style w:type="paragraph" w:customStyle="1" w:styleId="Quote2">
    <w:name w:val="Quote2"/>
    <w:basedOn w:val="Normal"/>
    <w:next w:val="Normal"/>
    <w:uiPriority w:val="99"/>
    <w:rsid w:val="005A7FC6"/>
    <w:pPr>
      <w:tabs>
        <w:tab w:val="left" w:pos="3024"/>
        <w:tab w:val="left" w:pos="3456"/>
      </w:tabs>
      <w:ind w:left="1152" w:right="576"/>
    </w:pPr>
    <w:rPr>
      <w:i/>
    </w:rPr>
  </w:style>
  <w:style w:type="paragraph" w:customStyle="1" w:styleId="author0">
    <w:name w:val="author"/>
    <w:basedOn w:val="Heading1"/>
    <w:uiPriority w:val="99"/>
    <w:rsid w:val="005A7FC6"/>
  </w:style>
  <w:style w:type="paragraph" w:customStyle="1" w:styleId="Title1">
    <w:name w:val="Title1"/>
    <w:basedOn w:val="Heading2"/>
    <w:uiPriority w:val="99"/>
    <w:rsid w:val="005A7FC6"/>
  </w:style>
  <w:style w:type="paragraph" w:styleId="BodyText2">
    <w:name w:val="Body Text 2"/>
    <w:basedOn w:val="Normal"/>
    <w:link w:val="BodyText2Char"/>
    <w:uiPriority w:val="99"/>
    <w:rsid w:val="005A7FC6"/>
    <w:pPr>
      <w:spacing w:after="120" w:line="480" w:lineRule="auto"/>
    </w:pPr>
  </w:style>
  <w:style w:type="character" w:customStyle="1" w:styleId="BodyText2Char">
    <w:name w:val="Body Text 2 Char"/>
    <w:basedOn w:val="DefaultParagraphFont"/>
    <w:link w:val="BodyText2"/>
    <w:uiPriority w:val="99"/>
    <w:rsid w:val="005A7FC6"/>
    <w:rPr>
      <w:rFonts w:ascii="Book Antiqua" w:hAnsi="Book Antiqua"/>
    </w:rPr>
  </w:style>
  <w:style w:type="character" w:customStyle="1" w:styleId="go">
    <w:name w:val="go"/>
    <w:basedOn w:val="DefaultParagraphFont"/>
    <w:uiPriority w:val="99"/>
    <w:rsid w:val="005A7FC6"/>
  </w:style>
  <w:style w:type="character" w:customStyle="1" w:styleId="postbody">
    <w:name w:val="postbody"/>
    <w:basedOn w:val="DefaultParagraphFont"/>
    <w:uiPriority w:val="99"/>
    <w:rsid w:val="005A7FC6"/>
  </w:style>
  <w:style w:type="paragraph" w:styleId="TOC2">
    <w:name w:val="toc 2"/>
    <w:basedOn w:val="Normal"/>
    <w:next w:val="Normal"/>
    <w:uiPriority w:val="39"/>
    <w:rsid w:val="005A7FC6"/>
    <w:pPr>
      <w:spacing w:after="100"/>
      <w:ind w:left="220"/>
    </w:pPr>
  </w:style>
  <w:style w:type="paragraph" w:styleId="ListBullet2">
    <w:name w:val="List Bullet 2"/>
    <w:basedOn w:val="Normal"/>
    <w:uiPriority w:val="99"/>
    <w:rsid w:val="005A7FC6"/>
    <w:pPr>
      <w:tabs>
        <w:tab w:val="num" w:pos="720"/>
      </w:tabs>
      <w:ind w:left="720" w:hanging="216"/>
      <w:contextualSpacing/>
    </w:pPr>
  </w:style>
  <w:style w:type="paragraph" w:styleId="BodyTextIndent2">
    <w:name w:val="Body Text Indent 2"/>
    <w:basedOn w:val="Normal"/>
    <w:link w:val="BodyTextIndent2Char"/>
    <w:uiPriority w:val="99"/>
    <w:rsid w:val="005A7FC6"/>
    <w:pPr>
      <w:spacing w:after="120" w:line="480" w:lineRule="auto"/>
      <w:ind w:left="360"/>
    </w:pPr>
  </w:style>
  <w:style w:type="character" w:customStyle="1" w:styleId="BodyTextIndent2Char">
    <w:name w:val="Body Text Indent 2 Char"/>
    <w:basedOn w:val="DefaultParagraphFont"/>
    <w:link w:val="BodyTextIndent2"/>
    <w:uiPriority w:val="99"/>
    <w:rsid w:val="005A7FC6"/>
    <w:rPr>
      <w:rFonts w:ascii="Book Antiqua" w:hAnsi="Book Antiqua"/>
    </w:rPr>
  </w:style>
  <w:style w:type="paragraph" w:styleId="CommentSubject">
    <w:name w:val="annotation subject"/>
    <w:basedOn w:val="CommentText"/>
    <w:next w:val="CommentText"/>
    <w:link w:val="CommentSubjectChar"/>
    <w:uiPriority w:val="99"/>
    <w:rsid w:val="005A7FC6"/>
    <w:rPr>
      <w:b/>
    </w:rPr>
  </w:style>
  <w:style w:type="character" w:customStyle="1" w:styleId="CommentTextChar">
    <w:name w:val="Comment Text Char"/>
    <w:basedOn w:val="DefaultParagraphFont"/>
    <w:link w:val="CommentText"/>
    <w:uiPriority w:val="99"/>
    <w:rsid w:val="005A7FC6"/>
    <w:rPr>
      <w:rFonts w:ascii="Book Antiqua" w:hAnsi="Book Antiqua"/>
      <w:sz w:val="20"/>
    </w:rPr>
  </w:style>
  <w:style w:type="character" w:customStyle="1" w:styleId="CommentSubjectChar">
    <w:name w:val="Comment Subject Char"/>
    <w:basedOn w:val="CommentTextChar"/>
    <w:link w:val="CommentSubject"/>
    <w:uiPriority w:val="99"/>
    <w:rsid w:val="005A7FC6"/>
    <w:rPr>
      <w:rFonts w:ascii="Book Antiqua" w:hAnsi="Book Antiqua"/>
      <w:b/>
      <w:sz w:val="20"/>
    </w:rPr>
  </w:style>
  <w:style w:type="paragraph" w:customStyle="1" w:styleId="ColorfulShading-Accent31">
    <w:name w:val="Colorful Shading - Accent 31"/>
    <w:basedOn w:val="Normal"/>
    <w:uiPriority w:val="34"/>
    <w:rsid w:val="005A7FC6"/>
    <w:pPr>
      <w:ind w:left="720"/>
      <w:contextualSpacing/>
    </w:pPr>
  </w:style>
  <w:style w:type="paragraph" w:customStyle="1" w:styleId="Normalni">
    <w:name w:val="Normal ni"/>
    <w:basedOn w:val="Normal"/>
    <w:next w:val="Normal"/>
    <w:uiPriority w:val="99"/>
    <w:rsid w:val="005A7FC6"/>
    <w:pPr>
      <w:spacing w:line="480" w:lineRule="auto"/>
      <w:jc w:val="both"/>
    </w:pPr>
    <w:rPr>
      <w:rFonts w:ascii="Garamond" w:hAnsi="Garamond"/>
    </w:rPr>
  </w:style>
  <w:style w:type="paragraph" w:customStyle="1" w:styleId="ChapterHeading3">
    <w:name w:val="Chapter Heading 3"/>
    <w:basedOn w:val="Normal"/>
    <w:link w:val="ChapterHeading3Char"/>
    <w:uiPriority w:val="99"/>
    <w:rsid w:val="005A7FC6"/>
    <w:rPr>
      <w:b/>
    </w:rPr>
  </w:style>
  <w:style w:type="paragraph" w:customStyle="1" w:styleId="Reference0">
    <w:name w:val="Reference"/>
    <w:basedOn w:val="Normal"/>
    <w:uiPriority w:val="99"/>
    <w:rsid w:val="005A7FC6"/>
    <w:pPr>
      <w:spacing w:after="180"/>
      <w:ind w:left="720" w:hanging="720"/>
    </w:pPr>
  </w:style>
  <w:style w:type="paragraph" w:customStyle="1" w:styleId="LightGrid-Accent51">
    <w:name w:val="Light Grid - Accent 51"/>
    <w:basedOn w:val="Normal"/>
    <w:uiPriority w:val="99"/>
    <w:rsid w:val="005A7FC6"/>
    <w:pPr>
      <w:ind w:left="1152" w:right="576"/>
    </w:pPr>
    <w:rPr>
      <w:rFonts w:ascii="Calibri" w:hAnsi="Calibri"/>
      <w:i/>
    </w:rPr>
  </w:style>
  <w:style w:type="character" w:customStyle="1" w:styleId="TitleBk">
    <w:name w:val="TitleBk"/>
    <w:basedOn w:val="DefaultParagraphFont"/>
    <w:uiPriority w:val="99"/>
    <w:rsid w:val="005A7FC6"/>
    <w:rPr>
      <w:rFonts w:cs="Times New Roman"/>
      <w:b/>
      <w:color w:val="0000FF"/>
    </w:rPr>
  </w:style>
  <w:style w:type="character" w:customStyle="1" w:styleId="writely-comment">
    <w:name w:val="writely-comment"/>
    <w:basedOn w:val="DefaultParagraphFont"/>
    <w:uiPriority w:val="99"/>
    <w:rsid w:val="005A7FC6"/>
    <w:rPr>
      <w:rFonts w:cs="Times New Roman"/>
    </w:rPr>
  </w:style>
  <w:style w:type="character" w:customStyle="1" w:styleId="query">
    <w:name w:val="query"/>
    <w:basedOn w:val="DefaultParagraphFont"/>
    <w:uiPriority w:val="99"/>
    <w:rsid w:val="005A7FC6"/>
    <w:rPr>
      <w:rFonts w:cs="Times New Roman"/>
    </w:rPr>
  </w:style>
  <w:style w:type="character" w:customStyle="1" w:styleId="me">
    <w:name w:val="me"/>
    <w:basedOn w:val="DefaultParagraphFont"/>
    <w:uiPriority w:val="99"/>
    <w:rsid w:val="005A7FC6"/>
  </w:style>
  <w:style w:type="character" w:customStyle="1" w:styleId="foreign">
    <w:name w:val="foreign"/>
    <w:basedOn w:val="DefaultParagraphFont"/>
    <w:uiPriority w:val="99"/>
    <w:rsid w:val="005A7FC6"/>
  </w:style>
  <w:style w:type="character" w:customStyle="1" w:styleId="heading10">
    <w:name w:val="heading1"/>
    <w:basedOn w:val="DefaultParagraphFont"/>
    <w:uiPriority w:val="99"/>
    <w:rsid w:val="005A7FC6"/>
  </w:style>
  <w:style w:type="character" w:customStyle="1" w:styleId="heading20">
    <w:name w:val="heading2"/>
    <w:basedOn w:val="DefaultParagraphFont"/>
    <w:uiPriority w:val="99"/>
    <w:rsid w:val="005A7FC6"/>
  </w:style>
  <w:style w:type="paragraph" w:customStyle="1" w:styleId="bodytext0">
    <w:name w:val="bodytext"/>
    <w:basedOn w:val="Normal"/>
    <w:uiPriority w:val="99"/>
    <w:rsid w:val="005A7FC6"/>
    <w:rPr>
      <w:rFonts w:ascii="Times" w:hAnsi="Times"/>
    </w:rPr>
  </w:style>
  <w:style w:type="character" w:customStyle="1" w:styleId="toctoggle">
    <w:name w:val="toctoggle"/>
    <w:basedOn w:val="DefaultParagraphFont"/>
    <w:uiPriority w:val="99"/>
    <w:rsid w:val="005A7FC6"/>
  </w:style>
  <w:style w:type="character" w:customStyle="1" w:styleId="tocnumber">
    <w:name w:val="tocnumber"/>
    <w:basedOn w:val="DefaultParagraphFont"/>
    <w:uiPriority w:val="99"/>
    <w:rsid w:val="005A7FC6"/>
  </w:style>
  <w:style w:type="character" w:customStyle="1" w:styleId="toctext">
    <w:name w:val="toctext"/>
    <w:basedOn w:val="DefaultParagraphFont"/>
    <w:uiPriority w:val="99"/>
    <w:rsid w:val="005A7FC6"/>
  </w:style>
  <w:style w:type="character" w:customStyle="1" w:styleId="editsection">
    <w:name w:val="editsection"/>
    <w:basedOn w:val="DefaultParagraphFont"/>
    <w:uiPriority w:val="99"/>
    <w:rsid w:val="005A7FC6"/>
  </w:style>
  <w:style w:type="character" w:customStyle="1" w:styleId="mw-headline">
    <w:name w:val="mw-headline"/>
    <w:basedOn w:val="DefaultParagraphFont"/>
    <w:uiPriority w:val="99"/>
    <w:rsid w:val="005A7FC6"/>
  </w:style>
  <w:style w:type="character" w:customStyle="1" w:styleId="normtext">
    <w:name w:val="normtext"/>
    <w:basedOn w:val="DefaultParagraphFont"/>
    <w:uiPriority w:val="99"/>
    <w:rsid w:val="005A7FC6"/>
  </w:style>
  <w:style w:type="character" w:customStyle="1" w:styleId="il">
    <w:name w:val="il"/>
    <w:basedOn w:val="DefaultParagraphFont"/>
    <w:uiPriority w:val="99"/>
    <w:rsid w:val="005A7FC6"/>
  </w:style>
  <w:style w:type="paragraph" w:customStyle="1" w:styleId="Timeheader">
    <w:name w:val="Time header"/>
    <w:basedOn w:val="Time"/>
    <w:next w:val="Time"/>
    <w:uiPriority w:val="99"/>
    <w:rsid w:val="005A7FC6"/>
    <w:pPr>
      <w:shd w:val="clear" w:color="auto" w:fill="76923C" w:themeFill="accent3" w:themeFillShade="BF"/>
    </w:pPr>
    <w:rPr>
      <w:color w:val="FBD4B4" w:themeColor="accent6" w:themeTint="66"/>
      <w:sz w:val="24"/>
    </w:rPr>
  </w:style>
  <w:style w:type="character" w:customStyle="1" w:styleId="name0">
    <w:name w:val="name"/>
    <w:basedOn w:val="DefaultParagraphFont"/>
    <w:uiPriority w:val="99"/>
    <w:rsid w:val="005A7FC6"/>
  </w:style>
  <w:style w:type="character" w:customStyle="1" w:styleId="apple-style-span">
    <w:name w:val="apple-style-span"/>
    <w:basedOn w:val="DefaultParagraphFont"/>
    <w:uiPriority w:val="99"/>
    <w:rsid w:val="005A7FC6"/>
  </w:style>
  <w:style w:type="character" w:customStyle="1" w:styleId="apple-converted-space">
    <w:name w:val="apple-converted-space"/>
    <w:basedOn w:val="DefaultParagraphFont"/>
    <w:uiPriority w:val="99"/>
    <w:rsid w:val="005A7FC6"/>
  </w:style>
  <w:style w:type="character" w:customStyle="1" w:styleId="Heading4Char">
    <w:name w:val="Heading 4 Char"/>
    <w:basedOn w:val="DefaultParagraphFont"/>
    <w:link w:val="Heading4"/>
    <w:uiPriority w:val="9"/>
    <w:rsid w:val="005A7FC6"/>
    <w:rPr>
      <w:rFonts w:ascii="Book Antiqua" w:eastAsiaTheme="majorEastAsia" w:hAnsi="Book Antiqua" w:cstheme="majorBidi"/>
      <w:b/>
      <w:i/>
    </w:rPr>
  </w:style>
  <w:style w:type="character" w:customStyle="1" w:styleId="Heading1Char">
    <w:name w:val="Heading 1 Char"/>
    <w:basedOn w:val="DefaultParagraphFont"/>
    <w:link w:val="Heading1"/>
    <w:uiPriority w:val="9"/>
    <w:rsid w:val="00FB0235"/>
    <w:rPr>
      <w:rFonts w:ascii="Book Antiqua" w:eastAsiaTheme="majorEastAsia" w:hAnsi="Book Antiqua" w:cstheme="majorBidi"/>
      <w:b/>
      <w:bCs/>
      <w:smallCaps/>
      <w:sz w:val="24"/>
      <w:szCs w:val="24"/>
    </w:rPr>
  </w:style>
  <w:style w:type="character" w:customStyle="1" w:styleId="Heading5Char">
    <w:name w:val="Heading 5 Char"/>
    <w:basedOn w:val="DefaultParagraphFont"/>
    <w:link w:val="Heading5"/>
    <w:uiPriority w:val="9"/>
    <w:rsid w:val="005A7FC6"/>
    <w:rPr>
      <w:rFonts w:ascii="Book Antiqua" w:eastAsiaTheme="majorEastAsia" w:hAnsi="Book Antiqua" w:cstheme="majorBidi"/>
      <w:b/>
      <w:u w:val="single"/>
    </w:rPr>
  </w:style>
  <w:style w:type="paragraph" w:customStyle="1" w:styleId="OutlineH0">
    <w:name w:val="OutlineH0"/>
    <w:basedOn w:val="OutlineH1"/>
    <w:next w:val="OutlineH1"/>
    <w:uiPriority w:val="99"/>
    <w:rsid w:val="00E7089B"/>
    <w:pPr>
      <w:outlineLvl w:val="2"/>
    </w:pPr>
    <w:rPr>
      <w:u w:val="single"/>
    </w:rPr>
  </w:style>
  <w:style w:type="character" w:customStyle="1" w:styleId="st">
    <w:name w:val="st"/>
    <w:basedOn w:val="DefaultParagraphFont"/>
    <w:uiPriority w:val="99"/>
    <w:rsid w:val="005A7FC6"/>
  </w:style>
  <w:style w:type="paragraph" w:styleId="Bibliography">
    <w:name w:val="Bibliography"/>
    <w:basedOn w:val="Normal"/>
    <w:next w:val="Normal"/>
    <w:uiPriority w:val="37"/>
    <w:rsid w:val="005A7FC6"/>
    <w:pPr>
      <w:ind w:left="720" w:hanging="720"/>
    </w:pPr>
  </w:style>
  <w:style w:type="paragraph" w:customStyle="1" w:styleId="Footnoetext">
    <w:name w:val="Footnoe text"/>
    <w:basedOn w:val="Normal"/>
    <w:rsid w:val="00F615A9"/>
    <w:rPr>
      <w:sz w:val="18"/>
    </w:rPr>
  </w:style>
  <w:style w:type="character" w:customStyle="1" w:styleId="BalloonTextChar51">
    <w:name w:val="Balloon Text Char51"/>
    <w:basedOn w:val="DefaultParagraphFont"/>
    <w:uiPriority w:val="99"/>
    <w:semiHidden/>
    <w:rsid w:val="00F615A9"/>
    <w:rPr>
      <w:rFonts w:ascii="Lucida Grande" w:hAnsi="Lucida Grande"/>
      <w:sz w:val="18"/>
      <w:szCs w:val="18"/>
    </w:rPr>
  </w:style>
  <w:style w:type="character" w:customStyle="1" w:styleId="BalloonTextChar50">
    <w:name w:val="Balloon Text Char50"/>
    <w:basedOn w:val="DefaultParagraphFont"/>
    <w:uiPriority w:val="99"/>
    <w:semiHidden/>
    <w:rsid w:val="00F615A9"/>
    <w:rPr>
      <w:rFonts w:ascii="Lucida Grande" w:hAnsi="Lucida Grande"/>
      <w:sz w:val="18"/>
      <w:szCs w:val="18"/>
    </w:rPr>
  </w:style>
  <w:style w:type="character" w:customStyle="1" w:styleId="BalloonTextChar49">
    <w:name w:val="Balloon Text Char49"/>
    <w:basedOn w:val="DefaultParagraphFont"/>
    <w:uiPriority w:val="99"/>
    <w:semiHidden/>
    <w:rsid w:val="00F615A9"/>
    <w:rPr>
      <w:rFonts w:ascii="Lucida Grande" w:hAnsi="Lucida Grande"/>
      <w:sz w:val="18"/>
      <w:szCs w:val="18"/>
    </w:rPr>
  </w:style>
  <w:style w:type="character" w:customStyle="1" w:styleId="BalloonTextChar48">
    <w:name w:val="Balloon Text Char48"/>
    <w:basedOn w:val="DefaultParagraphFont"/>
    <w:uiPriority w:val="99"/>
    <w:semiHidden/>
    <w:rsid w:val="00F615A9"/>
    <w:rPr>
      <w:rFonts w:ascii="Lucida Grande" w:hAnsi="Lucida Grande"/>
      <w:sz w:val="18"/>
      <w:szCs w:val="18"/>
    </w:rPr>
  </w:style>
  <w:style w:type="character" w:customStyle="1" w:styleId="BalloonTextChar47">
    <w:name w:val="Balloon Text Char47"/>
    <w:basedOn w:val="DefaultParagraphFont"/>
    <w:uiPriority w:val="99"/>
    <w:semiHidden/>
    <w:rsid w:val="00F615A9"/>
    <w:rPr>
      <w:rFonts w:ascii="Lucida Grande" w:hAnsi="Lucida Grande"/>
      <w:sz w:val="18"/>
      <w:szCs w:val="18"/>
    </w:rPr>
  </w:style>
  <w:style w:type="character" w:customStyle="1" w:styleId="BalloonTextChar46">
    <w:name w:val="Balloon Text Char46"/>
    <w:basedOn w:val="DefaultParagraphFont"/>
    <w:uiPriority w:val="99"/>
    <w:semiHidden/>
    <w:rsid w:val="00F615A9"/>
    <w:rPr>
      <w:rFonts w:ascii="Lucida Grande" w:hAnsi="Lucida Grande"/>
      <w:sz w:val="18"/>
      <w:szCs w:val="18"/>
    </w:rPr>
  </w:style>
  <w:style w:type="character" w:customStyle="1" w:styleId="BalloonTextChar45">
    <w:name w:val="Balloon Text Char45"/>
    <w:basedOn w:val="DefaultParagraphFont"/>
    <w:uiPriority w:val="99"/>
    <w:semiHidden/>
    <w:rsid w:val="00F615A9"/>
    <w:rPr>
      <w:rFonts w:ascii="Lucida Grande" w:hAnsi="Lucida Grande"/>
      <w:sz w:val="18"/>
      <w:szCs w:val="18"/>
    </w:rPr>
  </w:style>
  <w:style w:type="character" w:customStyle="1" w:styleId="BalloonTextChar44">
    <w:name w:val="Balloon Text Char44"/>
    <w:basedOn w:val="DefaultParagraphFont"/>
    <w:uiPriority w:val="99"/>
    <w:semiHidden/>
    <w:rsid w:val="00F615A9"/>
    <w:rPr>
      <w:rFonts w:ascii="Lucida Grande" w:hAnsi="Lucida Grande"/>
      <w:sz w:val="18"/>
      <w:szCs w:val="18"/>
    </w:rPr>
  </w:style>
  <w:style w:type="character" w:customStyle="1" w:styleId="BalloonTextChar43">
    <w:name w:val="Balloon Text Char43"/>
    <w:basedOn w:val="DefaultParagraphFont"/>
    <w:uiPriority w:val="99"/>
    <w:semiHidden/>
    <w:rsid w:val="00F615A9"/>
    <w:rPr>
      <w:rFonts w:ascii="Lucida Grande" w:hAnsi="Lucida Grande"/>
      <w:sz w:val="18"/>
      <w:szCs w:val="18"/>
    </w:rPr>
  </w:style>
  <w:style w:type="character" w:customStyle="1" w:styleId="BalloonTextChar42">
    <w:name w:val="Balloon Text Char42"/>
    <w:basedOn w:val="DefaultParagraphFont"/>
    <w:uiPriority w:val="99"/>
    <w:semiHidden/>
    <w:rsid w:val="00F615A9"/>
    <w:rPr>
      <w:rFonts w:ascii="Lucida Grande" w:hAnsi="Lucida Grande"/>
      <w:sz w:val="18"/>
      <w:szCs w:val="18"/>
    </w:rPr>
  </w:style>
  <w:style w:type="character" w:customStyle="1" w:styleId="BalloonTextChar41">
    <w:name w:val="Balloon Text Char41"/>
    <w:basedOn w:val="DefaultParagraphFont"/>
    <w:uiPriority w:val="99"/>
    <w:semiHidden/>
    <w:rsid w:val="00F615A9"/>
    <w:rPr>
      <w:rFonts w:ascii="Lucida Grande" w:hAnsi="Lucida Grande"/>
      <w:sz w:val="18"/>
      <w:szCs w:val="18"/>
    </w:rPr>
  </w:style>
  <w:style w:type="character" w:customStyle="1" w:styleId="BalloonTextChar40">
    <w:name w:val="Balloon Text Char40"/>
    <w:basedOn w:val="DefaultParagraphFont"/>
    <w:uiPriority w:val="99"/>
    <w:semiHidden/>
    <w:rsid w:val="00F615A9"/>
    <w:rPr>
      <w:rFonts w:ascii="Lucida Grande" w:hAnsi="Lucida Grande"/>
      <w:sz w:val="18"/>
      <w:szCs w:val="18"/>
    </w:rPr>
  </w:style>
  <w:style w:type="character" w:customStyle="1" w:styleId="BalloonTextChar39">
    <w:name w:val="Balloon Text Char39"/>
    <w:basedOn w:val="DefaultParagraphFont"/>
    <w:uiPriority w:val="99"/>
    <w:semiHidden/>
    <w:rsid w:val="00F615A9"/>
    <w:rPr>
      <w:rFonts w:ascii="Lucida Grande" w:hAnsi="Lucida Grande"/>
      <w:sz w:val="18"/>
      <w:szCs w:val="18"/>
    </w:rPr>
  </w:style>
  <w:style w:type="character" w:customStyle="1" w:styleId="BalloonTextChar38">
    <w:name w:val="Balloon Text Char38"/>
    <w:basedOn w:val="DefaultParagraphFont"/>
    <w:uiPriority w:val="99"/>
    <w:semiHidden/>
    <w:rsid w:val="00F615A9"/>
    <w:rPr>
      <w:rFonts w:ascii="Lucida Grande" w:hAnsi="Lucida Grande"/>
      <w:sz w:val="18"/>
      <w:szCs w:val="18"/>
    </w:rPr>
  </w:style>
  <w:style w:type="character" w:customStyle="1" w:styleId="BalloonTextChar37">
    <w:name w:val="Balloon Text Char37"/>
    <w:basedOn w:val="DefaultParagraphFont"/>
    <w:uiPriority w:val="99"/>
    <w:semiHidden/>
    <w:rsid w:val="00F615A9"/>
    <w:rPr>
      <w:rFonts w:ascii="Lucida Grande" w:hAnsi="Lucida Grande"/>
      <w:sz w:val="18"/>
      <w:szCs w:val="18"/>
    </w:rPr>
  </w:style>
  <w:style w:type="character" w:customStyle="1" w:styleId="BalloonTextChar36">
    <w:name w:val="Balloon Text Char36"/>
    <w:basedOn w:val="DefaultParagraphFont"/>
    <w:uiPriority w:val="99"/>
    <w:semiHidden/>
    <w:rsid w:val="00F615A9"/>
    <w:rPr>
      <w:rFonts w:ascii="Lucida Grande" w:hAnsi="Lucida Grande"/>
      <w:sz w:val="18"/>
      <w:szCs w:val="18"/>
    </w:rPr>
  </w:style>
  <w:style w:type="character" w:customStyle="1" w:styleId="BalloonTextChar35">
    <w:name w:val="Balloon Text Char35"/>
    <w:basedOn w:val="DefaultParagraphFont"/>
    <w:uiPriority w:val="99"/>
    <w:semiHidden/>
    <w:rsid w:val="00F615A9"/>
    <w:rPr>
      <w:rFonts w:ascii="Lucida Grande" w:hAnsi="Lucida Grande"/>
      <w:sz w:val="18"/>
      <w:szCs w:val="18"/>
    </w:rPr>
  </w:style>
  <w:style w:type="character" w:customStyle="1" w:styleId="BalloonTextChar34">
    <w:name w:val="Balloon Text Char34"/>
    <w:basedOn w:val="DefaultParagraphFont"/>
    <w:uiPriority w:val="99"/>
    <w:semiHidden/>
    <w:rsid w:val="00F615A9"/>
    <w:rPr>
      <w:rFonts w:ascii="Lucida Grande" w:hAnsi="Lucida Grande"/>
      <w:sz w:val="18"/>
      <w:szCs w:val="18"/>
    </w:rPr>
  </w:style>
  <w:style w:type="character" w:customStyle="1" w:styleId="BalloonTextChar33">
    <w:name w:val="Balloon Text Char33"/>
    <w:basedOn w:val="DefaultParagraphFont"/>
    <w:uiPriority w:val="99"/>
    <w:semiHidden/>
    <w:rsid w:val="00F615A9"/>
    <w:rPr>
      <w:rFonts w:ascii="Lucida Grande" w:hAnsi="Lucida Grande"/>
      <w:sz w:val="18"/>
      <w:szCs w:val="18"/>
    </w:rPr>
  </w:style>
  <w:style w:type="character" w:customStyle="1" w:styleId="BalloonTextChar32">
    <w:name w:val="Balloon Text Char32"/>
    <w:basedOn w:val="DefaultParagraphFont"/>
    <w:uiPriority w:val="99"/>
    <w:semiHidden/>
    <w:rsid w:val="00F615A9"/>
    <w:rPr>
      <w:rFonts w:ascii="Lucida Grande" w:hAnsi="Lucida Grande"/>
      <w:sz w:val="18"/>
      <w:szCs w:val="18"/>
    </w:rPr>
  </w:style>
  <w:style w:type="character" w:customStyle="1" w:styleId="BalloonTextChar31">
    <w:name w:val="Balloon Text Char31"/>
    <w:basedOn w:val="DefaultParagraphFont"/>
    <w:uiPriority w:val="99"/>
    <w:semiHidden/>
    <w:rsid w:val="00F615A9"/>
    <w:rPr>
      <w:rFonts w:ascii="Lucida Grande" w:hAnsi="Lucida Grande"/>
      <w:sz w:val="18"/>
      <w:szCs w:val="18"/>
    </w:rPr>
  </w:style>
  <w:style w:type="character" w:customStyle="1" w:styleId="BalloonTextChar30">
    <w:name w:val="Balloon Text Char30"/>
    <w:basedOn w:val="DefaultParagraphFont"/>
    <w:uiPriority w:val="99"/>
    <w:semiHidden/>
    <w:rsid w:val="00F615A9"/>
    <w:rPr>
      <w:rFonts w:ascii="Lucida Grande" w:hAnsi="Lucida Grande"/>
      <w:sz w:val="18"/>
      <w:szCs w:val="18"/>
    </w:rPr>
  </w:style>
  <w:style w:type="character" w:customStyle="1" w:styleId="BalloonTextChar29">
    <w:name w:val="Balloon Text Char29"/>
    <w:basedOn w:val="DefaultParagraphFont"/>
    <w:uiPriority w:val="99"/>
    <w:semiHidden/>
    <w:rsid w:val="00F615A9"/>
    <w:rPr>
      <w:rFonts w:ascii="Lucida Grande" w:hAnsi="Lucida Grande"/>
      <w:sz w:val="18"/>
      <w:szCs w:val="18"/>
    </w:rPr>
  </w:style>
  <w:style w:type="character" w:customStyle="1" w:styleId="BalloonTextChar28">
    <w:name w:val="Balloon Text Char28"/>
    <w:basedOn w:val="DefaultParagraphFont"/>
    <w:uiPriority w:val="99"/>
    <w:semiHidden/>
    <w:rsid w:val="00F615A9"/>
    <w:rPr>
      <w:rFonts w:ascii="Lucida Grande" w:hAnsi="Lucida Grande"/>
      <w:sz w:val="18"/>
      <w:szCs w:val="18"/>
    </w:rPr>
  </w:style>
  <w:style w:type="character" w:customStyle="1" w:styleId="BalloonTextChar27">
    <w:name w:val="Balloon Text Char27"/>
    <w:basedOn w:val="DefaultParagraphFont"/>
    <w:uiPriority w:val="99"/>
    <w:semiHidden/>
    <w:rsid w:val="00F615A9"/>
    <w:rPr>
      <w:rFonts w:ascii="Lucida Grande" w:hAnsi="Lucida Grande"/>
      <w:sz w:val="18"/>
      <w:szCs w:val="18"/>
    </w:rPr>
  </w:style>
  <w:style w:type="character" w:customStyle="1" w:styleId="BalloonTextChar26">
    <w:name w:val="Balloon Text Char26"/>
    <w:basedOn w:val="DefaultParagraphFont"/>
    <w:uiPriority w:val="99"/>
    <w:semiHidden/>
    <w:rsid w:val="00F615A9"/>
    <w:rPr>
      <w:rFonts w:ascii="Lucida Grande" w:hAnsi="Lucida Grande"/>
      <w:sz w:val="18"/>
      <w:szCs w:val="18"/>
    </w:rPr>
  </w:style>
  <w:style w:type="character" w:customStyle="1" w:styleId="BalloonTextChar25">
    <w:name w:val="Balloon Text Char25"/>
    <w:basedOn w:val="DefaultParagraphFont"/>
    <w:uiPriority w:val="99"/>
    <w:semiHidden/>
    <w:rsid w:val="00F615A9"/>
    <w:rPr>
      <w:rFonts w:ascii="Lucida Grande" w:hAnsi="Lucida Grande"/>
      <w:sz w:val="18"/>
      <w:szCs w:val="18"/>
    </w:rPr>
  </w:style>
  <w:style w:type="character" w:customStyle="1" w:styleId="BalloonTextChar24">
    <w:name w:val="Balloon Text Char24"/>
    <w:basedOn w:val="DefaultParagraphFont"/>
    <w:uiPriority w:val="99"/>
    <w:semiHidden/>
    <w:locked/>
    <w:rsid w:val="00F615A9"/>
    <w:rPr>
      <w:rFonts w:ascii="Lucida Grande" w:hAnsi="Lucida Grande" w:cs="Times New Roman"/>
      <w:sz w:val="18"/>
      <w:szCs w:val="18"/>
    </w:rPr>
  </w:style>
  <w:style w:type="character" w:customStyle="1" w:styleId="BalloonTextChar23">
    <w:name w:val="Balloon Text Char23"/>
    <w:basedOn w:val="DefaultParagraphFont"/>
    <w:uiPriority w:val="99"/>
    <w:semiHidden/>
    <w:locked/>
    <w:rsid w:val="00F615A9"/>
    <w:rPr>
      <w:rFonts w:ascii="Lucida Grande" w:hAnsi="Lucida Grande" w:cs="Times New Roman"/>
      <w:sz w:val="18"/>
      <w:szCs w:val="18"/>
    </w:rPr>
  </w:style>
  <w:style w:type="character" w:customStyle="1" w:styleId="BalloonTextChar22">
    <w:name w:val="Balloon Text Char22"/>
    <w:basedOn w:val="DefaultParagraphFont"/>
    <w:uiPriority w:val="99"/>
    <w:semiHidden/>
    <w:locked/>
    <w:rsid w:val="00F615A9"/>
    <w:rPr>
      <w:rFonts w:ascii="Lucida Grande" w:hAnsi="Lucida Grande" w:cs="Times New Roman"/>
      <w:sz w:val="18"/>
      <w:szCs w:val="18"/>
    </w:rPr>
  </w:style>
  <w:style w:type="character" w:customStyle="1" w:styleId="BalloonTextChar21">
    <w:name w:val="Balloon Text Char21"/>
    <w:basedOn w:val="DefaultParagraphFont"/>
    <w:uiPriority w:val="99"/>
    <w:semiHidden/>
    <w:locked/>
    <w:rsid w:val="00F615A9"/>
    <w:rPr>
      <w:rFonts w:ascii="Lucida Grande" w:hAnsi="Lucida Grande" w:cs="Times New Roman"/>
      <w:sz w:val="18"/>
      <w:szCs w:val="18"/>
    </w:rPr>
  </w:style>
  <w:style w:type="character" w:customStyle="1" w:styleId="BalloonTextChar20">
    <w:name w:val="Balloon Text Char20"/>
    <w:basedOn w:val="DefaultParagraphFont"/>
    <w:uiPriority w:val="99"/>
    <w:semiHidden/>
    <w:locked/>
    <w:rsid w:val="00F615A9"/>
    <w:rPr>
      <w:rFonts w:ascii="Lucida Grande" w:hAnsi="Lucida Grande" w:cs="Times New Roman"/>
      <w:sz w:val="18"/>
      <w:szCs w:val="18"/>
    </w:rPr>
  </w:style>
  <w:style w:type="character" w:customStyle="1" w:styleId="BalloonTextChar19">
    <w:name w:val="Balloon Text Char19"/>
    <w:basedOn w:val="DefaultParagraphFont"/>
    <w:uiPriority w:val="99"/>
    <w:semiHidden/>
    <w:locked/>
    <w:rsid w:val="00F615A9"/>
    <w:rPr>
      <w:rFonts w:ascii="Lucida Grande" w:hAnsi="Lucida Grande" w:cs="Times New Roman"/>
      <w:sz w:val="18"/>
      <w:szCs w:val="18"/>
    </w:rPr>
  </w:style>
  <w:style w:type="character" w:customStyle="1" w:styleId="BalloonTextChar18">
    <w:name w:val="Balloon Text Char18"/>
    <w:basedOn w:val="DefaultParagraphFont"/>
    <w:uiPriority w:val="99"/>
    <w:semiHidden/>
    <w:locked/>
    <w:rsid w:val="00F615A9"/>
    <w:rPr>
      <w:rFonts w:ascii="Lucida Grande" w:hAnsi="Lucida Grande" w:cs="Times New Roman"/>
      <w:sz w:val="18"/>
      <w:szCs w:val="18"/>
    </w:rPr>
  </w:style>
  <w:style w:type="character" w:customStyle="1" w:styleId="BalloonTextChar17">
    <w:name w:val="Balloon Text Char17"/>
    <w:basedOn w:val="DefaultParagraphFont"/>
    <w:uiPriority w:val="99"/>
    <w:semiHidden/>
    <w:locked/>
    <w:rsid w:val="00F615A9"/>
    <w:rPr>
      <w:rFonts w:ascii="Lucida Grande" w:hAnsi="Lucida Grande" w:cs="Times New Roman"/>
      <w:sz w:val="18"/>
      <w:szCs w:val="18"/>
    </w:rPr>
  </w:style>
  <w:style w:type="character" w:customStyle="1" w:styleId="BalloonTextChar16">
    <w:name w:val="Balloon Text Char16"/>
    <w:basedOn w:val="DefaultParagraphFont"/>
    <w:uiPriority w:val="99"/>
    <w:semiHidden/>
    <w:locked/>
    <w:rsid w:val="00F615A9"/>
    <w:rPr>
      <w:rFonts w:ascii="Lucida Grande" w:hAnsi="Lucida Grande" w:cs="Times New Roman"/>
      <w:sz w:val="18"/>
      <w:szCs w:val="18"/>
    </w:rPr>
  </w:style>
  <w:style w:type="character" w:customStyle="1" w:styleId="BalloonTextChar15">
    <w:name w:val="Balloon Text Char15"/>
    <w:basedOn w:val="DefaultParagraphFont"/>
    <w:uiPriority w:val="99"/>
    <w:semiHidden/>
    <w:locked/>
    <w:rsid w:val="00F615A9"/>
    <w:rPr>
      <w:rFonts w:ascii="Lucida Grande" w:hAnsi="Lucida Grande" w:cs="Times New Roman"/>
      <w:sz w:val="18"/>
      <w:szCs w:val="18"/>
    </w:rPr>
  </w:style>
  <w:style w:type="character" w:customStyle="1" w:styleId="BalloonTextChar14">
    <w:name w:val="Balloon Text Char14"/>
    <w:basedOn w:val="DefaultParagraphFont"/>
    <w:uiPriority w:val="99"/>
    <w:semiHidden/>
    <w:locked/>
    <w:rsid w:val="00F615A9"/>
    <w:rPr>
      <w:rFonts w:ascii="Lucida Grande" w:hAnsi="Lucida Grande" w:cs="Times New Roman"/>
      <w:sz w:val="18"/>
      <w:szCs w:val="18"/>
    </w:rPr>
  </w:style>
  <w:style w:type="character" w:customStyle="1" w:styleId="BalloonTextChar13">
    <w:name w:val="Balloon Text Char13"/>
    <w:basedOn w:val="DefaultParagraphFont"/>
    <w:uiPriority w:val="99"/>
    <w:semiHidden/>
    <w:locked/>
    <w:rsid w:val="00F615A9"/>
    <w:rPr>
      <w:rFonts w:ascii="Lucida Grande" w:hAnsi="Lucida Grande" w:cs="Times New Roman"/>
      <w:sz w:val="18"/>
      <w:szCs w:val="18"/>
    </w:rPr>
  </w:style>
  <w:style w:type="character" w:customStyle="1" w:styleId="BalloonTextChar12">
    <w:name w:val="Balloon Text Char12"/>
    <w:basedOn w:val="DefaultParagraphFont"/>
    <w:uiPriority w:val="99"/>
    <w:semiHidden/>
    <w:locked/>
    <w:rsid w:val="00F615A9"/>
    <w:rPr>
      <w:rFonts w:ascii="Lucida Grande" w:hAnsi="Lucida Grande" w:cs="Times New Roman"/>
      <w:sz w:val="18"/>
      <w:szCs w:val="18"/>
    </w:rPr>
  </w:style>
  <w:style w:type="character" w:customStyle="1" w:styleId="BalloonTextChar11">
    <w:name w:val="Balloon Text Char11"/>
    <w:basedOn w:val="DefaultParagraphFont"/>
    <w:uiPriority w:val="99"/>
    <w:semiHidden/>
    <w:locked/>
    <w:rsid w:val="00F615A9"/>
    <w:rPr>
      <w:rFonts w:ascii="Lucida Grande" w:hAnsi="Lucida Grande" w:cs="Times New Roman"/>
      <w:sz w:val="18"/>
      <w:szCs w:val="18"/>
    </w:rPr>
  </w:style>
  <w:style w:type="character" w:customStyle="1" w:styleId="BalloonTextChar10">
    <w:name w:val="Balloon Text Char10"/>
    <w:basedOn w:val="DefaultParagraphFont"/>
    <w:uiPriority w:val="99"/>
    <w:semiHidden/>
    <w:locked/>
    <w:rsid w:val="00F615A9"/>
    <w:rPr>
      <w:rFonts w:ascii="Lucida Grande" w:hAnsi="Lucida Grande" w:cs="Times New Roman"/>
      <w:sz w:val="18"/>
      <w:szCs w:val="18"/>
    </w:rPr>
  </w:style>
  <w:style w:type="character" w:customStyle="1" w:styleId="BalloonTextChar9">
    <w:name w:val="Balloon Text Char9"/>
    <w:basedOn w:val="DefaultParagraphFont"/>
    <w:uiPriority w:val="99"/>
    <w:semiHidden/>
    <w:locked/>
    <w:rsid w:val="00F615A9"/>
    <w:rPr>
      <w:rFonts w:ascii="Lucida Grande" w:hAnsi="Lucida Grande" w:cs="Times New Roman"/>
      <w:sz w:val="18"/>
      <w:szCs w:val="18"/>
    </w:rPr>
  </w:style>
  <w:style w:type="character" w:customStyle="1" w:styleId="BalloonTextChar8">
    <w:name w:val="Balloon Text Char8"/>
    <w:basedOn w:val="DefaultParagraphFont"/>
    <w:uiPriority w:val="99"/>
    <w:semiHidden/>
    <w:locked/>
    <w:rsid w:val="00F615A9"/>
    <w:rPr>
      <w:rFonts w:ascii="Lucida Grande" w:hAnsi="Lucida Grande" w:cs="Times New Roman"/>
      <w:sz w:val="18"/>
      <w:szCs w:val="18"/>
    </w:rPr>
  </w:style>
  <w:style w:type="paragraph" w:customStyle="1" w:styleId="ColorfulShading-Accent11">
    <w:name w:val="Colorful Shading - Accent 11"/>
    <w:uiPriority w:val="99"/>
    <w:rsid w:val="00F615A9"/>
    <w:pPr>
      <w:spacing w:after="0" w:line="240" w:lineRule="auto"/>
    </w:pPr>
    <w:rPr>
      <w:rFonts w:ascii="Cambria" w:hAnsi="Cambria" w:cs="Times New Roman"/>
      <w:szCs w:val="24"/>
    </w:rPr>
  </w:style>
  <w:style w:type="paragraph" w:customStyle="1" w:styleId="ColorfulGrid-Accent11">
    <w:name w:val="Colorful Grid - Accent 11"/>
    <w:basedOn w:val="Normal"/>
    <w:next w:val="Normal"/>
    <w:link w:val="ColorfulGrid-Accent1Char"/>
    <w:uiPriority w:val="99"/>
    <w:qFormat/>
    <w:rsid w:val="00F615A9"/>
    <w:pPr>
      <w:ind w:left="360"/>
    </w:pPr>
    <w:rPr>
      <w:rFonts w:ascii="Cambria" w:hAnsi="Cambria"/>
      <w:i/>
      <w:iCs/>
      <w:color w:val="000000"/>
    </w:rPr>
  </w:style>
  <w:style w:type="character" w:customStyle="1" w:styleId="ColorfulGrid-Accent1Char">
    <w:name w:val="Colorful Grid - Accent 1 Char"/>
    <w:basedOn w:val="DefaultParagraphFont"/>
    <w:link w:val="ColorfulGrid-Accent11"/>
    <w:uiPriority w:val="99"/>
    <w:locked/>
    <w:rsid w:val="00F615A9"/>
    <w:rPr>
      <w:rFonts w:ascii="Cambria" w:hAnsi="Cambria" w:cs="Times New Roman"/>
      <w:i/>
      <w:iCs/>
      <w:color w:val="000000"/>
      <w:szCs w:val="24"/>
    </w:rPr>
  </w:style>
  <w:style w:type="paragraph" w:customStyle="1" w:styleId="MediumList2-Accent21">
    <w:name w:val="Medium List 2 - Accent 21"/>
    <w:uiPriority w:val="99"/>
    <w:rsid w:val="00F615A9"/>
    <w:pPr>
      <w:spacing w:after="0" w:line="240" w:lineRule="auto"/>
    </w:pPr>
    <w:rPr>
      <w:rFonts w:ascii="Cambria" w:hAnsi="Cambria" w:cs="Times New Roman"/>
      <w:szCs w:val="24"/>
    </w:rPr>
  </w:style>
  <w:style w:type="paragraph" w:customStyle="1" w:styleId="DarkList-Accent31">
    <w:name w:val="Dark List - Accent 31"/>
    <w:uiPriority w:val="99"/>
    <w:rsid w:val="00F615A9"/>
    <w:pPr>
      <w:spacing w:after="0" w:line="240" w:lineRule="auto"/>
    </w:pPr>
    <w:rPr>
      <w:rFonts w:ascii="Calibri" w:hAnsi="Calibri" w:cs="Times New Roman"/>
      <w:szCs w:val="24"/>
    </w:rPr>
  </w:style>
  <w:style w:type="paragraph" w:customStyle="1" w:styleId="MediumList2-Accent22">
    <w:name w:val="Medium List 2 - Accent 22"/>
    <w:uiPriority w:val="99"/>
    <w:rsid w:val="00F615A9"/>
    <w:pPr>
      <w:spacing w:after="0" w:line="240" w:lineRule="auto"/>
    </w:pPr>
    <w:rPr>
      <w:rFonts w:ascii="Cambria" w:hAnsi="Cambria" w:cs="Times New Roman"/>
      <w:szCs w:val="24"/>
    </w:rPr>
  </w:style>
  <w:style w:type="paragraph" w:customStyle="1" w:styleId="MediumGrid2-Accent21">
    <w:name w:val="Medium Grid 2 - Accent 21"/>
    <w:basedOn w:val="Normal"/>
    <w:next w:val="Normal"/>
    <w:link w:val="MediumGrid2-Accent2Char"/>
    <w:uiPriority w:val="99"/>
    <w:rsid w:val="00F615A9"/>
    <w:pPr>
      <w:ind w:left="864" w:right="288"/>
    </w:pPr>
    <w:rPr>
      <w:rFonts w:asciiTheme="minorHAnsi" w:hAnsiTheme="minorHAnsi"/>
      <w:i/>
      <w:iCs/>
      <w:color w:val="000000"/>
    </w:rPr>
  </w:style>
  <w:style w:type="character" w:customStyle="1" w:styleId="MediumGrid2-Accent2Char">
    <w:name w:val="Medium Grid 2 - Accent 2 Char"/>
    <w:basedOn w:val="DefaultParagraphFont"/>
    <w:link w:val="MediumGrid2-Accent21"/>
    <w:uiPriority w:val="99"/>
    <w:locked/>
    <w:rsid w:val="00F615A9"/>
    <w:rPr>
      <w:rFonts w:cs="Times New Roman"/>
      <w:i/>
      <w:iCs/>
      <w:color w:val="000000"/>
      <w:szCs w:val="24"/>
    </w:rPr>
  </w:style>
  <w:style w:type="paragraph" w:customStyle="1" w:styleId="ColorfulShading-Accent111">
    <w:name w:val="Colorful Shading - Accent 111"/>
    <w:uiPriority w:val="99"/>
    <w:rsid w:val="00F615A9"/>
    <w:pPr>
      <w:spacing w:after="0" w:line="240" w:lineRule="auto"/>
    </w:pPr>
    <w:rPr>
      <w:rFonts w:ascii="Cambria" w:hAnsi="Cambria" w:cs="Times New Roman"/>
      <w:szCs w:val="24"/>
    </w:rPr>
  </w:style>
  <w:style w:type="paragraph" w:customStyle="1" w:styleId="Draft">
    <w:name w:val="Draft"/>
    <w:basedOn w:val="Normal"/>
    <w:autoRedefine/>
    <w:uiPriority w:val="99"/>
    <w:rsid w:val="00F615A9"/>
    <w:rPr>
      <w:rFonts w:ascii="Calibri" w:hAnsi="Calibri"/>
      <w:i/>
    </w:rPr>
  </w:style>
  <w:style w:type="character" w:customStyle="1" w:styleId="BalloonTextChar7">
    <w:name w:val="Balloon Text Char7"/>
    <w:basedOn w:val="DefaultParagraphFont"/>
    <w:uiPriority w:val="99"/>
    <w:semiHidden/>
    <w:locked/>
    <w:rsid w:val="00F615A9"/>
    <w:rPr>
      <w:rFonts w:ascii="Lucida Grande" w:hAnsi="Lucida Grande" w:cs="Times New Roman"/>
      <w:sz w:val="18"/>
      <w:szCs w:val="18"/>
    </w:rPr>
  </w:style>
  <w:style w:type="character" w:customStyle="1" w:styleId="BalloonTextChar6">
    <w:name w:val="Balloon Text Char6"/>
    <w:basedOn w:val="DefaultParagraphFont"/>
    <w:uiPriority w:val="99"/>
    <w:semiHidden/>
    <w:locked/>
    <w:rsid w:val="00F615A9"/>
    <w:rPr>
      <w:rFonts w:ascii="Lucida Grande" w:hAnsi="Lucida Grande" w:cs="Times New Roman"/>
      <w:sz w:val="18"/>
      <w:szCs w:val="18"/>
    </w:rPr>
  </w:style>
  <w:style w:type="character" w:customStyle="1" w:styleId="BalloonTextChar5">
    <w:name w:val="Balloon Text Char5"/>
    <w:basedOn w:val="DefaultParagraphFont"/>
    <w:uiPriority w:val="99"/>
    <w:semiHidden/>
    <w:locked/>
    <w:rsid w:val="00F615A9"/>
    <w:rPr>
      <w:rFonts w:ascii="Lucida Grande" w:hAnsi="Lucida Grande" w:cs="Times New Roman"/>
      <w:sz w:val="18"/>
      <w:szCs w:val="18"/>
    </w:rPr>
  </w:style>
  <w:style w:type="character" w:customStyle="1" w:styleId="BalloonTextChar4">
    <w:name w:val="Balloon Text Char4"/>
    <w:basedOn w:val="DefaultParagraphFont"/>
    <w:uiPriority w:val="99"/>
    <w:semiHidden/>
    <w:locked/>
    <w:rsid w:val="00F615A9"/>
    <w:rPr>
      <w:rFonts w:ascii="Lucida Grande" w:hAnsi="Lucida Grande" w:cs="Times New Roman"/>
      <w:sz w:val="18"/>
      <w:szCs w:val="18"/>
    </w:rPr>
  </w:style>
  <w:style w:type="character" w:customStyle="1" w:styleId="BalloonTextChar3">
    <w:name w:val="Balloon Text Char3"/>
    <w:basedOn w:val="DefaultParagraphFont"/>
    <w:uiPriority w:val="99"/>
    <w:semiHidden/>
    <w:locked/>
    <w:rsid w:val="00F615A9"/>
    <w:rPr>
      <w:rFonts w:ascii="Lucida Grande" w:hAnsi="Lucida Grande" w:cs="Times New Roman"/>
      <w:sz w:val="18"/>
      <w:szCs w:val="18"/>
    </w:rPr>
  </w:style>
  <w:style w:type="character" w:customStyle="1" w:styleId="BalloonTextChar2">
    <w:name w:val="Balloon Text Char2"/>
    <w:basedOn w:val="DefaultParagraphFont"/>
    <w:uiPriority w:val="99"/>
    <w:semiHidden/>
    <w:locked/>
    <w:rsid w:val="00F615A9"/>
    <w:rPr>
      <w:rFonts w:ascii="Lucida Grande" w:hAnsi="Lucida Grande" w:cs="Times New Roman"/>
      <w:sz w:val="18"/>
      <w:szCs w:val="18"/>
    </w:rPr>
  </w:style>
  <w:style w:type="character" w:customStyle="1" w:styleId="BalloonTextChar1">
    <w:name w:val="Balloon Text Char1"/>
    <w:basedOn w:val="DefaultParagraphFont"/>
    <w:uiPriority w:val="99"/>
    <w:semiHidden/>
    <w:locked/>
    <w:rsid w:val="00F615A9"/>
    <w:rPr>
      <w:rFonts w:ascii="Lucida Grande" w:hAnsi="Lucida Grande"/>
      <w:sz w:val="22"/>
      <w:szCs w:val="18"/>
    </w:rPr>
  </w:style>
  <w:style w:type="character" w:customStyle="1" w:styleId="CommentTextChar1">
    <w:name w:val="Comment Text Char1"/>
    <w:basedOn w:val="DefaultParagraphFont"/>
    <w:uiPriority w:val="99"/>
    <w:locked/>
    <w:rsid w:val="00F615A9"/>
    <w:rPr>
      <w:rFonts w:ascii="Arial" w:hAnsi="Arial"/>
      <w:sz w:val="20"/>
    </w:rPr>
  </w:style>
  <w:style w:type="character" w:customStyle="1" w:styleId="CommentSubjectChar1">
    <w:name w:val="Comment Subject Char1"/>
    <w:basedOn w:val="CommentTextChar"/>
    <w:uiPriority w:val="99"/>
    <w:semiHidden/>
    <w:locked/>
    <w:rsid w:val="00F615A9"/>
    <w:rPr>
      <w:rFonts w:ascii="Garamond" w:eastAsiaTheme="minorHAnsi" w:hAnsi="Garamond" w:cs="Times New Roman"/>
      <w:b/>
      <w:bCs/>
      <w:sz w:val="20"/>
      <w:szCs w:val="20"/>
      <w:lang w:eastAsia="en-US"/>
    </w:rPr>
  </w:style>
  <w:style w:type="character" w:customStyle="1" w:styleId="author-info">
    <w:name w:val="author-info"/>
    <w:basedOn w:val="DefaultParagraphFont"/>
    <w:uiPriority w:val="99"/>
    <w:rsid w:val="00F615A9"/>
    <w:rPr>
      <w:rFonts w:cs="Times New Roman"/>
    </w:rPr>
  </w:style>
  <w:style w:type="character" w:customStyle="1" w:styleId="surname">
    <w:name w:val="surname"/>
    <w:basedOn w:val="DefaultParagraphFont"/>
    <w:uiPriority w:val="99"/>
    <w:rsid w:val="00F615A9"/>
    <w:rPr>
      <w:rFonts w:cs="Times New Roman"/>
    </w:rPr>
  </w:style>
  <w:style w:type="character" w:customStyle="1" w:styleId="forenames">
    <w:name w:val="forenames"/>
    <w:basedOn w:val="DefaultParagraphFont"/>
    <w:uiPriority w:val="99"/>
    <w:rsid w:val="00F615A9"/>
    <w:rPr>
      <w:rFonts w:cs="Times New Roman"/>
    </w:rPr>
  </w:style>
  <w:style w:type="character" w:customStyle="1" w:styleId="reference-date">
    <w:name w:val="reference-date"/>
    <w:basedOn w:val="DefaultParagraphFont"/>
    <w:uiPriority w:val="99"/>
    <w:rsid w:val="00F615A9"/>
    <w:rPr>
      <w:rFonts w:cs="Times New Roman"/>
    </w:rPr>
  </w:style>
  <w:style w:type="character" w:customStyle="1" w:styleId="reference-book-title">
    <w:name w:val="reference-book-title"/>
    <w:basedOn w:val="DefaultParagraphFont"/>
    <w:uiPriority w:val="99"/>
    <w:rsid w:val="00F615A9"/>
    <w:rPr>
      <w:rFonts w:cs="Times New Roman"/>
    </w:rPr>
  </w:style>
  <w:style w:type="character" w:customStyle="1" w:styleId="i">
    <w:name w:val="i"/>
    <w:basedOn w:val="DefaultParagraphFont"/>
    <w:uiPriority w:val="99"/>
    <w:rsid w:val="00F615A9"/>
    <w:rPr>
      <w:rFonts w:cs="Times New Roman"/>
    </w:rPr>
  </w:style>
  <w:style w:type="character" w:customStyle="1" w:styleId="reference-edition">
    <w:name w:val="reference-edition"/>
    <w:basedOn w:val="DefaultParagraphFont"/>
    <w:uiPriority w:val="99"/>
    <w:rsid w:val="00F615A9"/>
    <w:rPr>
      <w:rFonts w:cs="Times New Roman"/>
    </w:rPr>
  </w:style>
  <w:style w:type="character" w:customStyle="1" w:styleId="reference-address">
    <w:name w:val="reference-address"/>
    <w:basedOn w:val="DefaultParagraphFont"/>
    <w:uiPriority w:val="99"/>
    <w:rsid w:val="00F615A9"/>
    <w:rPr>
      <w:rFonts w:cs="Times New Roman"/>
    </w:rPr>
  </w:style>
  <w:style w:type="character" w:customStyle="1" w:styleId="city">
    <w:name w:val="city"/>
    <w:basedOn w:val="DefaultParagraphFont"/>
    <w:uiPriority w:val="99"/>
    <w:rsid w:val="00F615A9"/>
    <w:rPr>
      <w:rFonts w:cs="Times New Roman"/>
    </w:rPr>
  </w:style>
  <w:style w:type="character" w:customStyle="1" w:styleId="country">
    <w:name w:val="country"/>
    <w:basedOn w:val="DefaultParagraphFont"/>
    <w:uiPriority w:val="99"/>
    <w:rsid w:val="00F615A9"/>
    <w:rPr>
      <w:rFonts w:cs="Times New Roman"/>
    </w:rPr>
  </w:style>
  <w:style w:type="character" w:customStyle="1" w:styleId="reference-publisher">
    <w:name w:val="reference-publisher"/>
    <w:basedOn w:val="DefaultParagraphFont"/>
    <w:uiPriority w:val="99"/>
    <w:rsid w:val="00F615A9"/>
    <w:rPr>
      <w:rFonts w:cs="Times New Roman"/>
    </w:rPr>
  </w:style>
  <w:style w:type="paragraph" w:customStyle="1" w:styleId="ColorfulList-Accent11">
    <w:name w:val="Colorful List - Accent 11"/>
    <w:basedOn w:val="Normal"/>
    <w:uiPriority w:val="99"/>
    <w:qFormat/>
    <w:rsid w:val="00F615A9"/>
    <w:pPr>
      <w:ind w:left="720"/>
      <w:contextualSpacing/>
    </w:pPr>
    <w:rPr>
      <w:rFonts w:ascii="Cambria" w:hAnsi="Cambria"/>
    </w:rPr>
  </w:style>
  <w:style w:type="character" w:customStyle="1" w:styleId="gsggsgsfl">
    <w:name w:val="gs_ggs gs_fl"/>
    <w:basedOn w:val="DefaultParagraphFont"/>
    <w:uiPriority w:val="2"/>
    <w:unhideWhenUsed/>
    <w:rsid w:val="00F615A9"/>
    <w:rPr>
      <w:rFonts w:cs="Times New Roman"/>
    </w:rPr>
  </w:style>
  <w:style w:type="character" w:customStyle="1" w:styleId="gsctg">
    <w:name w:val="gs_ctg"/>
    <w:basedOn w:val="DefaultParagraphFont"/>
    <w:uiPriority w:val="2"/>
    <w:unhideWhenUsed/>
    <w:rsid w:val="00F615A9"/>
    <w:rPr>
      <w:rFonts w:cs="Times New Roman"/>
    </w:rPr>
  </w:style>
  <w:style w:type="character" w:customStyle="1" w:styleId="gsa">
    <w:name w:val="gs_a"/>
    <w:basedOn w:val="DefaultParagraphFont"/>
    <w:uiPriority w:val="2"/>
    <w:unhideWhenUsed/>
    <w:rsid w:val="00F615A9"/>
    <w:rPr>
      <w:rFonts w:cs="Times New Roman"/>
    </w:rPr>
  </w:style>
  <w:style w:type="character" w:customStyle="1" w:styleId="gsggsgsfl0">
    <w:name w:val="gs_ggs &#10;gs_fl"/>
    <w:basedOn w:val="DefaultParagraphFont"/>
    <w:uiPriority w:val="2"/>
    <w:unhideWhenUsed/>
    <w:rsid w:val="00F615A9"/>
  </w:style>
  <w:style w:type="paragraph" w:customStyle="1" w:styleId="NormalParagraphStyle">
    <w:name w:val="NormalParagraphStyle"/>
    <w:basedOn w:val="Normal"/>
    <w:uiPriority w:val="99"/>
    <w:rsid w:val="00F615A9"/>
    <w:pPr>
      <w:widowControl w:val="0"/>
      <w:autoSpaceDE w:val="0"/>
      <w:autoSpaceDN w:val="0"/>
      <w:adjustRightInd w:val="0"/>
      <w:spacing w:line="288" w:lineRule="auto"/>
      <w:textAlignment w:val="center"/>
    </w:pPr>
    <w:rPr>
      <w:rFonts w:ascii="Times-Roman" w:hAnsi="Times-Roman" w:cs="Times-Roman"/>
      <w:color w:val="000000"/>
    </w:rPr>
  </w:style>
  <w:style w:type="character" w:customStyle="1" w:styleId="ssens">
    <w:name w:val="ssens"/>
    <w:basedOn w:val="DefaultParagraphFont"/>
    <w:uiPriority w:val="99"/>
    <w:rsid w:val="00F615A9"/>
  </w:style>
  <w:style w:type="character" w:customStyle="1" w:styleId="Heading6Char">
    <w:name w:val="Heading 6 Char"/>
    <w:basedOn w:val="DefaultParagraphFont"/>
    <w:link w:val="Heading6"/>
    <w:uiPriority w:val="9"/>
    <w:locked/>
    <w:rsid w:val="005A7FC6"/>
    <w:rPr>
      <w:rFonts w:ascii="Book Antiqua" w:eastAsiaTheme="majorEastAsia" w:hAnsi="Book Antiqua" w:cstheme="majorBidi"/>
      <w:b/>
      <w:i/>
    </w:rPr>
  </w:style>
  <w:style w:type="character" w:customStyle="1" w:styleId="Heading7Char">
    <w:name w:val="Heading 7 Char"/>
    <w:basedOn w:val="DefaultParagraphFont"/>
    <w:link w:val="Heading7"/>
    <w:uiPriority w:val="9"/>
    <w:locked/>
    <w:rsid w:val="005A7FC6"/>
    <w:rPr>
      <w:rFonts w:ascii="Book Antiqua" w:eastAsiaTheme="majorEastAsia" w:hAnsi="Book Antiqua" w:cstheme="majorBidi"/>
      <w:b/>
      <w:u w:val="single"/>
    </w:rPr>
  </w:style>
  <w:style w:type="character" w:customStyle="1" w:styleId="Heading8Char">
    <w:name w:val="Heading 8 Char"/>
    <w:basedOn w:val="DefaultParagraphFont"/>
    <w:link w:val="Heading8"/>
    <w:uiPriority w:val="9"/>
    <w:locked/>
    <w:rsid w:val="005A7FC6"/>
    <w:rPr>
      <w:rFonts w:ascii="Book Antiqua" w:eastAsiaTheme="majorEastAsia" w:hAnsi="Book Antiqua" w:cstheme="majorBidi"/>
      <w:b/>
      <w:i/>
      <w:color w:val="404040" w:themeColor="text1" w:themeTint="BF"/>
    </w:rPr>
  </w:style>
  <w:style w:type="character" w:customStyle="1" w:styleId="Heading9Char">
    <w:name w:val="Heading 9 Char"/>
    <w:basedOn w:val="DefaultParagraphFont"/>
    <w:link w:val="Heading9"/>
    <w:uiPriority w:val="9"/>
    <w:locked/>
    <w:rsid w:val="005A7FC6"/>
    <w:rPr>
      <w:rFonts w:ascii="Book Antiqua" w:eastAsiaTheme="majorEastAsia" w:hAnsi="Book Antiqua" w:cstheme="majorBidi"/>
      <w:b/>
      <w:color w:val="404040" w:themeColor="text1" w:themeTint="BF"/>
    </w:rPr>
  </w:style>
  <w:style w:type="paragraph" w:styleId="TOC1">
    <w:name w:val="toc 1"/>
    <w:basedOn w:val="Normal"/>
    <w:next w:val="Normal"/>
    <w:autoRedefine/>
    <w:uiPriority w:val="39"/>
    <w:semiHidden/>
    <w:unhideWhenUsed/>
    <w:rsid w:val="005A7FC6"/>
    <w:pPr>
      <w:spacing w:after="100"/>
    </w:pPr>
  </w:style>
  <w:style w:type="paragraph" w:styleId="TOC3">
    <w:name w:val="toc 3"/>
    <w:basedOn w:val="Normal"/>
    <w:next w:val="Normal"/>
    <w:autoRedefine/>
    <w:uiPriority w:val="39"/>
    <w:semiHidden/>
    <w:unhideWhenUsed/>
    <w:rsid w:val="005A7FC6"/>
    <w:pPr>
      <w:spacing w:after="100"/>
      <w:ind w:left="440"/>
    </w:pPr>
  </w:style>
  <w:style w:type="paragraph" w:styleId="TOC4">
    <w:name w:val="toc 4"/>
    <w:basedOn w:val="Normal"/>
    <w:next w:val="Normal"/>
    <w:autoRedefine/>
    <w:uiPriority w:val="39"/>
    <w:semiHidden/>
    <w:unhideWhenUsed/>
    <w:rsid w:val="005A7FC6"/>
    <w:pPr>
      <w:spacing w:after="100"/>
      <w:ind w:left="660"/>
    </w:pPr>
  </w:style>
  <w:style w:type="paragraph" w:styleId="TOC5">
    <w:name w:val="toc 5"/>
    <w:basedOn w:val="Normal"/>
    <w:next w:val="Normal"/>
    <w:autoRedefine/>
    <w:uiPriority w:val="39"/>
    <w:semiHidden/>
    <w:unhideWhenUsed/>
    <w:rsid w:val="005A7FC6"/>
    <w:pPr>
      <w:spacing w:after="100"/>
      <w:ind w:left="880"/>
    </w:pPr>
  </w:style>
  <w:style w:type="paragraph" w:styleId="TOC6">
    <w:name w:val="toc 6"/>
    <w:basedOn w:val="Normal"/>
    <w:next w:val="Normal"/>
    <w:autoRedefine/>
    <w:uiPriority w:val="39"/>
    <w:semiHidden/>
    <w:unhideWhenUsed/>
    <w:rsid w:val="005A7FC6"/>
    <w:pPr>
      <w:spacing w:after="100"/>
      <w:ind w:left="1100"/>
    </w:pPr>
  </w:style>
  <w:style w:type="paragraph" w:styleId="TOC7">
    <w:name w:val="toc 7"/>
    <w:basedOn w:val="Normal"/>
    <w:next w:val="Normal"/>
    <w:autoRedefine/>
    <w:uiPriority w:val="39"/>
    <w:semiHidden/>
    <w:unhideWhenUsed/>
    <w:rsid w:val="005A7FC6"/>
    <w:pPr>
      <w:spacing w:after="100"/>
      <w:ind w:left="1320"/>
    </w:pPr>
  </w:style>
  <w:style w:type="paragraph" w:styleId="TOC8">
    <w:name w:val="toc 8"/>
    <w:basedOn w:val="Normal"/>
    <w:next w:val="Normal"/>
    <w:autoRedefine/>
    <w:uiPriority w:val="39"/>
    <w:semiHidden/>
    <w:unhideWhenUsed/>
    <w:rsid w:val="005A7FC6"/>
    <w:pPr>
      <w:spacing w:after="100"/>
      <w:ind w:left="1540"/>
    </w:pPr>
  </w:style>
  <w:style w:type="paragraph" w:styleId="TOC9">
    <w:name w:val="toc 9"/>
    <w:basedOn w:val="Normal"/>
    <w:next w:val="Normal"/>
    <w:autoRedefine/>
    <w:uiPriority w:val="39"/>
    <w:semiHidden/>
    <w:unhideWhenUsed/>
    <w:rsid w:val="005A7FC6"/>
    <w:pPr>
      <w:spacing w:after="100"/>
      <w:ind w:left="1760"/>
    </w:pPr>
  </w:style>
  <w:style w:type="character" w:customStyle="1" w:styleId="HeaderChar">
    <w:name w:val="Header Char"/>
    <w:basedOn w:val="DefaultParagraphFont"/>
    <w:link w:val="Header"/>
    <w:uiPriority w:val="99"/>
    <w:locked/>
    <w:rsid w:val="005A7FC6"/>
    <w:rPr>
      <w:rFonts w:ascii="Book Antiqua" w:hAnsi="Book Antiqua"/>
    </w:rPr>
  </w:style>
  <w:style w:type="character" w:customStyle="1" w:styleId="FooterChar">
    <w:name w:val="Footer Char"/>
    <w:basedOn w:val="DefaultParagraphFont"/>
    <w:link w:val="Footer"/>
    <w:uiPriority w:val="99"/>
    <w:locked/>
    <w:rsid w:val="005A7FC6"/>
    <w:rPr>
      <w:rFonts w:ascii="Book Antiqua" w:hAnsi="Book Antiqua"/>
    </w:rPr>
  </w:style>
  <w:style w:type="character" w:customStyle="1" w:styleId="EndnoteTextChar">
    <w:name w:val="Endnote Text Char"/>
    <w:basedOn w:val="DefaultParagraphFont"/>
    <w:link w:val="EndnoteText"/>
    <w:uiPriority w:val="99"/>
    <w:locked/>
    <w:rsid w:val="005A7FC6"/>
    <w:rPr>
      <w:rFonts w:ascii="Book Antiqua" w:hAnsi="Book Antiqua"/>
      <w:sz w:val="20"/>
    </w:rPr>
  </w:style>
  <w:style w:type="character" w:customStyle="1" w:styleId="MacroTextChar">
    <w:name w:val="Macro Text Char"/>
    <w:basedOn w:val="DefaultParagraphFont"/>
    <w:link w:val="MacroText"/>
    <w:uiPriority w:val="99"/>
    <w:locked/>
    <w:rsid w:val="005A7FC6"/>
    <w:rPr>
      <w:rFonts w:ascii="Consolas" w:hAnsi="Consolas" w:cs="Consolas"/>
    </w:rPr>
  </w:style>
  <w:style w:type="character" w:customStyle="1" w:styleId="TitleChar">
    <w:name w:val="Title Char"/>
    <w:basedOn w:val="DefaultParagraphFont"/>
    <w:link w:val="Title"/>
    <w:uiPriority w:val="10"/>
    <w:locked/>
    <w:rsid w:val="005A7FC6"/>
    <w:rPr>
      <w:rFonts w:asciiTheme="majorHAnsi" w:eastAsiaTheme="majorEastAsia" w:hAnsiTheme="majorHAnsi" w:cstheme="majorBidi"/>
      <w:color w:val="17365D" w:themeColor="text2" w:themeShade="BF"/>
      <w:spacing w:val="5"/>
      <w:sz w:val="52"/>
    </w:rPr>
  </w:style>
  <w:style w:type="character" w:customStyle="1" w:styleId="BodyTextChar">
    <w:name w:val="Body Text Char"/>
    <w:basedOn w:val="DefaultParagraphFont"/>
    <w:link w:val="BodyText"/>
    <w:uiPriority w:val="99"/>
    <w:locked/>
    <w:rsid w:val="005A7FC6"/>
    <w:rPr>
      <w:rFonts w:ascii="Book Antiqua" w:hAnsi="Book Antiqua"/>
    </w:rPr>
  </w:style>
  <w:style w:type="character" w:customStyle="1" w:styleId="BodyTextIndentChar">
    <w:name w:val="Body Text Indent Char"/>
    <w:basedOn w:val="DefaultParagraphFont"/>
    <w:link w:val="BodyTextIndent"/>
    <w:uiPriority w:val="99"/>
    <w:locked/>
    <w:rsid w:val="005A7FC6"/>
    <w:rPr>
      <w:rFonts w:ascii="Book Antiqua" w:hAnsi="Book Antiqua"/>
    </w:rPr>
  </w:style>
  <w:style w:type="character" w:customStyle="1" w:styleId="PlainTextChar">
    <w:name w:val="Plain Text Char"/>
    <w:basedOn w:val="DefaultParagraphFont"/>
    <w:link w:val="PlainText"/>
    <w:uiPriority w:val="99"/>
    <w:locked/>
    <w:rsid w:val="005A7FC6"/>
    <w:rPr>
      <w:rFonts w:ascii="Consolas" w:hAnsi="Consolas" w:cs="Consolas"/>
      <w:sz w:val="21"/>
    </w:rPr>
  </w:style>
  <w:style w:type="character" w:customStyle="1" w:styleId="E-mailSignatureChar">
    <w:name w:val="E-mail Signature Char"/>
    <w:basedOn w:val="DefaultParagraphFont"/>
    <w:link w:val="E-mailSignature"/>
    <w:uiPriority w:val="99"/>
    <w:locked/>
    <w:rsid w:val="005A7FC6"/>
    <w:rPr>
      <w:rFonts w:ascii="Book Antiqua" w:hAnsi="Book Antiqua"/>
    </w:rPr>
  </w:style>
  <w:style w:type="character" w:customStyle="1" w:styleId="ChapterHeading3Char">
    <w:name w:val="Chapter Heading 3 Char"/>
    <w:basedOn w:val="DefaultParagraphFont"/>
    <w:link w:val="ChapterHeading3"/>
    <w:uiPriority w:val="99"/>
    <w:locked/>
    <w:rsid w:val="005A7FC6"/>
    <w:rPr>
      <w:rFonts w:ascii="Book Antiqua" w:hAnsi="Book Antiqua"/>
      <w:b/>
    </w:rPr>
  </w:style>
  <w:style w:type="paragraph" w:customStyle="1" w:styleId="Quote3">
    <w:name w:val="Quote3"/>
    <w:basedOn w:val="Normal"/>
    <w:rsid w:val="00EF2292"/>
    <w:pPr>
      <w:spacing w:after="60"/>
      <w:ind w:left="1440" w:right="1440"/>
    </w:pPr>
  </w:style>
  <w:style w:type="paragraph" w:customStyle="1" w:styleId="OutlineH8">
    <w:name w:val="OutlineH8"/>
    <w:basedOn w:val="OutlineH1"/>
    <w:rsid w:val="00EF2292"/>
    <w:pPr>
      <w:ind w:left="2520" w:hanging="216"/>
      <w:outlineLvl w:val="7"/>
    </w:pPr>
  </w:style>
  <w:style w:type="paragraph" w:customStyle="1" w:styleId="OutlineH9">
    <w:name w:val="OutlineH9"/>
    <w:basedOn w:val="OutlineH1"/>
    <w:rsid w:val="00EF2292"/>
    <w:pPr>
      <w:ind w:left="3096" w:hanging="216"/>
      <w:outlineLvl w:val="8"/>
    </w:pPr>
  </w:style>
  <w:style w:type="paragraph" w:styleId="NormalIndent">
    <w:name w:val="Normal Indent"/>
    <w:basedOn w:val="Normal"/>
    <w:uiPriority w:val="99"/>
    <w:semiHidden/>
    <w:unhideWhenUsed/>
    <w:rsid w:val="005A7FC6"/>
    <w:pPr>
      <w:ind w:left="720"/>
    </w:pPr>
  </w:style>
  <w:style w:type="character" w:customStyle="1" w:styleId="Normal1">
    <w:name w:val="Normal1"/>
    <w:basedOn w:val="DefaultParagraphFont"/>
    <w:uiPriority w:val="99"/>
    <w:rsid w:val="005A7FC6"/>
  </w:style>
  <w:style w:type="paragraph" w:styleId="NoSpacing">
    <w:name w:val="No Spacing"/>
    <w:uiPriority w:val="1"/>
    <w:qFormat/>
    <w:rsid w:val="004372C4"/>
    <w:pPr>
      <w:spacing w:after="0" w:line="240" w:lineRule="auto"/>
    </w:pPr>
    <w:rPr>
      <w:rFonts w:eastAsiaTheme="minorHAnsi"/>
      <w:lang w:eastAsia="en-US"/>
    </w:rPr>
  </w:style>
  <w:style w:type="paragraph" w:styleId="Revision">
    <w:name w:val="Revision"/>
    <w:hidden/>
    <w:uiPriority w:val="99"/>
    <w:semiHidden/>
    <w:rsid w:val="000E2316"/>
    <w:pPr>
      <w:spacing w:after="0" w:line="240" w:lineRule="auto"/>
    </w:pPr>
    <w:rPr>
      <w:rFonts w:ascii="Book Antiqua" w:eastAsia="Times New Roman" w:hAnsi="Book Antiqua" w:cs="Times New Roman"/>
      <w:szCs w:val="24"/>
      <w:lang w:eastAsia="en-US"/>
    </w:rPr>
  </w:style>
  <w:style w:type="paragraph" w:customStyle="1" w:styleId="Default">
    <w:name w:val="Default"/>
    <w:rsid w:val="00143190"/>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US"/>
    </w:rPr>
  </w:style>
  <w:style w:type="paragraph" w:customStyle="1" w:styleId="EndNoteBibliographyTitle">
    <w:name w:val="EndNote Bibliography Title"/>
    <w:basedOn w:val="Normal"/>
    <w:rsid w:val="006212D3"/>
    <w:pPr>
      <w:jc w:val="center"/>
    </w:pPr>
    <w:rPr>
      <w:rFonts w:ascii="Book Antiqua" w:hAnsi="Book Antiqua"/>
    </w:rPr>
  </w:style>
  <w:style w:type="paragraph" w:customStyle="1" w:styleId="EndNoteBibliography">
    <w:name w:val="EndNote Bibliography"/>
    <w:basedOn w:val="Normal"/>
    <w:rsid w:val="006212D3"/>
    <w:rPr>
      <w:rFonts w:ascii="Book Antiqua" w:hAnsi="Book Antiq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93048">
      <w:bodyDiv w:val="1"/>
      <w:marLeft w:val="0"/>
      <w:marRight w:val="0"/>
      <w:marTop w:val="0"/>
      <w:marBottom w:val="0"/>
      <w:divBdr>
        <w:top w:val="none" w:sz="0" w:space="0" w:color="auto"/>
        <w:left w:val="none" w:sz="0" w:space="0" w:color="auto"/>
        <w:bottom w:val="none" w:sz="0" w:space="0" w:color="auto"/>
        <w:right w:val="none" w:sz="0" w:space="0" w:color="auto"/>
      </w:divBdr>
    </w:div>
    <w:div w:id="474875143">
      <w:bodyDiv w:val="1"/>
      <w:marLeft w:val="0"/>
      <w:marRight w:val="0"/>
      <w:marTop w:val="0"/>
      <w:marBottom w:val="0"/>
      <w:divBdr>
        <w:top w:val="none" w:sz="0" w:space="0" w:color="auto"/>
        <w:left w:val="none" w:sz="0" w:space="0" w:color="auto"/>
        <w:bottom w:val="none" w:sz="0" w:space="0" w:color="auto"/>
        <w:right w:val="none" w:sz="0" w:space="0" w:color="auto"/>
      </w:divBdr>
    </w:div>
    <w:div w:id="551042369">
      <w:bodyDiv w:val="1"/>
      <w:marLeft w:val="0"/>
      <w:marRight w:val="0"/>
      <w:marTop w:val="0"/>
      <w:marBottom w:val="0"/>
      <w:divBdr>
        <w:top w:val="none" w:sz="0" w:space="0" w:color="auto"/>
        <w:left w:val="none" w:sz="0" w:space="0" w:color="auto"/>
        <w:bottom w:val="none" w:sz="0" w:space="0" w:color="auto"/>
        <w:right w:val="none" w:sz="0" w:space="0" w:color="auto"/>
      </w:divBdr>
    </w:div>
    <w:div w:id="815420257">
      <w:bodyDiv w:val="1"/>
      <w:marLeft w:val="0"/>
      <w:marRight w:val="0"/>
      <w:marTop w:val="0"/>
      <w:marBottom w:val="0"/>
      <w:divBdr>
        <w:top w:val="none" w:sz="0" w:space="0" w:color="auto"/>
        <w:left w:val="none" w:sz="0" w:space="0" w:color="auto"/>
        <w:bottom w:val="none" w:sz="0" w:space="0" w:color="auto"/>
        <w:right w:val="none" w:sz="0" w:space="0" w:color="auto"/>
      </w:divBdr>
    </w:div>
    <w:div w:id="1055158102">
      <w:bodyDiv w:val="1"/>
      <w:marLeft w:val="0"/>
      <w:marRight w:val="0"/>
      <w:marTop w:val="0"/>
      <w:marBottom w:val="0"/>
      <w:divBdr>
        <w:top w:val="none" w:sz="0" w:space="0" w:color="auto"/>
        <w:left w:val="none" w:sz="0" w:space="0" w:color="auto"/>
        <w:bottom w:val="none" w:sz="0" w:space="0" w:color="auto"/>
        <w:right w:val="none" w:sz="0" w:space="0" w:color="auto"/>
      </w:divBdr>
      <w:divsChild>
        <w:div w:id="1567688543">
          <w:marLeft w:val="0"/>
          <w:marRight w:val="0"/>
          <w:marTop w:val="0"/>
          <w:marBottom w:val="0"/>
          <w:divBdr>
            <w:top w:val="none" w:sz="0" w:space="0" w:color="auto"/>
            <w:left w:val="none" w:sz="0" w:space="0" w:color="auto"/>
            <w:bottom w:val="none" w:sz="0" w:space="0" w:color="auto"/>
            <w:right w:val="none" w:sz="0" w:space="0" w:color="auto"/>
          </w:divBdr>
          <w:divsChild>
            <w:div w:id="9411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729674">
      <w:bodyDiv w:val="1"/>
      <w:marLeft w:val="0"/>
      <w:marRight w:val="0"/>
      <w:marTop w:val="0"/>
      <w:marBottom w:val="0"/>
      <w:divBdr>
        <w:top w:val="none" w:sz="0" w:space="0" w:color="auto"/>
        <w:left w:val="none" w:sz="0" w:space="0" w:color="auto"/>
        <w:bottom w:val="none" w:sz="0" w:space="0" w:color="auto"/>
        <w:right w:val="none" w:sz="0" w:space="0" w:color="auto"/>
      </w:divBdr>
    </w:div>
    <w:div w:id="1263224954">
      <w:bodyDiv w:val="1"/>
      <w:marLeft w:val="0"/>
      <w:marRight w:val="0"/>
      <w:marTop w:val="0"/>
      <w:marBottom w:val="0"/>
      <w:divBdr>
        <w:top w:val="none" w:sz="0" w:space="0" w:color="auto"/>
        <w:left w:val="none" w:sz="0" w:space="0" w:color="auto"/>
        <w:bottom w:val="none" w:sz="0" w:space="0" w:color="auto"/>
        <w:right w:val="none" w:sz="0" w:space="0" w:color="auto"/>
      </w:divBdr>
    </w:div>
    <w:div w:id="1426152172">
      <w:bodyDiv w:val="1"/>
      <w:marLeft w:val="0"/>
      <w:marRight w:val="0"/>
      <w:marTop w:val="0"/>
      <w:marBottom w:val="0"/>
      <w:divBdr>
        <w:top w:val="none" w:sz="0" w:space="0" w:color="auto"/>
        <w:left w:val="none" w:sz="0" w:space="0" w:color="auto"/>
        <w:bottom w:val="none" w:sz="0" w:space="0" w:color="auto"/>
        <w:right w:val="none" w:sz="0" w:space="0" w:color="auto"/>
      </w:divBdr>
    </w:div>
    <w:div w:id="1542551995">
      <w:bodyDiv w:val="1"/>
      <w:marLeft w:val="0"/>
      <w:marRight w:val="0"/>
      <w:marTop w:val="0"/>
      <w:marBottom w:val="0"/>
      <w:divBdr>
        <w:top w:val="none" w:sz="0" w:space="0" w:color="auto"/>
        <w:left w:val="none" w:sz="0" w:space="0" w:color="auto"/>
        <w:bottom w:val="none" w:sz="0" w:space="0" w:color="auto"/>
        <w:right w:val="none" w:sz="0" w:space="0" w:color="auto"/>
      </w:divBdr>
    </w:div>
    <w:div w:id="1735350002">
      <w:bodyDiv w:val="1"/>
      <w:marLeft w:val="0"/>
      <w:marRight w:val="0"/>
      <w:marTop w:val="0"/>
      <w:marBottom w:val="0"/>
      <w:divBdr>
        <w:top w:val="none" w:sz="0" w:space="0" w:color="auto"/>
        <w:left w:val="none" w:sz="0" w:space="0" w:color="auto"/>
        <w:bottom w:val="none" w:sz="0" w:space="0" w:color="auto"/>
        <w:right w:val="none" w:sz="0" w:space="0" w:color="auto"/>
      </w:divBdr>
    </w:div>
    <w:div w:id="1935631734">
      <w:bodyDiv w:val="1"/>
      <w:marLeft w:val="0"/>
      <w:marRight w:val="0"/>
      <w:marTop w:val="0"/>
      <w:marBottom w:val="0"/>
      <w:divBdr>
        <w:top w:val="none" w:sz="0" w:space="0" w:color="auto"/>
        <w:left w:val="none" w:sz="0" w:space="0" w:color="auto"/>
        <w:bottom w:val="none" w:sz="0" w:space="0" w:color="auto"/>
        <w:right w:val="none" w:sz="0" w:space="0" w:color="auto"/>
      </w:divBdr>
    </w:div>
    <w:div w:id="2081823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26B308-3C3C-43BC-9ED0-021966C97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7783</Words>
  <Characters>93187</Characters>
  <Application>Microsoft Office Word</Application>
  <DocSecurity>0</DocSecurity>
  <Lines>77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Heckscher</dc:creator>
  <cp:keywords/>
  <dc:description/>
  <cp:lastModifiedBy>Charles Heckscher</cp:lastModifiedBy>
  <cp:revision>5</cp:revision>
  <cp:lastPrinted>2012-10-10T15:33:00Z</cp:lastPrinted>
  <dcterms:created xsi:type="dcterms:W3CDTF">2013-12-15T19:54:00Z</dcterms:created>
  <dcterms:modified xsi:type="dcterms:W3CDTF">2013-12-18T16:23:00Z</dcterms:modified>
</cp:coreProperties>
</file>